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1FD744" w14:textId="77777777" w:rsidR="002E31C8" w:rsidRPr="00D30070" w:rsidRDefault="002E31C8" w:rsidP="002E31C8">
      <w:pPr>
        <w:jc w:val="center"/>
        <w:rPr>
          <w:rFonts w:asciiTheme="minorHAnsi" w:eastAsia="Times New Roman" w:hAnsiTheme="minorHAnsi" w:cstheme="minorHAnsi"/>
          <w:sz w:val="24"/>
          <w:szCs w:val="24"/>
        </w:rPr>
      </w:pPr>
      <w:r w:rsidRPr="00D30070">
        <w:rPr>
          <w:rFonts w:asciiTheme="minorHAnsi" w:eastAsia="Times New Roman" w:hAnsiTheme="minorHAnsi" w:cstheme="minorHAnsi"/>
          <w:sz w:val="24"/>
          <w:szCs w:val="24"/>
        </w:rPr>
        <w:t>Supplementary Materials for</w:t>
      </w:r>
    </w:p>
    <w:p w14:paraId="2E922372" w14:textId="77777777" w:rsidR="002E31C8" w:rsidRPr="00D30070" w:rsidRDefault="002E31C8" w:rsidP="002E31C8">
      <w:pPr>
        <w:rPr>
          <w:rFonts w:asciiTheme="minorHAnsi" w:eastAsia="Times New Roman" w:hAnsiTheme="minorHAnsi" w:cstheme="minorHAnsi"/>
          <w:sz w:val="24"/>
          <w:szCs w:val="24"/>
        </w:rPr>
      </w:pPr>
    </w:p>
    <w:p w14:paraId="37669ACA" w14:textId="77777777" w:rsidR="002E31C8" w:rsidRPr="00D30070" w:rsidRDefault="002E31C8" w:rsidP="002E31C8">
      <w:pPr>
        <w:jc w:val="center"/>
        <w:rPr>
          <w:rFonts w:asciiTheme="minorHAnsi" w:eastAsia="Times New Roman" w:hAnsiTheme="minorHAnsi" w:cstheme="minorHAnsi"/>
          <w:b/>
          <w:sz w:val="24"/>
          <w:szCs w:val="24"/>
        </w:rPr>
      </w:pPr>
      <w:r w:rsidRPr="00D30070">
        <w:rPr>
          <w:rFonts w:asciiTheme="minorHAnsi" w:eastAsia="Times New Roman" w:hAnsiTheme="minorHAnsi" w:cstheme="minorHAnsi"/>
          <w:b/>
          <w:sz w:val="24"/>
          <w:szCs w:val="24"/>
        </w:rPr>
        <w:t>Reconciling Dam Development with River Conservation</w:t>
      </w:r>
    </w:p>
    <w:p w14:paraId="764D1112" w14:textId="77777777" w:rsidR="002E31C8" w:rsidRPr="00D30070" w:rsidRDefault="002E31C8" w:rsidP="002E31C8">
      <w:pPr>
        <w:jc w:val="center"/>
        <w:rPr>
          <w:rFonts w:asciiTheme="minorHAnsi" w:eastAsia="Times New Roman" w:hAnsiTheme="minorHAnsi" w:cstheme="minorHAnsi"/>
          <w:sz w:val="24"/>
          <w:szCs w:val="24"/>
        </w:rPr>
      </w:pPr>
    </w:p>
    <w:p w14:paraId="380853D9" w14:textId="7EC40156" w:rsidR="002E31C8" w:rsidRPr="00D30070" w:rsidRDefault="00455586" w:rsidP="00AA1BD1">
      <w:pPr>
        <w:pStyle w:val="Authors"/>
        <w:rPr>
          <w:rFonts w:asciiTheme="minorHAnsi" w:hAnsiTheme="minorHAnsi" w:cstheme="minorHAnsi"/>
        </w:rPr>
      </w:pPr>
      <w:r w:rsidRPr="00D30070">
        <w:rPr>
          <w:rFonts w:asciiTheme="minorHAnsi" w:hAnsiTheme="minorHAnsi" w:cstheme="minorHAnsi"/>
        </w:rPr>
        <w:t>M.L. Thieme, D. Tickner, G. Grill, J.P. Carvallo, M. Goichot, J. Hartmann, J. Higgins, B.</w:t>
      </w:r>
      <w:r w:rsidR="00FF0CFB" w:rsidRPr="00D30070">
        <w:rPr>
          <w:rFonts w:asciiTheme="minorHAnsi" w:hAnsiTheme="minorHAnsi" w:cstheme="minorHAnsi"/>
        </w:rPr>
        <w:t> </w:t>
      </w:r>
      <w:r w:rsidRPr="00D30070">
        <w:rPr>
          <w:rFonts w:asciiTheme="minorHAnsi" w:hAnsiTheme="minorHAnsi" w:cstheme="minorHAnsi"/>
        </w:rPr>
        <w:t>Lehner, M. Mulligan, C. Nilsson, K. Tockner, C. Zarfl, J. Opperman</w:t>
      </w:r>
    </w:p>
    <w:p w14:paraId="3285794F" w14:textId="42FE9871" w:rsidR="002E31C8" w:rsidRPr="00D30070" w:rsidRDefault="002E31C8" w:rsidP="002E31C8">
      <w:pPr>
        <w:jc w:val="center"/>
        <w:rPr>
          <w:rFonts w:asciiTheme="minorHAnsi" w:eastAsia="Times New Roman" w:hAnsiTheme="minorHAnsi" w:cstheme="minorHAnsi"/>
          <w:sz w:val="24"/>
          <w:szCs w:val="24"/>
        </w:rPr>
      </w:pP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Correspondence </w:t>
      </w:r>
      <w:proofErr w:type="gramStart"/>
      <w:r w:rsidRPr="00D30070">
        <w:rPr>
          <w:rFonts w:asciiTheme="minorHAnsi" w:eastAsia="Times New Roman" w:hAnsiTheme="minorHAnsi" w:cstheme="minorHAnsi"/>
          <w:sz w:val="24"/>
          <w:szCs w:val="24"/>
        </w:rPr>
        <w:t>to:</w:t>
      </w:r>
      <w:proofErr w:type="gramEnd"/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 </w:t>
      </w:r>
      <w:r w:rsidR="00736132" w:rsidRPr="00D30070">
        <w:rPr>
          <w:rFonts w:asciiTheme="minorHAnsi" w:eastAsia="Times New Roman" w:hAnsiTheme="minorHAnsi" w:cstheme="minorHAnsi"/>
          <w:sz w:val="24"/>
          <w:szCs w:val="24"/>
        </w:rPr>
        <w:t>Michele Thieme, 1250 24</w:t>
      </w:r>
      <w:r w:rsidR="00736132" w:rsidRPr="00D30070">
        <w:rPr>
          <w:rFonts w:asciiTheme="minorHAnsi" w:eastAsia="Times New Roman" w:hAnsiTheme="minorHAnsi" w:cstheme="minorHAnsi"/>
          <w:sz w:val="24"/>
          <w:szCs w:val="24"/>
          <w:vertAlign w:val="superscript"/>
        </w:rPr>
        <w:t>th</w:t>
      </w:r>
      <w:r w:rsidR="00736132" w:rsidRPr="00D30070">
        <w:rPr>
          <w:rFonts w:asciiTheme="minorHAnsi" w:eastAsia="Times New Roman" w:hAnsiTheme="minorHAnsi" w:cstheme="minorHAnsi"/>
          <w:sz w:val="24"/>
          <w:szCs w:val="24"/>
        </w:rPr>
        <w:t xml:space="preserve"> Street, NW, Washington, DC 20</w:t>
      </w:r>
      <w:r w:rsidR="00C519A9" w:rsidRPr="00D30070">
        <w:rPr>
          <w:rFonts w:asciiTheme="minorHAnsi" w:eastAsia="Times New Roman" w:hAnsiTheme="minorHAnsi" w:cstheme="minorHAnsi"/>
          <w:sz w:val="24"/>
          <w:szCs w:val="24"/>
        </w:rPr>
        <w:t xml:space="preserve">037 </w:t>
      </w:r>
      <w:hyperlink r:id="rId11" w:history="1">
        <w:r w:rsidR="00C519A9" w:rsidRPr="00D30070">
          <w:rPr>
            <w:rStyle w:val="Hyperlink"/>
            <w:rFonts w:asciiTheme="minorHAnsi" w:eastAsia="Times New Roman" w:hAnsiTheme="minorHAnsi" w:cstheme="minorHAnsi"/>
            <w:sz w:val="24"/>
            <w:szCs w:val="24"/>
          </w:rPr>
          <w:t>michele.thieme@wwfus.org</w:t>
        </w:r>
      </w:hyperlink>
    </w:p>
    <w:p w14:paraId="458B9E7F" w14:textId="77777777" w:rsidR="002E31C8" w:rsidRPr="00D30070" w:rsidRDefault="002E31C8" w:rsidP="002E31C8">
      <w:pPr>
        <w:rPr>
          <w:rFonts w:asciiTheme="minorHAnsi" w:eastAsia="Times New Roman" w:hAnsiTheme="minorHAnsi" w:cstheme="minorHAnsi"/>
          <w:sz w:val="24"/>
          <w:szCs w:val="24"/>
        </w:rPr>
      </w:pPr>
    </w:p>
    <w:p w14:paraId="184C3CF7" w14:textId="77777777" w:rsidR="002E31C8" w:rsidRPr="00D30070" w:rsidRDefault="002E31C8" w:rsidP="002E31C8">
      <w:pPr>
        <w:rPr>
          <w:rFonts w:asciiTheme="minorHAnsi" w:eastAsia="Times New Roman" w:hAnsiTheme="minorHAnsi" w:cstheme="minorHAnsi"/>
          <w:b/>
          <w:sz w:val="24"/>
          <w:szCs w:val="24"/>
        </w:rPr>
      </w:pPr>
    </w:p>
    <w:p w14:paraId="3FCB8681" w14:textId="77777777" w:rsidR="002E31C8" w:rsidRPr="00D30070" w:rsidRDefault="002E31C8" w:rsidP="002E31C8">
      <w:pPr>
        <w:rPr>
          <w:rFonts w:asciiTheme="minorHAnsi" w:eastAsia="Times New Roman" w:hAnsiTheme="minorHAnsi" w:cstheme="minorHAnsi"/>
          <w:b/>
          <w:sz w:val="24"/>
          <w:szCs w:val="24"/>
        </w:rPr>
      </w:pPr>
      <w:r w:rsidRPr="00D30070">
        <w:rPr>
          <w:rFonts w:asciiTheme="minorHAnsi" w:eastAsia="Times New Roman" w:hAnsiTheme="minorHAnsi" w:cstheme="minorHAnsi"/>
          <w:b/>
          <w:sz w:val="24"/>
          <w:szCs w:val="24"/>
        </w:rPr>
        <w:t>This PDF file includes:</w:t>
      </w:r>
    </w:p>
    <w:p w14:paraId="7DF3D43B" w14:textId="77777777" w:rsidR="002E31C8" w:rsidRPr="00D30070" w:rsidRDefault="002E31C8" w:rsidP="002E31C8">
      <w:pPr>
        <w:rPr>
          <w:rFonts w:asciiTheme="minorHAnsi" w:eastAsia="Times New Roman" w:hAnsiTheme="minorHAnsi" w:cstheme="minorHAnsi"/>
          <w:sz w:val="24"/>
          <w:szCs w:val="24"/>
        </w:rPr>
      </w:pPr>
    </w:p>
    <w:p w14:paraId="0E21E5AE" w14:textId="77777777" w:rsidR="002E31C8" w:rsidRPr="00D30070" w:rsidRDefault="002E31C8" w:rsidP="002E31C8">
      <w:pPr>
        <w:ind w:left="720"/>
        <w:rPr>
          <w:rFonts w:asciiTheme="minorHAnsi" w:eastAsia="Times New Roman" w:hAnsiTheme="minorHAnsi" w:cstheme="minorHAnsi"/>
          <w:sz w:val="24"/>
          <w:szCs w:val="24"/>
        </w:rPr>
      </w:pPr>
      <w:r w:rsidRPr="00D30070">
        <w:rPr>
          <w:rFonts w:asciiTheme="minorHAnsi" w:eastAsia="Times New Roman" w:hAnsiTheme="minorHAnsi" w:cstheme="minorHAnsi"/>
          <w:sz w:val="24"/>
          <w:szCs w:val="24"/>
        </w:rPr>
        <w:t>Materials and Methods</w:t>
      </w:r>
    </w:p>
    <w:p w14:paraId="1F5CB817" w14:textId="59536109" w:rsidR="002E31C8" w:rsidRPr="00D30070" w:rsidRDefault="004006C0" w:rsidP="00AA1BD1">
      <w:pPr>
        <w:ind w:left="720"/>
        <w:rPr>
          <w:rFonts w:asciiTheme="minorHAnsi" w:hAnsiTheme="minorHAnsi" w:cstheme="minorHAnsi"/>
          <w:sz w:val="24"/>
          <w:szCs w:val="24"/>
        </w:rPr>
      </w:pPr>
      <w:r w:rsidRPr="00D30070">
        <w:rPr>
          <w:rFonts w:asciiTheme="minorHAnsi" w:eastAsia="Times New Roman" w:hAnsiTheme="minorHAnsi" w:cstheme="minorHAnsi"/>
          <w:sz w:val="24"/>
          <w:szCs w:val="24"/>
        </w:rPr>
        <w:t>Supplementary Table</w:t>
      </w:r>
      <w:r w:rsidR="00E36F20">
        <w:rPr>
          <w:rFonts w:asciiTheme="minorHAnsi" w:eastAsia="Times New Roman" w:hAnsiTheme="minorHAnsi" w:cstheme="minorHAnsi"/>
          <w:sz w:val="24"/>
          <w:szCs w:val="24"/>
        </w:rPr>
        <w:t>s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 </w:t>
      </w:r>
      <w:r w:rsidR="006B05FB">
        <w:rPr>
          <w:rFonts w:asciiTheme="minorHAnsi" w:eastAsia="Times New Roman" w:hAnsiTheme="minorHAnsi" w:cstheme="minorHAnsi"/>
          <w:sz w:val="24"/>
          <w:szCs w:val="24"/>
        </w:rPr>
        <w:t>S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1, </w:t>
      </w:r>
      <w:r w:rsidR="006B05FB">
        <w:rPr>
          <w:rFonts w:asciiTheme="minorHAnsi" w:eastAsia="Times New Roman" w:hAnsiTheme="minorHAnsi" w:cstheme="minorHAnsi"/>
          <w:sz w:val="24"/>
          <w:szCs w:val="24"/>
        </w:rPr>
        <w:t>S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2 and </w:t>
      </w:r>
      <w:r w:rsidR="006B05FB">
        <w:rPr>
          <w:rFonts w:asciiTheme="minorHAnsi" w:eastAsia="Times New Roman" w:hAnsiTheme="minorHAnsi" w:cstheme="minorHAnsi"/>
          <w:sz w:val="24"/>
          <w:szCs w:val="24"/>
        </w:rPr>
        <w:t>S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>3</w:t>
      </w:r>
    </w:p>
    <w:p w14:paraId="26FB2926" w14:textId="77777777" w:rsidR="002E31C8" w:rsidRPr="00D30070" w:rsidRDefault="002E31C8" w:rsidP="002E31C8">
      <w:pPr>
        <w:keepNext/>
        <w:spacing w:before="240" w:after="60"/>
        <w:ind w:left="360" w:hanging="360"/>
        <w:outlineLvl w:val="0"/>
        <w:rPr>
          <w:rFonts w:asciiTheme="minorHAnsi" w:eastAsia="Times New Roman" w:hAnsiTheme="minorHAnsi" w:cstheme="minorHAnsi"/>
          <w:b/>
          <w:bCs/>
          <w:kern w:val="32"/>
          <w:sz w:val="24"/>
          <w:szCs w:val="24"/>
        </w:rPr>
      </w:pPr>
      <w:r w:rsidRPr="00D30070">
        <w:rPr>
          <w:rFonts w:asciiTheme="minorHAnsi" w:eastAsia="Times New Roman" w:hAnsiTheme="minorHAnsi" w:cstheme="minorHAnsi"/>
          <w:b/>
          <w:bCs/>
          <w:kern w:val="32"/>
          <w:sz w:val="24"/>
          <w:szCs w:val="24"/>
        </w:rPr>
        <w:t>Materials and Methods</w:t>
      </w:r>
    </w:p>
    <w:p w14:paraId="0C6668DB" w14:textId="77777777" w:rsidR="002E31C8" w:rsidRPr="00D30070" w:rsidRDefault="002E31C8" w:rsidP="002E31C8">
      <w:pPr>
        <w:rPr>
          <w:rFonts w:asciiTheme="minorHAnsi" w:eastAsia="Times New Roman" w:hAnsiTheme="minorHAnsi" w:cstheme="minorHAnsi"/>
          <w:sz w:val="24"/>
          <w:szCs w:val="24"/>
          <w:u w:val="words"/>
        </w:rPr>
      </w:pPr>
    </w:p>
    <w:p w14:paraId="4FD14910" w14:textId="77777777" w:rsidR="002E31C8" w:rsidRPr="00D30070" w:rsidRDefault="002E31C8" w:rsidP="002E31C8">
      <w:pPr>
        <w:rPr>
          <w:rFonts w:asciiTheme="minorHAnsi" w:eastAsia="Times New Roman" w:hAnsiTheme="minorHAnsi" w:cstheme="minorHAnsi"/>
          <w:b/>
          <w:bCs/>
          <w:kern w:val="32"/>
          <w:sz w:val="24"/>
          <w:szCs w:val="24"/>
          <w:u w:val="words"/>
          <w:lang w:val="en-GB"/>
        </w:rPr>
      </w:pPr>
      <w:r w:rsidRPr="00D30070">
        <w:rPr>
          <w:rFonts w:asciiTheme="minorHAnsi" w:eastAsia="Times New Roman" w:hAnsiTheme="minorHAnsi" w:cstheme="minorHAnsi"/>
          <w:sz w:val="24"/>
          <w:szCs w:val="24"/>
          <w:u w:val="words"/>
        </w:rPr>
        <w:t>Overview</w:t>
      </w:r>
    </w:p>
    <w:p w14:paraId="2AECCACC" w14:textId="4C1B863F" w:rsidR="002E31C8" w:rsidRPr="00D30070" w:rsidRDefault="002E31C8" w:rsidP="002E31C8">
      <w:pPr>
        <w:spacing w:before="240" w:line="320" w:lineRule="exact"/>
        <w:rPr>
          <w:rFonts w:asciiTheme="minorHAnsi" w:eastAsia="Times New Roman" w:hAnsiTheme="minorHAnsi" w:cstheme="minorHAnsi"/>
          <w:sz w:val="24"/>
          <w:szCs w:val="24"/>
          <w:lang w:val="en-GB"/>
        </w:rPr>
      </w:pPr>
      <w:bookmarkStart w:id="0" w:name="OLE_LINK1"/>
      <w:bookmarkStart w:id="1" w:name="OLE_LINK2"/>
      <w:r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>The global extent of free-flowing rivers has been diminished rapidly in the past due to infrastructure development such as hydropower dams. Here, we compare today</w:t>
      </w:r>
      <w:r w:rsidR="001B09C3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>’</w:t>
      </w:r>
      <w:r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>s extent and distribution of free-flowing rivers</w:t>
      </w:r>
      <w:r w:rsidR="0052146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fldChar w:fldCharType="begin">
          <w:fldData xml:space="preserve">PEVuZE5vdGU+PENpdGU+PEF1dGhvcj5HcmlsbDwvQXV0aG9yPjxZZWFyPjIwMTk8L1llYXI+PFJl
Y051bT4zMTI3PC9SZWNOdW0+PERpc3BsYXlUZXh0PihHcmlsbCBldCBhbC4sIDIwMTkpPC9EaXNw
bGF5VGV4dD48cmVjb3JkPjxyZWMtbnVtYmVyPjMxMjc8L3JlYy1udW1iZXI+PGZvcmVpZ24ta2V5
cz48a2V5IGFwcD0iRU4iIGRiLWlkPSJ0dnhzcHJ2ZTd0OXQ5a2U1dmVhcGVkMmJ2Mnhld2Vzcnp3
MnYiIHRpbWVzdGFtcD0iMTU4MTcxNzM0MyIgZ3VpZD0iMmQ4YmFmNmQtMDEzNy00OGI0LTljNTEt
YTY2YWI5Nzg0ZGZiIj4zMTI3PC9rZXk+PC9mb3JlaWduLWtleXM+PHJlZi10eXBlIG5hbWU9Ikpv
dXJuYWwgQXJ0aWNsZSI+MTc8L3JlZi10eXBlPjxjb250cmlidXRvcnM+PGF1dGhvcnM+PGF1dGhv
cj5HcmlsbCwgRy48L2F1dGhvcj48YXV0aG9yPkxlaG5lciwgQi48L2F1dGhvcj48YXV0aG9yPlRo
aWVtZSwgTS48L2F1dGhvcj48YXV0aG9yPkdlZW5lbiwgQi48L2F1dGhvcj48YXV0aG9yPlRpY2tu
ZXIsIEQuPC9hdXRob3I+PGF1dGhvcj5BbnRvbmVsbGksIEYuPC9hdXRob3I+PGF1dGhvcj5CYWJ1
LCBTLjwvYXV0aG9yPjxhdXRob3I+Qm9ycmVsbGksIFAuPC9hdXRob3I+PGF1dGhvcj5DaGVuZywg
TC48L2F1dGhvcj48YXV0aG9yPkNyb2NoZXRpZXJlLCBILjwvYXV0aG9yPjxhdXRob3I+RWhhbHQg
TWFjZWRvLCBILjwvYXV0aG9yPjxhdXRob3I+RmlsZ3VlaXJhcywgUi48L2F1dGhvcj48YXV0aG9y
PkdvaWNob3QsIE0uPC9hdXRob3I+PGF1dGhvcj5IaWdnaW5zLCBKLjwvYXV0aG9yPjxhdXRob3I+
SG9nYW4sIFouPC9hdXRob3I+PGF1dGhvcj5MaXAsIEIuPC9hdXRob3I+PGF1dGhvcj5NY0NsYWlu
LCBNLiBFLjwvYXV0aG9yPjxhdXRob3I+TWVuZywgSi48L2F1dGhvcj48YXV0aG9yPk11bGxpZ2Fu
LCBNLjwvYXV0aG9yPjxhdXRob3I+Tmlsc3NvbiwgQy48L2F1dGhvcj48YXV0aG9yPk9sZGVuLCBK
LiBELjwvYXV0aG9yPjxhdXRob3I+T3BwZXJtYW4sIEouIEouPC9hdXRob3I+PGF1dGhvcj5QZXRy
eSwgUC48L2F1dGhvcj48YXV0aG9yPlJlaWR5IExpZXJtYW5uLCBDLjwvYXV0aG9yPjxhdXRob3I+
U2FlbnosIEwuPC9hdXRob3I+PGF1dGhvcj5TYWxpbmFzLVJvZHJpZ3VleiwgUy48L2F1dGhvcj48
YXV0aG9yPlNjaGVsbGUsIFAuPC9hdXRob3I+PGF1dGhvcj5TY2htaXR0LCBSLiBKLiBQLjwvYXV0
aG9yPjxhdXRob3I+U25pZGVyLCBKLjwvYXV0aG9yPjxhdXRob3I+VGFuLCBGLjwvYXV0aG9yPjxh
dXRob3I+VG9ja25lciwgSy48L2F1dGhvcj48YXV0aG9yPlZhbGR1am8sIFAuIEguPC9hdXRob3I+
PGF1dGhvcj52YW4gU29lc2JlcmdlbiwgQS48L2F1dGhvcj48YXV0aG9yPlphcmZsLCBDLjwvYXV0
aG9yPjwvYXV0aG9ycz48L2NvbnRyaWJ1dG9ycz48YXV0aC1hZGRyZXNzPkRlcGFydG1lbnQgb2Yg
R2VvZ3JhcGh5LCBNY0dpbGwgVW5pdmVyc2l0eSwgTW9udHJlYWwsIFF1ZWJlYywgQ2FuYWRhLiBn
dWVudGhlci5ncmlsbEBtYWlsLm1jZ2lsbC5jYS4mI3hEO0RlcGFydG1lbnQgb2YgR2VvZ3JhcGh5
LCBNY0dpbGwgVW5pdmVyc2l0eSwgTW9udHJlYWwsIFF1ZWJlYywgQ2FuYWRhLiBiZXJuaGFyZC5s
ZWhuZXJAbWNnaWxsLmNhLiYjeEQ7V1dGLVVTLCBXYXNoaW5ndG9uLCBEQywgVVNBLiYjeEQ7V1dG
LU5MLCBaZWlzdCwgVGhlIE5ldGhlcmxhbmRzLiYjeEQ7V1dGLVVLLCBXb2tpbmcsIFVLLiYjeEQ7
V1dGLU1lZGl0ZXJyYW5lYW4sIFJvbWUsIEl0YWx5LiYjeEQ7V1dGLUluZGlhLCBOZXcgRGVsaGks
IEluZGlhLiYjeEQ7RW52aXJvbm1lbnRhbCBHZW9zY2llbmNlcywgVW5pdmVyc2l0eSBvZiBCYXNl
bCwgQmFzZWwsIFN3aXR6ZXJsYW5kLiYjeEQ7RXVyb3BlYW4gQ29tbWlzc2lvbiwgSm9pbnQgUmVz
ZWFyY2ggQ2VudHJlLCBEaXJlY3RvcmF0ZSBmb3IgU3VzdGFpbmFibGUgUmVzb3VyY2VzLCBJc3By
YSwgSXRhbHkuJiN4RDtXV0YtQ2hpbmEsIEJlaWppbmcsIENoaW5hLiYjeEQ7V1dGLUNhbmFkYSwg
VG9yb250bywgT250YXJpbywgQ2FuYWRhLiYjeEQ7RGVwYXJ0bWVudCBvZiBHZW9ncmFwaHksIE1j
R2lsbCBVbml2ZXJzaXR5LCBNb250cmVhbCwgUXVlYmVjLCBDYW5hZGEuJiN4RDtXV0YtWmFtYmlh
LCBMdXNha2EsIFphbWJpYS4mI3hEO1Jld2lsZGluZyBFdXJvcGUsIE5pam1lZ2VuLCBUaGUgTmV0
aGVybGFuZHMuJiN4RDtXV0YgR3JlYXRlciBNZWtvbmcgUHJvZ3JhbW1lLCBIbyBDaGkgTWluaCBD
aXR5LCBWaWV0bmFtLiYjeEQ7VGhlIE5hdHVyZSBDb25zZXJ2YW5jeSAoVE5DKSwgQ2hpY2Fnbywg
SUwsIFVTQS4mI3hEO0RlcGFydG1lbnQgb2YgQmlvbG9neSBhbmQgR2xvYmFsIFdhdGVyIENlbnRl
ciwgVW5pdmVyc2l0eSBvZiBOZXZhZGEsIFJlbm8sIE5WLCBVU0EuJiN4RDtXV0YtTWFsYXlzaWEs
IFNhcmF3YWssIE1hbGF5c2lhLiYjeEQ7RGVwYXJ0bWVudCBvZiBXYXRlciBTY2llbmNlIGFuZCBF
bmdpbmVlcmluZywgSUhFIERlbGZ0LCBEZWxmdCwgVGhlIE5ldGhlcmxhbmRzLiYjeEQ7RGVwYXJ0
bWVudCBvZiBXYXRlciBNYW5hZ2VtZW50LCBEZWxmdCBVbml2ZXJzaXR5IG9mIFRlY2hub2xvZ3ks
IERlbGZ0LCBUaGUgTmV0aGVybGFuZHMuJiN4RDtXV0YtR2VybWFueSwgQmVybGluLCBHZXJtYW55
LiYjeEQ7SFRXRyBLb25zdGFueiBVbml2ZXJzaXR5IG9mIEFwcGxpZWQgU2NpZW5jZXMsIEtvbnN0
YW56LCBHZXJtYW55LiYjeEQ7RGVwYXJ0bWVudCBvZiBHZW9ncmFwaHksIEtpbmcmYXBvcztzIENv
bGxlZ2UgTG9uZG9uLCBMb25kb24sIFVLLiYjeEQ7RGVwYXJ0bWVudCBvZiBFY29sb2d5IGFuZCBF
bnZpcm9ubWVudGFsIFNjaWVuY2UsIFVtZWEgVW5pdmVyc2l0eSwgVW1lYSwgU3dlZGVuLiYjeEQ7
RGVwYXJ0bWVudCBvZiBXaWxkbGlmZSwgRmlzaCBhbmQgRW52aXJvbm1lbnRhbCBTdHVkaWVzLCBT
d2VkaXNoIFVuaXZlcnNpdHkgb2YgQWdyaWN1bHR1cmFsIFNjaWVuY2VzLCBVbWVhLCBTd2VkZW4u
JiN4RDtTY2hvb2wgb2YgQXF1YXRpYyBhbmQgRmlzaGVyeSBTY2llbmNlcywgVW5pdmVyc2l0eSBv
ZiBXYXNoaW5ndG9uLCBTZWF0dGxlLCBXQSwgVVNBLiYjeEQ7VGhlIE5hdHVyZSBDb25zZXJ2YW5j
eSwgSG9sbGlzLCBOSCwgVVNBLiYjeEQ7TXVzZXVtIG9mIENvbXBhcmF0aXZlIFpvb2xvZ3ksIEhh
cnZhcmQgVW5pdmVyc2l0eSwgQ2FtYnJpZGdlLCBNQSwgVVNBLiYjeEQ7VVcgQ2VudGVyIGZvciBM
aW1ub2xvZ3ksIFVuaXZlcnNpdHkgb2YgV2lzY29uc2luLU1hZGlzb24sIE1hZGlzb24sIFdJLCBV
U0EuJiN4RDtDb25zZXJ2YXRpb24gSW50ZXJuYXRpb25hbCAoQ0kpLCBBcmxpbmd0b24sIFZBLCBV
U0EuJiN4RDtFbnZpcm9ubWVudGFsIEVuZ2luZWVyaW5nLCBNaWNoaWdhbiBUZWNobm9sb2dpY2Fs
IFVuaXZlcnNpdHkgKE1UVSksIEhvdWdodG9uLCBNSSwgVVNBLiYjeEQ7V1dGLU1leGljbywgTWV4
aWNvIENpdHksIE1leGljby4mI3hEO1dXRiBJbnRlcm5hdGlvbmFsLCBHbGFuZCwgU3dpdHplcmxh
bmQuJiN4RDtOYXR1cmFsIENhcGl0YWwgUHJvamVjdCwgRGVwYXJ0bWVudCBvZiBCaW9sb2d5IGFu
ZCB0aGUgV29vZHMgSW5zdGl0dXRlIGZvciB0aGUgRW52aXJvbm1lbnQsIFN0YW5mb3JkIFVuaXZl
cnNpdHksIFN0YW5mb3JkLCBDQSwgVVNBLiYjeEQ7TGVpYm5pei1JbnN0aXR1dGUgb2YgRnJlc2h3
YXRlciBFY29sb2d5IGFuZCBJbmxhbmQgRmlzaGVyaWVzIChJR0IpLCBCZXJsaW4sIEdlcm1hbnku
JiN4RDtJbnN0aXR1dGUgb2YgQmlvbG9neSwgRnJlaWUgVW5pdmVyc2l0YXQgQmVybGluLCBCZXJs
aW4sIEdlcm1hbnkuJiN4RDtBdXN0cmlhbiBTY2llbmNlIEZ1bmQsIEZXRiwgVmllbm5hLCBBdXN0
cmlhLiYjeEQ7V1dGLUJyYXppbCwgQnJhc2lsaWEsIEJyYXppbC4mI3hEO0NlbnRlciBmb3IgQXBw
bGllZCBHZW9zY2llbmNlLCBFYmVyaGFyZCBLYXJscyBVbml2ZXJzaXR5IG9mIFR1YmluZ2VuLCBU
dWJpbmdlbiwgR2VybWFueS48L2F1dGgtYWRkcmVzcz48dGl0bGVzPjx0aXRsZT5NYXBwaW5nIHRo
ZSB3b3JsZCZhcG9zO3MgZnJlZS1mbG93aW5nIHJpdmVyczwvdGl0bGU+PHNlY29uZGFyeS10aXRs
ZT5OYXR1cmU8L3NlY29uZGFyeS10aXRsZT48L3RpdGxlcz48cGVyaW9kaWNhbD48ZnVsbC10aXRs
ZT5OYXR1cmU8L2Z1bGwtdGl0bGU+PC9wZXJpb2RpY2FsPjxwYWdlcz4yMTUtMjIxPC9wYWdlcz48
dm9sdW1lPjU2OTwvdm9sdW1lPjxudW1iZXI+Nzc1NTwvbnVtYmVyPjxlZGl0aW9uPjIwMTkvMDUv
MTA8L2VkaXRpb24+PGRhdGVzPjx5ZWFyPjIwMTk8L3llYXI+PHB1Yi1kYXRlcz48ZGF0ZT5NYXk8
L2RhdGU+PC9wdWItZGF0ZXM+PC9kYXRlcz48aXNibj4xNDc2LTQ2ODcgKEVsZWN0cm9uaWMpJiN4
RDswMDI4LTA4MzYgKExpbmtpbmcpPC9pc2JuPjxhY2Nlc3Npb24tbnVtPjMxMDY4NzIyPC9hY2Nl
c3Npb24tbnVtPjx1cmxzPjxyZWxhdGVkLXVybHM+PHVybD5odHRwczovL3d3dy5uY2JpLm5sbS5u
aWguZ292L3B1Ym1lZC8zMTA2ODcyMjwvdXJsPjwvcmVsYXRlZC11cmxzPjwvdXJscz48ZWxlY3Ry
b25pYy1yZXNvdXJjZS1udW0+MTAuMTAzOC9zNDE1ODYtMDE5LTExMTEtOTwvZWxlY3Ryb25pYy1y
ZXNvdXJjZS1udW0+PC9yZWNvcmQ+PC9DaXRlPjwvRW5kTm90ZT5=
</w:fldData>
        </w:fldChar>
      </w:r>
      <w:r w:rsidR="001B664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instrText xml:space="preserve"> ADDIN EN.CITE </w:instrText>
      </w:r>
      <w:r w:rsidR="001B664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fldChar w:fldCharType="begin">
          <w:fldData xml:space="preserve">PEVuZE5vdGU+PENpdGU+PEF1dGhvcj5HcmlsbDwvQXV0aG9yPjxZZWFyPjIwMTk8L1llYXI+PFJl
Y051bT4zMTI3PC9SZWNOdW0+PERpc3BsYXlUZXh0PihHcmlsbCBldCBhbC4sIDIwMTkpPC9EaXNw
bGF5VGV4dD48cmVjb3JkPjxyZWMtbnVtYmVyPjMxMjc8L3JlYy1udW1iZXI+PGZvcmVpZ24ta2V5
cz48a2V5IGFwcD0iRU4iIGRiLWlkPSJ0dnhzcHJ2ZTd0OXQ5a2U1dmVhcGVkMmJ2Mnhld2Vzcnp3
MnYiIHRpbWVzdGFtcD0iMTU4MTcxNzM0MyIgZ3VpZD0iMmQ4YmFmNmQtMDEzNy00OGI0LTljNTEt
YTY2YWI5Nzg0ZGZiIj4zMTI3PC9rZXk+PC9mb3JlaWduLWtleXM+PHJlZi10eXBlIG5hbWU9Ikpv
dXJuYWwgQXJ0aWNsZSI+MTc8L3JlZi10eXBlPjxjb250cmlidXRvcnM+PGF1dGhvcnM+PGF1dGhv
cj5HcmlsbCwgRy48L2F1dGhvcj48YXV0aG9yPkxlaG5lciwgQi48L2F1dGhvcj48YXV0aG9yPlRo
aWVtZSwgTS48L2F1dGhvcj48YXV0aG9yPkdlZW5lbiwgQi48L2F1dGhvcj48YXV0aG9yPlRpY2tu
ZXIsIEQuPC9hdXRob3I+PGF1dGhvcj5BbnRvbmVsbGksIEYuPC9hdXRob3I+PGF1dGhvcj5CYWJ1
LCBTLjwvYXV0aG9yPjxhdXRob3I+Qm9ycmVsbGksIFAuPC9hdXRob3I+PGF1dGhvcj5DaGVuZywg
TC48L2F1dGhvcj48YXV0aG9yPkNyb2NoZXRpZXJlLCBILjwvYXV0aG9yPjxhdXRob3I+RWhhbHQg
TWFjZWRvLCBILjwvYXV0aG9yPjxhdXRob3I+RmlsZ3VlaXJhcywgUi48L2F1dGhvcj48YXV0aG9y
PkdvaWNob3QsIE0uPC9hdXRob3I+PGF1dGhvcj5IaWdnaW5zLCBKLjwvYXV0aG9yPjxhdXRob3I+
SG9nYW4sIFouPC9hdXRob3I+PGF1dGhvcj5MaXAsIEIuPC9hdXRob3I+PGF1dGhvcj5NY0NsYWlu
LCBNLiBFLjwvYXV0aG9yPjxhdXRob3I+TWVuZywgSi48L2F1dGhvcj48YXV0aG9yPk11bGxpZ2Fu
LCBNLjwvYXV0aG9yPjxhdXRob3I+Tmlsc3NvbiwgQy48L2F1dGhvcj48YXV0aG9yPk9sZGVuLCBK
LiBELjwvYXV0aG9yPjxhdXRob3I+T3BwZXJtYW4sIEouIEouPC9hdXRob3I+PGF1dGhvcj5QZXRy
eSwgUC48L2F1dGhvcj48YXV0aG9yPlJlaWR5IExpZXJtYW5uLCBDLjwvYXV0aG9yPjxhdXRob3I+
U2FlbnosIEwuPC9hdXRob3I+PGF1dGhvcj5TYWxpbmFzLVJvZHJpZ3VleiwgUy48L2F1dGhvcj48
YXV0aG9yPlNjaGVsbGUsIFAuPC9hdXRob3I+PGF1dGhvcj5TY2htaXR0LCBSLiBKLiBQLjwvYXV0
aG9yPjxhdXRob3I+U25pZGVyLCBKLjwvYXV0aG9yPjxhdXRob3I+VGFuLCBGLjwvYXV0aG9yPjxh
dXRob3I+VG9ja25lciwgSy48L2F1dGhvcj48YXV0aG9yPlZhbGR1am8sIFAuIEguPC9hdXRob3I+
PGF1dGhvcj52YW4gU29lc2JlcmdlbiwgQS48L2F1dGhvcj48YXV0aG9yPlphcmZsLCBDLjwvYXV0
aG9yPjwvYXV0aG9ycz48L2NvbnRyaWJ1dG9ycz48YXV0aC1hZGRyZXNzPkRlcGFydG1lbnQgb2Yg
R2VvZ3JhcGh5LCBNY0dpbGwgVW5pdmVyc2l0eSwgTW9udHJlYWwsIFF1ZWJlYywgQ2FuYWRhLiBn
dWVudGhlci5ncmlsbEBtYWlsLm1jZ2lsbC5jYS4mI3hEO0RlcGFydG1lbnQgb2YgR2VvZ3JhcGh5
LCBNY0dpbGwgVW5pdmVyc2l0eSwgTW9udHJlYWwsIFF1ZWJlYywgQ2FuYWRhLiBiZXJuaGFyZC5s
ZWhuZXJAbWNnaWxsLmNhLiYjeEQ7V1dGLVVTLCBXYXNoaW5ndG9uLCBEQywgVVNBLiYjeEQ7V1dG
LU5MLCBaZWlzdCwgVGhlIE5ldGhlcmxhbmRzLiYjeEQ7V1dGLVVLLCBXb2tpbmcsIFVLLiYjeEQ7
V1dGLU1lZGl0ZXJyYW5lYW4sIFJvbWUsIEl0YWx5LiYjeEQ7V1dGLUluZGlhLCBOZXcgRGVsaGks
IEluZGlhLiYjeEQ7RW52aXJvbm1lbnRhbCBHZW9zY2llbmNlcywgVW5pdmVyc2l0eSBvZiBCYXNl
bCwgQmFzZWwsIFN3aXR6ZXJsYW5kLiYjeEQ7RXVyb3BlYW4gQ29tbWlzc2lvbiwgSm9pbnQgUmVz
ZWFyY2ggQ2VudHJlLCBEaXJlY3RvcmF0ZSBmb3IgU3VzdGFpbmFibGUgUmVzb3VyY2VzLCBJc3By
YSwgSXRhbHkuJiN4RDtXV0YtQ2hpbmEsIEJlaWppbmcsIENoaW5hLiYjeEQ7V1dGLUNhbmFkYSwg
VG9yb250bywgT250YXJpbywgQ2FuYWRhLiYjeEQ7RGVwYXJ0bWVudCBvZiBHZW9ncmFwaHksIE1j
R2lsbCBVbml2ZXJzaXR5LCBNb250cmVhbCwgUXVlYmVjLCBDYW5hZGEuJiN4RDtXV0YtWmFtYmlh
LCBMdXNha2EsIFphbWJpYS4mI3hEO1Jld2lsZGluZyBFdXJvcGUsIE5pam1lZ2VuLCBUaGUgTmV0
aGVybGFuZHMuJiN4RDtXV0YgR3JlYXRlciBNZWtvbmcgUHJvZ3JhbW1lLCBIbyBDaGkgTWluaCBD
aXR5LCBWaWV0bmFtLiYjeEQ7VGhlIE5hdHVyZSBDb25zZXJ2YW5jeSAoVE5DKSwgQ2hpY2Fnbywg
SUwsIFVTQS4mI3hEO0RlcGFydG1lbnQgb2YgQmlvbG9neSBhbmQgR2xvYmFsIFdhdGVyIENlbnRl
ciwgVW5pdmVyc2l0eSBvZiBOZXZhZGEsIFJlbm8sIE5WLCBVU0EuJiN4RDtXV0YtTWFsYXlzaWEs
IFNhcmF3YWssIE1hbGF5c2lhLiYjeEQ7RGVwYXJ0bWVudCBvZiBXYXRlciBTY2llbmNlIGFuZCBF
bmdpbmVlcmluZywgSUhFIERlbGZ0LCBEZWxmdCwgVGhlIE5ldGhlcmxhbmRzLiYjeEQ7RGVwYXJ0
bWVudCBvZiBXYXRlciBNYW5hZ2VtZW50LCBEZWxmdCBVbml2ZXJzaXR5IG9mIFRlY2hub2xvZ3ks
IERlbGZ0LCBUaGUgTmV0aGVybGFuZHMuJiN4RDtXV0YtR2VybWFueSwgQmVybGluLCBHZXJtYW55
LiYjeEQ7SFRXRyBLb25zdGFueiBVbml2ZXJzaXR5IG9mIEFwcGxpZWQgU2NpZW5jZXMsIEtvbnN0
YW56LCBHZXJtYW55LiYjeEQ7RGVwYXJ0bWVudCBvZiBHZW9ncmFwaHksIEtpbmcmYXBvcztzIENv
bGxlZ2UgTG9uZG9uLCBMb25kb24sIFVLLiYjeEQ7RGVwYXJ0bWVudCBvZiBFY29sb2d5IGFuZCBF
bnZpcm9ubWVudGFsIFNjaWVuY2UsIFVtZWEgVW5pdmVyc2l0eSwgVW1lYSwgU3dlZGVuLiYjeEQ7
RGVwYXJ0bWVudCBvZiBXaWxkbGlmZSwgRmlzaCBhbmQgRW52aXJvbm1lbnRhbCBTdHVkaWVzLCBT
d2VkaXNoIFVuaXZlcnNpdHkgb2YgQWdyaWN1bHR1cmFsIFNjaWVuY2VzLCBVbWVhLCBTd2VkZW4u
JiN4RDtTY2hvb2wgb2YgQXF1YXRpYyBhbmQgRmlzaGVyeSBTY2llbmNlcywgVW5pdmVyc2l0eSBv
ZiBXYXNoaW5ndG9uLCBTZWF0dGxlLCBXQSwgVVNBLiYjeEQ7VGhlIE5hdHVyZSBDb25zZXJ2YW5j
eSwgSG9sbGlzLCBOSCwgVVNBLiYjeEQ7TXVzZXVtIG9mIENvbXBhcmF0aXZlIFpvb2xvZ3ksIEhh
cnZhcmQgVW5pdmVyc2l0eSwgQ2FtYnJpZGdlLCBNQSwgVVNBLiYjeEQ7VVcgQ2VudGVyIGZvciBM
aW1ub2xvZ3ksIFVuaXZlcnNpdHkgb2YgV2lzY29uc2luLU1hZGlzb24sIE1hZGlzb24sIFdJLCBV
U0EuJiN4RDtDb25zZXJ2YXRpb24gSW50ZXJuYXRpb25hbCAoQ0kpLCBBcmxpbmd0b24sIFZBLCBV
U0EuJiN4RDtFbnZpcm9ubWVudGFsIEVuZ2luZWVyaW5nLCBNaWNoaWdhbiBUZWNobm9sb2dpY2Fs
IFVuaXZlcnNpdHkgKE1UVSksIEhvdWdodG9uLCBNSSwgVVNBLiYjeEQ7V1dGLU1leGljbywgTWV4
aWNvIENpdHksIE1leGljby4mI3hEO1dXRiBJbnRlcm5hdGlvbmFsLCBHbGFuZCwgU3dpdHplcmxh
bmQuJiN4RDtOYXR1cmFsIENhcGl0YWwgUHJvamVjdCwgRGVwYXJ0bWVudCBvZiBCaW9sb2d5IGFu
ZCB0aGUgV29vZHMgSW5zdGl0dXRlIGZvciB0aGUgRW52aXJvbm1lbnQsIFN0YW5mb3JkIFVuaXZl
cnNpdHksIFN0YW5mb3JkLCBDQSwgVVNBLiYjeEQ7TGVpYm5pei1JbnN0aXR1dGUgb2YgRnJlc2h3
YXRlciBFY29sb2d5IGFuZCBJbmxhbmQgRmlzaGVyaWVzIChJR0IpLCBCZXJsaW4sIEdlcm1hbnku
JiN4RDtJbnN0aXR1dGUgb2YgQmlvbG9neSwgRnJlaWUgVW5pdmVyc2l0YXQgQmVybGluLCBCZXJs
aW4sIEdlcm1hbnkuJiN4RDtBdXN0cmlhbiBTY2llbmNlIEZ1bmQsIEZXRiwgVmllbm5hLCBBdXN0
cmlhLiYjeEQ7V1dGLUJyYXppbCwgQnJhc2lsaWEsIEJyYXppbC4mI3hEO0NlbnRlciBmb3IgQXBw
bGllZCBHZW9zY2llbmNlLCBFYmVyaGFyZCBLYXJscyBVbml2ZXJzaXR5IG9mIFR1YmluZ2VuLCBU
dWJpbmdlbiwgR2VybWFueS48L2F1dGgtYWRkcmVzcz48dGl0bGVzPjx0aXRsZT5NYXBwaW5nIHRo
ZSB3b3JsZCZhcG9zO3MgZnJlZS1mbG93aW5nIHJpdmVyczwvdGl0bGU+PHNlY29uZGFyeS10aXRs
ZT5OYXR1cmU8L3NlY29uZGFyeS10aXRsZT48L3RpdGxlcz48cGVyaW9kaWNhbD48ZnVsbC10aXRs
ZT5OYXR1cmU8L2Z1bGwtdGl0bGU+PC9wZXJpb2RpY2FsPjxwYWdlcz4yMTUtMjIxPC9wYWdlcz48
dm9sdW1lPjU2OTwvdm9sdW1lPjxudW1iZXI+Nzc1NTwvbnVtYmVyPjxlZGl0aW9uPjIwMTkvMDUv
MTA8L2VkaXRpb24+PGRhdGVzPjx5ZWFyPjIwMTk8L3llYXI+PHB1Yi1kYXRlcz48ZGF0ZT5NYXk8
L2RhdGU+PC9wdWItZGF0ZXM+PC9kYXRlcz48aXNibj4xNDc2LTQ2ODcgKEVsZWN0cm9uaWMpJiN4
RDswMDI4LTA4MzYgKExpbmtpbmcpPC9pc2JuPjxhY2Nlc3Npb24tbnVtPjMxMDY4NzIyPC9hY2Nl
c3Npb24tbnVtPjx1cmxzPjxyZWxhdGVkLXVybHM+PHVybD5odHRwczovL3d3dy5uY2JpLm5sbS5u
aWguZ292L3B1Ym1lZC8zMTA2ODcyMjwvdXJsPjwvcmVsYXRlZC11cmxzPjwvdXJscz48ZWxlY3Ry
b25pYy1yZXNvdXJjZS1udW0+MTAuMTAzOC9zNDE1ODYtMDE5LTExMTEtOTwvZWxlY3Ryb25pYy1y
ZXNvdXJjZS1udW0+PC9yZWNvcmQ+PC9DaXRlPjwvRW5kTm90ZT5=
</w:fldData>
        </w:fldChar>
      </w:r>
      <w:r w:rsidR="001B664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instrText xml:space="preserve"> ADDIN EN.CITE.DATA </w:instrText>
      </w:r>
      <w:r w:rsidR="001B664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</w:r>
      <w:r w:rsidR="001B664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fldChar w:fldCharType="end"/>
      </w:r>
      <w:r w:rsidR="0052146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</w:r>
      <w:r w:rsidR="0052146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fldChar w:fldCharType="separate"/>
      </w:r>
      <w:r w:rsidR="001B664B" w:rsidRPr="00D30070">
        <w:rPr>
          <w:rFonts w:asciiTheme="minorHAnsi" w:eastAsia="Times New Roman" w:hAnsiTheme="minorHAnsi" w:cstheme="minorHAnsi"/>
          <w:noProof/>
          <w:sz w:val="24"/>
          <w:szCs w:val="24"/>
          <w:lang w:val="en-GB"/>
        </w:rPr>
        <w:t>(</w:t>
      </w:r>
      <w:hyperlink w:anchor="_ENREF_14" w:tooltip="Grill, 2019 #3127" w:history="1">
        <w:r w:rsidR="007154A3" w:rsidRPr="00D30070">
          <w:rPr>
            <w:rFonts w:asciiTheme="minorHAnsi" w:eastAsia="Times New Roman" w:hAnsiTheme="minorHAnsi" w:cstheme="minorHAnsi"/>
            <w:noProof/>
            <w:sz w:val="24"/>
            <w:szCs w:val="24"/>
            <w:lang w:val="en-GB"/>
          </w:rPr>
          <w:t>Grill et al., 2019</w:t>
        </w:r>
      </w:hyperlink>
      <w:r w:rsidR="001B664B" w:rsidRPr="00D30070">
        <w:rPr>
          <w:rFonts w:asciiTheme="minorHAnsi" w:eastAsia="Times New Roman" w:hAnsiTheme="minorHAnsi" w:cstheme="minorHAnsi"/>
          <w:noProof/>
          <w:sz w:val="24"/>
          <w:szCs w:val="24"/>
          <w:lang w:val="en-GB"/>
        </w:rPr>
        <w:t>)</w:t>
      </w:r>
      <w:r w:rsidR="0052146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fldChar w:fldCharType="end"/>
      </w:r>
      <w:r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 xml:space="preserve"> with a future scenario in which a set of under</w:t>
      </w:r>
      <w:r w:rsidR="001B09C3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>-</w:t>
      </w:r>
      <w:r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 xml:space="preserve">construction and </w:t>
      </w:r>
      <w:r w:rsidR="001B09C3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>proposed (</w:t>
      </w:r>
      <w:r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>under</w:t>
      </w:r>
      <w:r w:rsidR="001B09C3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>-</w:t>
      </w:r>
      <w:r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>consideration</w:t>
      </w:r>
      <w:r w:rsidR="001B09C3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>)</w:t>
      </w:r>
      <w:r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 xml:space="preserve"> dams was used</w:t>
      </w:r>
      <w:r w:rsidR="0052146B" w:rsidRPr="00D30070">
        <w:rPr>
          <w:rFonts w:asciiTheme="minorHAnsi" w:hAnsiTheme="minorHAnsi" w:cstheme="minorHAnsi"/>
          <w:sz w:val="24"/>
          <w:szCs w:val="24"/>
        </w:rPr>
        <w:fldChar w:fldCharType="begin"/>
      </w:r>
      <w:r w:rsidR="001B664B" w:rsidRPr="00D30070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Zarfl&lt;/Author&gt;&lt;Year&gt;2015&lt;/Year&gt;&lt;RecNum&gt;2671&lt;/RecNum&gt;&lt;DisplayText&gt;(Zarfl et al., 2015)&lt;/DisplayText&gt;&lt;record&gt;&lt;rec-number&gt;2671&lt;/rec-number&gt;&lt;foreign-keys&gt;&lt;key app="EN" db-id="2x0da0wwgpxsaeepsrvxeaacpt0fxavv5rv0" timestamp="1462930087"&gt;2671&lt;/key&gt;&lt;/foreign-keys&gt;&lt;ref-type name="Journal Article"&gt;17&lt;/ref-type&gt;&lt;contributors&gt;&lt;authors&gt;&lt;author&gt;Zarfl, Christiane&lt;/author&gt;&lt;author&gt;A. E. Lumsdon&lt;/author&gt;&lt;author&gt;J. Berlekamp&lt;/author&gt;&lt;author&gt;L. Tydecks &lt;/author&gt;&lt;author&gt;K. Tockner&lt;/author&gt;&lt;/authors&gt;&lt;/contributors&gt;&lt;titles&gt;&lt;title&gt;A global boom in hydropower dam construction&lt;/title&gt;&lt;secondary-title&gt;Aquat Sci&lt;/secondary-title&gt;&lt;/titles&gt;&lt;periodical&gt;&lt;full-title&gt;Aquat Sci&lt;/full-title&gt;&lt;/periodical&gt;&lt;pages&gt;161-170&lt;/pages&gt;&lt;volume&gt;77&lt;/volume&gt;&lt;dates&gt;&lt;year&gt;2015&lt;/year&gt;&lt;/dates&gt;&lt;urls&gt;&lt;/urls&gt;&lt;/record&gt;&lt;/Cite&gt;&lt;/EndNote&gt;</w:instrText>
      </w:r>
      <w:r w:rsidR="0052146B" w:rsidRPr="00D30070">
        <w:rPr>
          <w:rFonts w:asciiTheme="minorHAnsi" w:hAnsiTheme="minorHAnsi" w:cstheme="minorHAnsi"/>
          <w:sz w:val="24"/>
          <w:szCs w:val="24"/>
        </w:rPr>
        <w:fldChar w:fldCharType="separate"/>
      </w:r>
      <w:r w:rsidR="001B664B" w:rsidRPr="00D30070">
        <w:rPr>
          <w:rFonts w:asciiTheme="minorHAnsi" w:hAnsiTheme="minorHAnsi" w:cstheme="minorHAnsi"/>
          <w:noProof/>
          <w:sz w:val="24"/>
          <w:szCs w:val="24"/>
        </w:rPr>
        <w:t>(</w:t>
      </w:r>
      <w:hyperlink w:anchor="_ENREF_41" w:tooltip="Zarfl, 2015 #2671" w:history="1">
        <w:r w:rsidR="007154A3" w:rsidRPr="00D30070">
          <w:rPr>
            <w:rFonts w:asciiTheme="minorHAnsi" w:hAnsiTheme="minorHAnsi" w:cstheme="minorHAnsi"/>
            <w:noProof/>
            <w:sz w:val="24"/>
            <w:szCs w:val="24"/>
          </w:rPr>
          <w:t>Zarfl et al., 2015</w:t>
        </w:r>
      </w:hyperlink>
      <w:r w:rsidR="001B664B" w:rsidRPr="00D30070">
        <w:rPr>
          <w:rFonts w:asciiTheme="minorHAnsi" w:hAnsiTheme="minorHAnsi" w:cstheme="minorHAnsi"/>
          <w:noProof/>
          <w:sz w:val="24"/>
          <w:szCs w:val="24"/>
        </w:rPr>
        <w:t>)</w:t>
      </w:r>
      <w:r w:rsidR="0052146B" w:rsidRPr="00D30070">
        <w:rPr>
          <w:rFonts w:asciiTheme="minorHAnsi" w:hAnsiTheme="minorHAnsi" w:cstheme="minorHAnsi"/>
          <w:sz w:val="24"/>
          <w:szCs w:val="24"/>
        </w:rPr>
        <w:fldChar w:fldCharType="end"/>
      </w:r>
      <w:r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>.</w:t>
      </w:r>
    </w:p>
    <w:p w14:paraId="592CC1BC" w14:textId="77777777" w:rsidR="002E31C8" w:rsidRPr="00D30070" w:rsidRDefault="002E31C8" w:rsidP="002E31C8">
      <w:pPr>
        <w:rPr>
          <w:rFonts w:asciiTheme="minorHAnsi" w:eastAsia="Times New Roman" w:hAnsiTheme="minorHAnsi" w:cstheme="minorHAnsi"/>
          <w:sz w:val="24"/>
          <w:szCs w:val="24"/>
          <w:u w:val="words"/>
        </w:rPr>
      </w:pPr>
    </w:p>
    <w:p w14:paraId="25112A08" w14:textId="77777777" w:rsidR="002E31C8" w:rsidRPr="00D30070" w:rsidRDefault="002E31C8" w:rsidP="002E31C8">
      <w:pPr>
        <w:rPr>
          <w:rFonts w:asciiTheme="minorHAnsi" w:eastAsia="Times New Roman" w:hAnsiTheme="minorHAnsi" w:cstheme="minorHAnsi"/>
          <w:sz w:val="24"/>
          <w:szCs w:val="24"/>
          <w:u w:val="words"/>
        </w:rPr>
      </w:pPr>
    </w:p>
    <w:p w14:paraId="1E863B7E" w14:textId="77777777" w:rsidR="002E31C8" w:rsidRPr="00D30070" w:rsidRDefault="002E31C8" w:rsidP="002E31C8">
      <w:pPr>
        <w:rPr>
          <w:rFonts w:asciiTheme="minorHAnsi" w:eastAsia="Times New Roman" w:hAnsiTheme="minorHAnsi" w:cstheme="minorHAnsi"/>
          <w:sz w:val="24"/>
          <w:szCs w:val="24"/>
          <w:u w:val="words"/>
          <w:lang w:val="en-GB"/>
        </w:rPr>
      </w:pPr>
      <w:r w:rsidRPr="00D30070">
        <w:rPr>
          <w:rFonts w:asciiTheme="minorHAnsi" w:eastAsia="Times New Roman" w:hAnsiTheme="minorHAnsi" w:cstheme="minorHAnsi"/>
          <w:sz w:val="24"/>
          <w:szCs w:val="24"/>
          <w:u w:val="words"/>
        </w:rPr>
        <w:t>Mapping</w:t>
      </w:r>
      <w:r w:rsidRPr="00D30070">
        <w:rPr>
          <w:rFonts w:asciiTheme="minorHAnsi" w:eastAsia="Times New Roman" w:hAnsiTheme="minorHAnsi" w:cstheme="minorHAnsi"/>
          <w:sz w:val="24"/>
          <w:szCs w:val="24"/>
          <w:u w:val="words"/>
          <w:lang w:val="en-GB"/>
        </w:rPr>
        <w:t xml:space="preserve"> the world’s free-flowing rivers </w:t>
      </w:r>
    </w:p>
    <w:p w14:paraId="1EA5084C" w14:textId="1F3E8118" w:rsidR="002E31C8" w:rsidRPr="00D30070" w:rsidRDefault="002E31C8" w:rsidP="002E31C8">
      <w:pPr>
        <w:spacing w:before="240" w:line="320" w:lineRule="exact"/>
        <w:rPr>
          <w:rFonts w:asciiTheme="minorHAnsi" w:eastAsia="Times New Roman" w:hAnsiTheme="minorHAnsi" w:cstheme="minorHAnsi"/>
          <w:sz w:val="24"/>
          <w:szCs w:val="24"/>
          <w:lang w:val="en-GB"/>
        </w:rPr>
      </w:pPr>
      <w:r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>The mapping of the world’s free-flowing</w:t>
      </w:r>
      <w:r w:rsidR="000C6A76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 xml:space="preserve"> rivers (FFRs)</w:t>
      </w:r>
      <w:r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 xml:space="preserve"> is based on 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>an assessment of the connectivity status of 12 million kilometers of rivers globally</w:t>
      </w:r>
      <w:r w:rsidR="0002343C" w:rsidRPr="00D30070">
        <w:rPr>
          <w:rFonts w:asciiTheme="minorHAnsi" w:eastAsia="Times New Roman" w:hAnsiTheme="minorHAnsi" w:cstheme="minorHAnsi"/>
          <w:sz w:val="24"/>
          <w:szCs w:val="24"/>
        </w:rPr>
        <w:t>,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 identif</w:t>
      </w:r>
      <w:r w:rsidR="0002343C" w:rsidRPr="00D30070">
        <w:rPr>
          <w:rFonts w:asciiTheme="minorHAnsi" w:eastAsia="Times New Roman" w:hAnsiTheme="minorHAnsi" w:cstheme="minorHAnsi"/>
          <w:sz w:val="24"/>
          <w:szCs w:val="24"/>
        </w:rPr>
        <w:t>ying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 those that remain free-flowing in their entire length.</w:t>
      </w:r>
      <w:r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 xml:space="preserve"> Grill et al.</w:t>
      </w:r>
      <w:r w:rsidR="0052146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fldChar w:fldCharType="begin">
          <w:fldData xml:space="preserve">PEVuZE5vdGU+PENpdGU+PEF1dGhvcj5HcmlsbDwvQXV0aG9yPjxZZWFyPjIwMTk8L1llYXI+PFJl
Y051bT4zMTI3PC9SZWNOdW0+PERpc3BsYXlUZXh0PihHcmlsbCBldCBhbC4sIDIwMTkpPC9EaXNw
bGF5VGV4dD48cmVjb3JkPjxyZWMtbnVtYmVyPjMxMjc8L3JlYy1udW1iZXI+PGZvcmVpZ24ta2V5
cz48a2V5IGFwcD0iRU4iIGRiLWlkPSJ0dnhzcHJ2ZTd0OXQ5a2U1dmVhcGVkMmJ2Mnhld2Vzcnp3
MnYiIHRpbWVzdGFtcD0iMTU4MTcxNzM0MyIgZ3VpZD0iMmQ4YmFmNmQtMDEzNy00OGI0LTljNTEt
YTY2YWI5Nzg0ZGZiIj4zMTI3PC9rZXk+PC9mb3JlaWduLWtleXM+PHJlZi10eXBlIG5hbWU9Ikpv
dXJuYWwgQXJ0aWNsZSI+MTc8L3JlZi10eXBlPjxjb250cmlidXRvcnM+PGF1dGhvcnM+PGF1dGhv
cj5HcmlsbCwgRy48L2F1dGhvcj48YXV0aG9yPkxlaG5lciwgQi48L2F1dGhvcj48YXV0aG9yPlRo
aWVtZSwgTS48L2F1dGhvcj48YXV0aG9yPkdlZW5lbiwgQi48L2F1dGhvcj48YXV0aG9yPlRpY2tu
ZXIsIEQuPC9hdXRob3I+PGF1dGhvcj5BbnRvbmVsbGksIEYuPC9hdXRob3I+PGF1dGhvcj5CYWJ1
LCBTLjwvYXV0aG9yPjxhdXRob3I+Qm9ycmVsbGksIFAuPC9hdXRob3I+PGF1dGhvcj5DaGVuZywg
TC48L2F1dGhvcj48YXV0aG9yPkNyb2NoZXRpZXJlLCBILjwvYXV0aG9yPjxhdXRob3I+RWhhbHQg
TWFjZWRvLCBILjwvYXV0aG9yPjxhdXRob3I+RmlsZ3VlaXJhcywgUi48L2F1dGhvcj48YXV0aG9y
PkdvaWNob3QsIE0uPC9hdXRob3I+PGF1dGhvcj5IaWdnaW5zLCBKLjwvYXV0aG9yPjxhdXRob3I+
SG9nYW4sIFouPC9hdXRob3I+PGF1dGhvcj5MaXAsIEIuPC9hdXRob3I+PGF1dGhvcj5NY0NsYWlu
LCBNLiBFLjwvYXV0aG9yPjxhdXRob3I+TWVuZywgSi48L2F1dGhvcj48YXV0aG9yPk11bGxpZ2Fu
LCBNLjwvYXV0aG9yPjxhdXRob3I+Tmlsc3NvbiwgQy48L2F1dGhvcj48YXV0aG9yPk9sZGVuLCBK
LiBELjwvYXV0aG9yPjxhdXRob3I+T3BwZXJtYW4sIEouIEouPC9hdXRob3I+PGF1dGhvcj5QZXRy
eSwgUC48L2F1dGhvcj48YXV0aG9yPlJlaWR5IExpZXJtYW5uLCBDLjwvYXV0aG9yPjxhdXRob3I+
U2FlbnosIEwuPC9hdXRob3I+PGF1dGhvcj5TYWxpbmFzLVJvZHJpZ3VleiwgUy48L2F1dGhvcj48
YXV0aG9yPlNjaGVsbGUsIFAuPC9hdXRob3I+PGF1dGhvcj5TY2htaXR0LCBSLiBKLiBQLjwvYXV0
aG9yPjxhdXRob3I+U25pZGVyLCBKLjwvYXV0aG9yPjxhdXRob3I+VGFuLCBGLjwvYXV0aG9yPjxh
dXRob3I+VG9ja25lciwgSy48L2F1dGhvcj48YXV0aG9yPlZhbGR1am8sIFAuIEguPC9hdXRob3I+
PGF1dGhvcj52YW4gU29lc2JlcmdlbiwgQS48L2F1dGhvcj48YXV0aG9yPlphcmZsLCBDLjwvYXV0
aG9yPjwvYXV0aG9ycz48L2NvbnRyaWJ1dG9ycz48YXV0aC1hZGRyZXNzPkRlcGFydG1lbnQgb2Yg
R2VvZ3JhcGh5LCBNY0dpbGwgVW5pdmVyc2l0eSwgTW9udHJlYWwsIFF1ZWJlYywgQ2FuYWRhLiBn
dWVudGhlci5ncmlsbEBtYWlsLm1jZ2lsbC5jYS4mI3hEO0RlcGFydG1lbnQgb2YgR2VvZ3JhcGh5
LCBNY0dpbGwgVW5pdmVyc2l0eSwgTW9udHJlYWwsIFF1ZWJlYywgQ2FuYWRhLiBiZXJuaGFyZC5s
ZWhuZXJAbWNnaWxsLmNhLiYjeEQ7V1dGLVVTLCBXYXNoaW5ndG9uLCBEQywgVVNBLiYjeEQ7V1dG
LU5MLCBaZWlzdCwgVGhlIE5ldGhlcmxhbmRzLiYjeEQ7V1dGLVVLLCBXb2tpbmcsIFVLLiYjeEQ7
V1dGLU1lZGl0ZXJyYW5lYW4sIFJvbWUsIEl0YWx5LiYjeEQ7V1dGLUluZGlhLCBOZXcgRGVsaGks
IEluZGlhLiYjeEQ7RW52aXJvbm1lbnRhbCBHZW9zY2llbmNlcywgVW5pdmVyc2l0eSBvZiBCYXNl
bCwgQmFzZWwsIFN3aXR6ZXJsYW5kLiYjeEQ7RXVyb3BlYW4gQ29tbWlzc2lvbiwgSm9pbnQgUmVz
ZWFyY2ggQ2VudHJlLCBEaXJlY3RvcmF0ZSBmb3IgU3VzdGFpbmFibGUgUmVzb3VyY2VzLCBJc3By
YSwgSXRhbHkuJiN4RDtXV0YtQ2hpbmEsIEJlaWppbmcsIENoaW5hLiYjeEQ7V1dGLUNhbmFkYSwg
VG9yb250bywgT250YXJpbywgQ2FuYWRhLiYjeEQ7RGVwYXJ0bWVudCBvZiBHZW9ncmFwaHksIE1j
R2lsbCBVbml2ZXJzaXR5LCBNb250cmVhbCwgUXVlYmVjLCBDYW5hZGEuJiN4RDtXV0YtWmFtYmlh
LCBMdXNha2EsIFphbWJpYS4mI3hEO1Jld2lsZGluZyBFdXJvcGUsIE5pam1lZ2VuLCBUaGUgTmV0
aGVybGFuZHMuJiN4RDtXV0YgR3JlYXRlciBNZWtvbmcgUHJvZ3JhbW1lLCBIbyBDaGkgTWluaCBD
aXR5LCBWaWV0bmFtLiYjeEQ7VGhlIE5hdHVyZSBDb25zZXJ2YW5jeSAoVE5DKSwgQ2hpY2Fnbywg
SUwsIFVTQS4mI3hEO0RlcGFydG1lbnQgb2YgQmlvbG9neSBhbmQgR2xvYmFsIFdhdGVyIENlbnRl
ciwgVW5pdmVyc2l0eSBvZiBOZXZhZGEsIFJlbm8sIE5WLCBVU0EuJiN4RDtXV0YtTWFsYXlzaWEs
IFNhcmF3YWssIE1hbGF5c2lhLiYjeEQ7RGVwYXJ0bWVudCBvZiBXYXRlciBTY2llbmNlIGFuZCBF
bmdpbmVlcmluZywgSUhFIERlbGZ0LCBEZWxmdCwgVGhlIE5ldGhlcmxhbmRzLiYjeEQ7RGVwYXJ0
bWVudCBvZiBXYXRlciBNYW5hZ2VtZW50LCBEZWxmdCBVbml2ZXJzaXR5IG9mIFRlY2hub2xvZ3ks
IERlbGZ0LCBUaGUgTmV0aGVybGFuZHMuJiN4RDtXV0YtR2VybWFueSwgQmVybGluLCBHZXJtYW55
LiYjeEQ7SFRXRyBLb25zdGFueiBVbml2ZXJzaXR5IG9mIEFwcGxpZWQgU2NpZW5jZXMsIEtvbnN0
YW56LCBHZXJtYW55LiYjeEQ7RGVwYXJ0bWVudCBvZiBHZW9ncmFwaHksIEtpbmcmYXBvcztzIENv
bGxlZ2UgTG9uZG9uLCBMb25kb24sIFVLLiYjeEQ7RGVwYXJ0bWVudCBvZiBFY29sb2d5IGFuZCBF
bnZpcm9ubWVudGFsIFNjaWVuY2UsIFVtZWEgVW5pdmVyc2l0eSwgVW1lYSwgU3dlZGVuLiYjeEQ7
RGVwYXJ0bWVudCBvZiBXaWxkbGlmZSwgRmlzaCBhbmQgRW52aXJvbm1lbnRhbCBTdHVkaWVzLCBT
d2VkaXNoIFVuaXZlcnNpdHkgb2YgQWdyaWN1bHR1cmFsIFNjaWVuY2VzLCBVbWVhLCBTd2VkZW4u
JiN4RDtTY2hvb2wgb2YgQXF1YXRpYyBhbmQgRmlzaGVyeSBTY2llbmNlcywgVW5pdmVyc2l0eSBv
ZiBXYXNoaW5ndG9uLCBTZWF0dGxlLCBXQSwgVVNBLiYjeEQ7VGhlIE5hdHVyZSBDb25zZXJ2YW5j
eSwgSG9sbGlzLCBOSCwgVVNBLiYjeEQ7TXVzZXVtIG9mIENvbXBhcmF0aXZlIFpvb2xvZ3ksIEhh
cnZhcmQgVW5pdmVyc2l0eSwgQ2FtYnJpZGdlLCBNQSwgVVNBLiYjeEQ7VVcgQ2VudGVyIGZvciBM
aW1ub2xvZ3ksIFVuaXZlcnNpdHkgb2YgV2lzY29uc2luLU1hZGlzb24sIE1hZGlzb24sIFdJLCBV
U0EuJiN4RDtDb25zZXJ2YXRpb24gSW50ZXJuYXRpb25hbCAoQ0kpLCBBcmxpbmd0b24sIFZBLCBV
U0EuJiN4RDtFbnZpcm9ubWVudGFsIEVuZ2luZWVyaW5nLCBNaWNoaWdhbiBUZWNobm9sb2dpY2Fs
IFVuaXZlcnNpdHkgKE1UVSksIEhvdWdodG9uLCBNSSwgVVNBLiYjeEQ7V1dGLU1leGljbywgTWV4
aWNvIENpdHksIE1leGljby4mI3hEO1dXRiBJbnRlcm5hdGlvbmFsLCBHbGFuZCwgU3dpdHplcmxh
bmQuJiN4RDtOYXR1cmFsIENhcGl0YWwgUHJvamVjdCwgRGVwYXJ0bWVudCBvZiBCaW9sb2d5IGFu
ZCB0aGUgV29vZHMgSW5zdGl0dXRlIGZvciB0aGUgRW52aXJvbm1lbnQsIFN0YW5mb3JkIFVuaXZl
cnNpdHksIFN0YW5mb3JkLCBDQSwgVVNBLiYjeEQ7TGVpYm5pei1JbnN0aXR1dGUgb2YgRnJlc2h3
YXRlciBFY29sb2d5IGFuZCBJbmxhbmQgRmlzaGVyaWVzIChJR0IpLCBCZXJsaW4sIEdlcm1hbnku
JiN4RDtJbnN0aXR1dGUgb2YgQmlvbG9neSwgRnJlaWUgVW5pdmVyc2l0YXQgQmVybGluLCBCZXJs
aW4sIEdlcm1hbnkuJiN4RDtBdXN0cmlhbiBTY2llbmNlIEZ1bmQsIEZXRiwgVmllbm5hLCBBdXN0
cmlhLiYjeEQ7V1dGLUJyYXppbCwgQnJhc2lsaWEsIEJyYXppbC4mI3hEO0NlbnRlciBmb3IgQXBw
bGllZCBHZW9zY2llbmNlLCBFYmVyaGFyZCBLYXJscyBVbml2ZXJzaXR5IG9mIFR1YmluZ2VuLCBU
dWJpbmdlbiwgR2VybWFueS48L2F1dGgtYWRkcmVzcz48dGl0bGVzPjx0aXRsZT5NYXBwaW5nIHRo
ZSB3b3JsZCZhcG9zO3MgZnJlZS1mbG93aW5nIHJpdmVyczwvdGl0bGU+PHNlY29uZGFyeS10aXRs
ZT5OYXR1cmU8L3NlY29uZGFyeS10aXRsZT48L3RpdGxlcz48cGVyaW9kaWNhbD48ZnVsbC10aXRs
ZT5OYXR1cmU8L2Z1bGwtdGl0bGU+PC9wZXJpb2RpY2FsPjxwYWdlcz4yMTUtMjIxPC9wYWdlcz48
dm9sdW1lPjU2OTwvdm9sdW1lPjxudW1iZXI+Nzc1NTwvbnVtYmVyPjxlZGl0aW9uPjIwMTkvMDUv
MTA8L2VkaXRpb24+PGRhdGVzPjx5ZWFyPjIwMTk8L3llYXI+PHB1Yi1kYXRlcz48ZGF0ZT5NYXk8
L2RhdGU+PC9wdWItZGF0ZXM+PC9kYXRlcz48aXNibj4xNDc2LTQ2ODcgKEVsZWN0cm9uaWMpJiN4
RDswMDI4LTA4MzYgKExpbmtpbmcpPC9pc2JuPjxhY2Nlc3Npb24tbnVtPjMxMDY4NzIyPC9hY2Nl
c3Npb24tbnVtPjx1cmxzPjxyZWxhdGVkLXVybHM+PHVybD5odHRwczovL3d3dy5uY2JpLm5sbS5u
aWguZ292L3B1Ym1lZC8zMTA2ODcyMjwvdXJsPjwvcmVsYXRlZC11cmxzPjwvdXJscz48ZWxlY3Ry
b25pYy1yZXNvdXJjZS1udW0+MTAuMTAzOC9zNDE1ODYtMDE5LTExMTEtOTwvZWxlY3Ryb25pYy1y
ZXNvdXJjZS1udW0+PC9yZWNvcmQ+PC9DaXRlPjwvRW5kTm90ZT5=
</w:fldData>
        </w:fldChar>
      </w:r>
      <w:r w:rsidR="001B664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instrText xml:space="preserve"> ADDIN EN.CITE </w:instrText>
      </w:r>
      <w:r w:rsidR="001B664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fldChar w:fldCharType="begin">
          <w:fldData xml:space="preserve">PEVuZE5vdGU+PENpdGU+PEF1dGhvcj5HcmlsbDwvQXV0aG9yPjxZZWFyPjIwMTk8L1llYXI+PFJl
Y051bT4zMTI3PC9SZWNOdW0+PERpc3BsYXlUZXh0PihHcmlsbCBldCBhbC4sIDIwMTkpPC9EaXNw
bGF5VGV4dD48cmVjb3JkPjxyZWMtbnVtYmVyPjMxMjc8L3JlYy1udW1iZXI+PGZvcmVpZ24ta2V5
cz48a2V5IGFwcD0iRU4iIGRiLWlkPSJ0dnhzcHJ2ZTd0OXQ5a2U1dmVhcGVkMmJ2Mnhld2Vzcnp3
MnYiIHRpbWVzdGFtcD0iMTU4MTcxNzM0MyIgZ3VpZD0iMmQ4YmFmNmQtMDEzNy00OGI0LTljNTEt
YTY2YWI5Nzg0ZGZiIj4zMTI3PC9rZXk+PC9mb3JlaWduLWtleXM+PHJlZi10eXBlIG5hbWU9Ikpv
dXJuYWwgQXJ0aWNsZSI+MTc8L3JlZi10eXBlPjxjb250cmlidXRvcnM+PGF1dGhvcnM+PGF1dGhv
cj5HcmlsbCwgRy48L2F1dGhvcj48YXV0aG9yPkxlaG5lciwgQi48L2F1dGhvcj48YXV0aG9yPlRo
aWVtZSwgTS48L2F1dGhvcj48YXV0aG9yPkdlZW5lbiwgQi48L2F1dGhvcj48YXV0aG9yPlRpY2tu
ZXIsIEQuPC9hdXRob3I+PGF1dGhvcj5BbnRvbmVsbGksIEYuPC9hdXRob3I+PGF1dGhvcj5CYWJ1
LCBTLjwvYXV0aG9yPjxhdXRob3I+Qm9ycmVsbGksIFAuPC9hdXRob3I+PGF1dGhvcj5DaGVuZywg
TC48L2F1dGhvcj48YXV0aG9yPkNyb2NoZXRpZXJlLCBILjwvYXV0aG9yPjxhdXRob3I+RWhhbHQg
TWFjZWRvLCBILjwvYXV0aG9yPjxhdXRob3I+RmlsZ3VlaXJhcywgUi48L2F1dGhvcj48YXV0aG9y
PkdvaWNob3QsIE0uPC9hdXRob3I+PGF1dGhvcj5IaWdnaW5zLCBKLjwvYXV0aG9yPjxhdXRob3I+
SG9nYW4sIFouPC9hdXRob3I+PGF1dGhvcj5MaXAsIEIuPC9hdXRob3I+PGF1dGhvcj5NY0NsYWlu
LCBNLiBFLjwvYXV0aG9yPjxhdXRob3I+TWVuZywgSi48L2F1dGhvcj48YXV0aG9yPk11bGxpZ2Fu
LCBNLjwvYXV0aG9yPjxhdXRob3I+Tmlsc3NvbiwgQy48L2F1dGhvcj48YXV0aG9yPk9sZGVuLCBK
LiBELjwvYXV0aG9yPjxhdXRob3I+T3BwZXJtYW4sIEouIEouPC9hdXRob3I+PGF1dGhvcj5QZXRy
eSwgUC48L2F1dGhvcj48YXV0aG9yPlJlaWR5IExpZXJtYW5uLCBDLjwvYXV0aG9yPjxhdXRob3I+
U2FlbnosIEwuPC9hdXRob3I+PGF1dGhvcj5TYWxpbmFzLVJvZHJpZ3VleiwgUy48L2F1dGhvcj48
YXV0aG9yPlNjaGVsbGUsIFAuPC9hdXRob3I+PGF1dGhvcj5TY2htaXR0LCBSLiBKLiBQLjwvYXV0
aG9yPjxhdXRob3I+U25pZGVyLCBKLjwvYXV0aG9yPjxhdXRob3I+VGFuLCBGLjwvYXV0aG9yPjxh
dXRob3I+VG9ja25lciwgSy48L2F1dGhvcj48YXV0aG9yPlZhbGR1am8sIFAuIEguPC9hdXRob3I+
PGF1dGhvcj52YW4gU29lc2JlcmdlbiwgQS48L2F1dGhvcj48YXV0aG9yPlphcmZsLCBDLjwvYXV0
aG9yPjwvYXV0aG9ycz48L2NvbnRyaWJ1dG9ycz48YXV0aC1hZGRyZXNzPkRlcGFydG1lbnQgb2Yg
R2VvZ3JhcGh5LCBNY0dpbGwgVW5pdmVyc2l0eSwgTW9udHJlYWwsIFF1ZWJlYywgQ2FuYWRhLiBn
dWVudGhlci5ncmlsbEBtYWlsLm1jZ2lsbC5jYS4mI3hEO0RlcGFydG1lbnQgb2YgR2VvZ3JhcGh5
LCBNY0dpbGwgVW5pdmVyc2l0eSwgTW9udHJlYWwsIFF1ZWJlYywgQ2FuYWRhLiBiZXJuaGFyZC5s
ZWhuZXJAbWNnaWxsLmNhLiYjeEQ7V1dGLVVTLCBXYXNoaW5ndG9uLCBEQywgVVNBLiYjeEQ7V1dG
LU5MLCBaZWlzdCwgVGhlIE5ldGhlcmxhbmRzLiYjeEQ7V1dGLVVLLCBXb2tpbmcsIFVLLiYjeEQ7
V1dGLU1lZGl0ZXJyYW5lYW4sIFJvbWUsIEl0YWx5LiYjeEQ7V1dGLUluZGlhLCBOZXcgRGVsaGks
IEluZGlhLiYjeEQ7RW52aXJvbm1lbnRhbCBHZW9zY2llbmNlcywgVW5pdmVyc2l0eSBvZiBCYXNl
bCwgQmFzZWwsIFN3aXR6ZXJsYW5kLiYjeEQ7RXVyb3BlYW4gQ29tbWlzc2lvbiwgSm9pbnQgUmVz
ZWFyY2ggQ2VudHJlLCBEaXJlY3RvcmF0ZSBmb3IgU3VzdGFpbmFibGUgUmVzb3VyY2VzLCBJc3By
YSwgSXRhbHkuJiN4RDtXV0YtQ2hpbmEsIEJlaWppbmcsIENoaW5hLiYjeEQ7V1dGLUNhbmFkYSwg
VG9yb250bywgT250YXJpbywgQ2FuYWRhLiYjeEQ7RGVwYXJ0bWVudCBvZiBHZW9ncmFwaHksIE1j
R2lsbCBVbml2ZXJzaXR5LCBNb250cmVhbCwgUXVlYmVjLCBDYW5hZGEuJiN4RDtXV0YtWmFtYmlh
LCBMdXNha2EsIFphbWJpYS4mI3hEO1Jld2lsZGluZyBFdXJvcGUsIE5pam1lZ2VuLCBUaGUgTmV0
aGVybGFuZHMuJiN4RDtXV0YgR3JlYXRlciBNZWtvbmcgUHJvZ3JhbW1lLCBIbyBDaGkgTWluaCBD
aXR5LCBWaWV0bmFtLiYjeEQ7VGhlIE5hdHVyZSBDb25zZXJ2YW5jeSAoVE5DKSwgQ2hpY2Fnbywg
SUwsIFVTQS4mI3hEO0RlcGFydG1lbnQgb2YgQmlvbG9neSBhbmQgR2xvYmFsIFdhdGVyIENlbnRl
ciwgVW5pdmVyc2l0eSBvZiBOZXZhZGEsIFJlbm8sIE5WLCBVU0EuJiN4RDtXV0YtTWFsYXlzaWEs
IFNhcmF3YWssIE1hbGF5c2lhLiYjeEQ7RGVwYXJ0bWVudCBvZiBXYXRlciBTY2llbmNlIGFuZCBF
bmdpbmVlcmluZywgSUhFIERlbGZ0LCBEZWxmdCwgVGhlIE5ldGhlcmxhbmRzLiYjeEQ7RGVwYXJ0
bWVudCBvZiBXYXRlciBNYW5hZ2VtZW50LCBEZWxmdCBVbml2ZXJzaXR5IG9mIFRlY2hub2xvZ3ks
IERlbGZ0LCBUaGUgTmV0aGVybGFuZHMuJiN4RDtXV0YtR2VybWFueSwgQmVybGluLCBHZXJtYW55
LiYjeEQ7SFRXRyBLb25zdGFueiBVbml2ZXJzaXR5IG9mIEFwcGxpZWQgU2NpZW5jZXMsIEtvbnN0
YW56LCBHZXJtYW55LiYjeEQ7RGVwYXJ0bWVudCBvZiBHZW9ncmFwaHksIEtpbmcmYXBvcztzIENv
bGxlZ2UgTG9uZG9uLCBMb25kb24sIFVLLiYjeEQ7RGVwYXJ0bWVudCBvZiBFY29sb2d5IGFuZCBF
bnZpcm9ubWVudGFsIFNjaWVuY2UsIFVtZWEgVW5pdmVyc2l0eSwgVW1lYSwgU3dlZGVuLiYjeEQ7
RGVwYXJ0bWVudCBvZiBXaWxkbGlmZSwgRmlzaCBhbmQgRW52aXJvbm1lbnRhbCBTdHVkaWVzLCBT
d2VkaXNoIFVuaXZlcnNpdHkgb2YgQWdyaWN1bHR1cmFsIFNjaWVuY2VzLCBVbWVhLCBTd2VkZW4u
JiN4RDtTY2hvb2wgb2YgQXF1YXRpYyBhbmQgRmlzaGVyeSBTY2llbmNlcywgVW5pdmVyc2l0eSBv
ZiBXYXNoaW5ndG9uLCBTZWF0dGxlLCBXQSwgVVNBLiYjeEQ7VGhlIE5hdHVyZSBDb25zZXJ2YW5j
eSwgSG9sbGlzLCBOSCwgVVNBLiYjeEQ7TXVzZXVtIG9mIENvbXBhcmF0aXZlIFpvb2xvZ3ksIEhh
cnZhcmQgVW5pdmVyc2l0eSwgQ2FtYnJpZGdlLCBNQSwgVVNBLiYjeEQ7VVcgQ2VudGVyIGZvciBM
aW1ub2xvZ3ksIFVuaXZlcnNpdHkgb2YgV2lzY29uc2luLU1hZGlzb24sIE1hZGlzb24sIFdJLCBV
U0EuJiN4RDtDb25zZXJ2YXRpb24gSW50ZXJuYXRpb25hbCAoQ0kpLCBBcmxpbmd0b24sIFZBLCBV
U0EuJiN4RDtFbnZpcm9ubWVudGFsIEVuZ2luZWVyaW5nLCBNaWNoaWdhbiBUZWNobm9sb2dpY2Fs
IFVuaXZlcnNpdHkgKE1UVSksIEhvdWdodG9uLCBNSSwgVVNBLiYjeEQ7V1dGLU1leGljbywgTWV4
aWNvIENpdHksIE1leGljby4mI3hEO1dXRiBJbnRlcm5hdGlvbmFsLCBHbGFuZCwgU3dpdHplcmxh
bmQuJiN4RDtOYXR1cmFsIENhcGl0YWwgUHJvamVjdCwgRGVwYXJ0bWVudCBvZiBCaW9sb2d5IGFu
ZCB0aGUgV29vZHMgSW5zdGl0dXRlIGZvciB0aGUgRW52aXJvbm1lbnQsIFN0YW5mb3JkIFVuaXZl
cnNpdHksIFN0YW5mb3JkLCBDQSwgVVNBLiYjeEQ7TGVpYm5pei1JbnN0aXR1dGUgb2YgRnJlc2h3
YXRlciBFY29sb2d5IGFuZCBJbmxhbmQgRmlzaGVyaWVzIChJR0IpLCBCZXJsaW4sIEdlcm1hbnku
JiN4RDtJbnN0aXR1dGUgb2YgQmlvbG9neSwgRnJlaWUgVW5pdmVyc2l0YXQgQmVybGluLCBCZXJs
aW4sIEdlcm1hbnkuJiN4RDtBdXN0cmlhbiBTY2llbmNlIEZ1bmQsIEZXRiwgVmllbm5hLCBBdXN0
cmlhLiYjeEQ7V1dGLUJyYXppbCwgQnJhc2lsaWEsIEJyYXppbC4mI3hEO0NlbnRlciBmb3IgQXBw
bGllZCBHZW9zY2llbmNlLCBFYmVyaGFyZCBLYXJscyBVbml2ZXJzaXR5IG9mIFR1YmluZ2VuLCBU
dWJpbmdlbiwgR2VybWFueS48L2F1dGgtYWRkcmVzcz48dGl0bGVzPjx0aXRsZT5NYXBwaW5nIHRo
ZSB3b3JsZCZhcG9zO3MgZnJlZS1mbG93aW5nIHJpdmVyczwvdGl0bGU+PHNlY29uZGFyeS10aXRs
ZT5OYXR1cmU8L3NlY29uZGFyeS10aXRsZT48L3RpdGxlcz48cGVyaW9kaWNhbD48ZnVsbC10aXRs
ZT5OYXR1cmU8L2Z1bGwtdGl0bGU+PC9wZXJpb2RpY2FsPjxwYWdlcz4yMTUtMjIxPC9wYWdlcz48
dm9sdW1lPjU2OTwvdm9sdW1lPjxudW1iZXI+Nzc1NTwvbnVtYmVyPjxlZGl0aW9uPjIwMTkvMDUv
MTA8L2VkaXRpb24+PGRhdGVzPjx5ZWFyPjIwMTk8L3llYXI+PHB1Yi1kYXRlcz48ZGF0ZT5NYXk8
L2RhdGU+PC9wdWItZGF0ZXM+PC9kYXRlcz48aXNibj4xNDc2LTQ2ODcgKEVsZWN0cm9uaWMpJiN4
RDswMDI4LTA4MzYgKExpbmtpbmcpPC9pc2JuPjxhY2Nlc3Npb24tbnVtPjMxMDY4NzIyPC9hY2Nl
c3Npb24tbnVtPjx1cmxzPjxyZWxhdGVkLXVybHM+PHVybD5odHRwczovL3d3dy5uY2JpLm5sbS5u
aWguZ292L3B1Ym1lZC8zMTA2ODcyMjwvdXJsPjwvcmVsYXRlZC11cmxzPjwvdXJscz48ZWxlY3Ry
b25pYy1yZXNvdXJjZS1udW0+MTAuMTAzOC9zNDE1ODYtMDE5LTExMTEtOTwvZWxlY3Ryb25pYy1y
ZXNvdXJjZS1udW0+PC9yZWNvcmQ+PC9DaXRlPjwvRW5kTm90ZT5=
</w:fldData>
        </w:fldChar>
      </w:r>
      <w:r w:rsidR="001B664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instrText xml:space="preserve"> ADDIN EN.CITE.DATA </w:instrText>
      </w:r>
      <w:r w:rsidR="001B664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</w:r>
      <w:r w:rsidR="001B664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fldChar w:fldCharType="end"/>
      </w:r>
      <w:r w:rsidR="0052146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</w:r>
      <w:r w:rsidR="0052146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fldChar w:fldCharType="separate"/>
      </w:r>
      <w:r w:rsidR="001B664B" w:rsidRPr="00D30070">
        <w:rPr>
          <w:rFonts w:asciiTheme="minorHAnsi" w:eastAsia="Times New Roman" w:hAnsiTheme="minorHAnsi" w:cstheme="minorHAnsi"/>
          <w:noProof/>
          <w:sz w:val="24"/>
          <w:szCs w:val="24"/>
          <w:lang w:val="en-GB"/>
        </w:rPr>
        <w:t>(</w:t>
      </w:r>
      <w:hyperlink w:anchor="_ENREF_14" w:tooltip="Grill, 2019 #3127" w:history="1">
        <w:r w:rsidR="007154A3" w:rsidRPr="00D30070">
          <w:rPr>
            <w:rFonts w:asciiTheme="minorHAnsi" w:eastAsia="Times New Roman" w:hAnsiTheme="minorHAnsi" w:cstheme="minorHAnsi"/>
            <w:noProof/>
            <w:sz w:val="24"/>
            <w:szCs w:val="24"/>
            <w:lang w:val="en-GB"/>
          </w:rPr>
          <w:t>Grill et al., 2019</w:t>
        </w:r>
      </w:hyperlink>
      <w:r w:rsidR="001B664B" w:rsidRPr="00D30070">
        <w:rPr>
          <w:rFonts w:asciiTheme="minorHAnsi" w:eastAsia="Times New Roman" w:hAnsiTheme="minorHAnsi" w:cstheme="minorHAnsi"/>
          <w:noProof/>
          <w:sz w:val="24"/>
          <w:szCs w:val="24"/>
          <w:lang w:val="en-GB"/>
        </w:rPr>
        <w:t>)</w:t>
      </w:r>
      <w:r w:rsidR="0052146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fldChar w:fldCharType="end"/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 used </w:t>
      </w:r>
      <w:r w:rsidR="0002343C" w:rsidRPr="00D30070">
        <w:rPr>
          <w:rFonts w:asciiTheme="minorHAnsi" w:eastAsia="Times New Roman" w:hAnsiTheme="minorHAnsi" w:cstheme="minorHAnsi"/>
          <w:sz w:val="24"/>
          <w:szCs w:val="24"/>
        </w:rPr>
        <w:t xml:space="preserve">five 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>pressure factor</w:t>
      </w:r>
      <w:r w:rsidR="0002343C" w:rsidRPr="00D30070">
        <w:rPr>
          <w:rFonts w:asciiTheme="minorHAnsi" w:eastAsia="Times New Roman" w:hAnsiTheme="minorHAnsi" w:cstheme="minorHAnsi"/>
          <w:sz w:val="24"/>
          <w:szCs w:val="24"/>
        </w:rPr>
        <w:t>s</w:t>
      </w:r>
      <w:r w:rsidR="000C6A76" w:rsidRPr="00D30070">
        <w:rPr>
          <w:rFonts w:asciiTheme="minorHAnsi" w:eastAsia="Times New Roman" w:hAnsiTheme="minorHAnsi" w:cstheme="minorHAnsi"/>
          <w:sz w:val="24"/>
          <w:szCs w:val="24"/>
        </w:rPr>
        <w:t xml:space="preserve"> to assess the connectivity status</w:t>
      </w:r>
      <w:r w:rsidR="0002343C" w:rsidRPr="00D30070">
        <w:rPr>
          <w:rFonts w:asciiTheme="minorHAnsi" w:eastAsia="Times New Roman" w:hAnsiTheme="minorHAnsi" w:cstheme="minorHAnsi"/>
          <w:sz w:val="24"/>
          <w:szCs w:val="24"/>
        </w:rPr>
        <w:t>:</w:t>
      </w:r>
      <w:r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 xml:space="preserve"> (a) river fragmentation; (b) flow regulation; (c) sediment trapping; (d) water consumption (surface or groundwater abstractions); and (e) infrastructure development in riparian and floodplain areas. They </w:t>
      </w:r>
      <w:r w:rsidR="0002343C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>quantified these factors through</w:t>
      </w:r>
      <w:r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 xml:space="preserve"> six proxy indicators using data from available global remote sensing products, other data compilations, or numerical model outputs such as discharge simulations.</w:t>
      </w:r>
    </w:p>
    <w:p w14:paraId="3C3C15F0" w14:textId="195A1E47" w:rsidR="002E31C8" w:rsidRPr="00D30070" w:rsidRDefault="002E31C8" w:rsidP="002E31C8">
      <w:pPr>
        <w:spacing w:before="240" w:line="320" w:lineRule="exact"/>
        <w:rPr>
          <w:rFonts w:asciiTheme="minorHAnsi" w:eastAsia="Times New Roman" w:hAnsiTheme="minorHAnsi" w:cstheme="minorHAnsi"/>
          <w:sz w:val="24"/>
          <w:szCs w:val="24"/>
          <w:lang w:val="en-GB"/>
        </w:rPr>
      </w:pPr>
      <w:r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 xml:space="preserve">A </w:t>
      </w:r>
      <w:proofErr w:type="gramStart"/>
      <w:r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>multi-criteria</w:t>
      </w:r>
      <w:proofErr w:type="gramEnd"/>
      <w:r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 xml:space="preserve"> weighting model was used to combine the six pressure indicators into the Connectivity Status Index (CSI) and a classification algorithm was </w:t>
      </w:r>
      <w:r w:rsidR="0002343C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 xml:space="preserve">applied </w:t>
      </w:r>
      <w:r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>to identify rivers that maintain a free-flowing status over their entire length</w:t>
      </w:r>
      <w:r w:rsidR="0002343C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 xml:space="preserve">. Non-free-flowing </w:t>
      </w:r>
      <w:r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 xml:space="preserve">rivers </w:t>
      </w:r>
      <w:r w:rsidR="0002343C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 xml:space="preserve">can </w:t>
      </w:r>
      <w:r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>show a mix of stretches with ‘good connectivity status’ and stretches that are impacted</w:t>
      </w:r>
      <w:bookmarkStart w:id="2" w:name="_Toc469348095"/>
      <w:bookmarkEnd w:id="0"/>
      <w:bookmarkEnd w:id="1"/>
      <w:r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>.</w:t>
      </w:r>
    </w:p>
    <w:p w14:paraId="68227938" w14:textId="4E2D6F6E" w:rsidR="002E31C8" w:rsidRPr="00D30070" w:rsidRDefault="002E31C8" w:rsidP="002E31C8">
      <w:pPr>
        <w:spacing w:before="240" w:line="320" w:lineRule="exact"/>
        <w:rPr>
          <w:rFonts w:asciiTheme="minorHAnsi" w:eastAsia="Times New Roman" w:hAnsiTheme="minorHAnsi" w:cstheme="minorHAnsi"/>
          <w:sz w:val="24"/>
          <w:szCs w:val="24"/>
          <w:lang w:val="en-GB"/>
        </w:rPr>
      </w:pPr>
      <w:r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lastRenderedPageBreak/>
        <w:t xml:space="preserve">For a detailed description of the materials and methods used to assess the extent and distribution of </w:t>
      </w:r>
      <w:r w:rsidR="000C6A76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>FFRs</w:t>
      </w:r>
      <w:r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>, please see Grill et al.</w:t>
      </w:r>
      <w:r w:rsidR="0052146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fldChar w:fldCharType="begin">
          <w:fldData xml:space="preserve">PEVuZE5vdGU+PENpdGU+PEF1dGhvcj5HcmlsbDwvQXV0aG9yPjxZZWFyPjIwMTk8L1llYXI+PFJl
Y051bT4zMTI3PC9SZWNOdW0+PERpc3BsYXlUZXh0PihHcmlsbCBldCBhbC4sIDIwMTkpPC9EaXNw
bGF5VGV4dD48cmVjb3JkPjxyZWMtbnVtYmVyPjMxMjc8L3JlYy1udW1iZXI+PGZvcmVpZ24ta2V5
cz48a2V5IGFwcD0iRU4iIGRiLWlkPSJ0dnhzcHJ2ZTd0OXQ5a2U1dmVhcGVkMmJ2Mnhld2Vzcnp3
MnYiIHRpbWVzdGFtcD0iMTU4MTcxNzM0MyIgZ3VpZD0iMmQ4YmFmNmQtMDEzNy00OGI0LTljNTEt
YTY2YWI5Nzg0ZGZiIj4zMTI3PC9rZXk+PC9mb3JlaWduLWtleXM+PHJlZi10eXBlIG5hbWU9Ikpv
dXJuYWwgQXJ0aWNsZSI+MTc8L3JlZi10eXBlPjxjb250cmlidXRvcnM+PGF1dGhvcnM+PGF1dGhv
cj5HcmlsbCwgRy48L2F1dGhvcj48YXV0aG9yPkxlaG5lciwgQi48L2F1dGhvcj48YXV0aG9yPlRo
aWVtZSwgTS48L2F1dGhvcj48YXV0aG9yPkdlZW5lbiwgQi48L2F1dGhvcj48YXV0aG9yPlRpY2tu
ZXIsIEQuPC9hdXRob3I+PGF1dGhvcj5BbnRvbmVsbGksIEYuPC9hdXRob3I+PGF1dGhvcj5CYWJ1
LCBTLjwvYXV0aG9yPjxhdXRob3I+Qm9ycmVsbGksIFAuPC9hdXRob3I+PGF1dGhvcj5DaGVuZywg
TC48L2F1dGhvcj48YXV0aG9yPkNyb2NoZXRpZXJlLCBILjwvYXV0aG9yPjxhdXRob3I+RWhhbHQg
TWFjZWRvLCBILjwvYXV0aG9yPjxhdXRob3I+RmlsZ3VlaXJhcywgUi48L2F1dGhvcj48YXV0aG9y
PkdvaWNob3QsIE0uPC9hdXRob3I+PGF1dGhvcj5IaWdnaW5zLCBKLjwvYXV0aG9yPjxhdXRob3I+
SG9nYW4sIFouPC9hdXRob3I+PGF1dGhvcj5MaXAsIEIuPC9hdXRob3I+PGF1dGhvcj5NY0NsYWlu
LCBNLiBFLjwvYXV0aG9yPjxhdXRob3I+TWVuZywgSi48L2F1dGhvcj48YXV0aG9yPk11bGxpZ2Fu
LCBNLjwvYXV0aG9yPjxhdXRob3I+Tmlsc3NvbiwgQy48L2F1dGhvcj48YXV0aG9yPk9sZGVuLCBK
LiBELjwvYXV0aG9yPjxhdXRob3I+T3BwZXJtYW4sIEouIEouPC9hdXRob3I+PGF1dGhvcj5QZXRy
eSwgUC48L2F1dGhvcj48YXV0aG9yPlJlaWR5IExpZXJtYW5uLCBDLjwvYXV0aG9yPjxhdXRob3I+
U2FlbnosIEwuPC9hdXRob3I+PGF1dGhvcj5TYWxpbmFzLVJvZHJpZ3VleiwgUy48L2F1dGhvcj48
YXV0aG9yPlNjaGVsbGUsIFAuPC9hdXRob3I+PGF1dGhvcj5TY2htaXR0LCBSLiBKLiBQLjwvYXV0
aG9yPjxhdXRob3I+U25pZGVyLCBKLjwvYXV0aG9yPjxhdXRob3I+VGFuLCBGLjwvYXV0aG9yPjxh
dXRob3I+VG9ja25lciwgSy48L2F1dGhvcj48YXV0aG9yPlZhbGR1am8sIFAuIEguPC9hdXRob3I+
PGF1dGhvcj52YW4gU29lc2JlcmdlbiwgQS48L2F1dGhvcj48YXV0aG9yPlphcmZsLCBDLjwvYXV0
aG9yPjwvYXV0aG9ycz48L2NvbnRyaWJ1dG9ycz48YXV0aC1hZGRyZXNzPkRlcGFydG1lbnQgb2Yg
R2VvZ3JhcGh5LCBNY0dpbGwgVW5pdmVyc2l0eSwgTW9udHJlYWwsIFF1ZWJlYywgQ2FuYWRhLiBn
dWVudGhlci5ncmlsbEBtYWlsLm1jZ2lsbC5jYS4mI3hEO0RlcGFydG1lbnQgb2YgR2VvZ3JhcGh5
LCBNY0dpbGwgVW5pdmVyc2l0eSwgTW9udHJlYWwsIFF1ZWJlYywgQ2FuYWRhLiBiZXJuaGFyZC5s
ZWhuZXJAbWNnaWxsLmNhLiYjeEQ7V1dGLVVTLCBXYXNoaW5ndG9uLCBEQywgVVNBLiYjeEQ7V1dG
LU5MLCBaZWlzdCwgVGhlIE5ldGhlcmxhbmRzLiYjeEQ7V1dGLVVLLCBXb2tpbmcsIFVLLiYjeEQ7
V1dGLU1lZGl0ZXJyYW5lYW4sIFJvbWUsIEl0YWx5LiYjeEQ7V1dGLUluZGlhLCBOZXcgRGVsaGks
IEluZGlhLiYjeEQ7RW52aXJvbm1lbnRhbCBHZW9zY2llbmNlcywgVW5pdmVyc2l0eSBvZiBCYXNl
bCwgQmFzZWwsIFN3aXR6ZXJsYW5kLiYjeEQ7RXVyb3BlYW4gQ29tbWlzc2lvbiwgSm9pbnQgUmVz
ZWFyY2ggQ2VudHJlLCBEaXJlY3RvcmF0ZSBmb3IgU3VzdGFpbmFibGUgUmVzb3VyY2VzLCBJc3By
YSwgSXRhbHkuJiN4RDtXV0YtQ2hpbmEsIEJlaWppbmcsIENoaW5hLiYjeEQ7V1dGLUNhbmFkYSwg
VG9yb250bywgT250YXJpbywgQ2FuYWRhLiYjeEQ7RGVwYXJ0bWVudCBvZiBHZW9ncmFwaHksIE1j
R2lsbCBVbml2ZXJzaXR5LCBNb250cmVhbCwgUXVlYmVjLCBDYW5hZGEuJiN4RDtXV0YtWmFtYmlh
LCBMdXNha2EsIFphbWJpYS4mI3hEO1Jld2lsZGluZyBFdXJvcGUsIE5pam1lZ2VuLCBUaGUgTmV0
aGVybGFuZHMuJiN4RDtXV0YgR3JlYXRlciBNZWtvbmcgUHJvZ3JhbW1lLCBIbyBDaGkgTWluaCBD
aXR5LCBWaWV0bmFtLiYjeEQ7VGhlIE5hdHVyZSBDb25zZXJ2YW5jeSAoVE5DKSwgQ2hpY2Fnbywg
SUwsIFVTQS4mI3hEO0RlcGFydG1lbnQgb2YgQmlvbG9neSBhbmQgR2xvYmFsIFdhdGVyIENlbnRl
ciwgVW5pdmVyc2l0eSBvZiBOZXZhZGEsIFJlbm8sIE5WLCBVU0EuJiN4RDtXV0YtTWFsYXlzaWEs
IFNhcmF3YWssIE1hbGF5c2lhLiYjeEQ7RGVwYXJ0bWVudCBvZiBXYXRlciBTY2llbmNlIGFuZCBF
bmdpbmVlcmluZywgSUhFIERlbGZ0LCBEZWxmdCwgVGhlIE5ldGhlcmxhbmRzLiYjeEQ7RGVwYXJ0
bWVudCBvZiBXYXRlciBNYW5hZ2VtZW50LCBEZWxmdCBVbml2ZXJzaXR5IG9mIFRlY2hub2xvZ3ks
IERlbGZ0LCBUaGUgTmV0aGVybGFuZHMuJiN4RDtXV0YtR2VybWFueSwgQmVybGluLCBHZXJtYW55
LiYjeEQ7SFRXRyBLb25zdGFueiBVbml2ZXJzaXR5IG9mIEFwcGxpZWQgU2NpZW5jZXMsIEtvbnN0
YW56LCBHZXJtYW55LiYjeEQ7RGVwYXJ0bWVudCBvZiBHZW9ncmFwaHksIEtpbmcmYXBvcztzIENv
bGxlZ2UgTG9uZG9uLCBMb25kb24sIFVLLiYjeEQ7RGVwYXJ0bWVudCBvZiBFY29sb2d5IGFuZCBF
bnZpcm9ubWVudGFsIFNjaWVuY2UsIFVtZWEgVW5pdmVyc2l0eSwgVW1lYSwgU3dlZGVuLiYjeEQ7
RGVwYXJ0bWVudCBvZiBXaWxkbGlmZSwgRmlzaCBhbmQgRW52aXJvbm1lbnRhbCBTdHVkaWVzLCBT
d2VkaXNoIFVuaXZlcnNpdHkgb2YgQWdyaWN1bHR1cmFsIFNjaWVuY2VzLCBVbWVhLCBTd2VkZW4u
JiN4RDtTY2hvb2wgb2YgQXF1YXRpYyBhbmQgRmlzaGVyeSBTY2llbmNlcywgVW5pdmVyc2l0eSBv
ZiBXYXNoaW5ndG9uLCBTZWF0dGxlLCBXQSwgVVNBLiYjeEQ7VGhlIE5hdHVyZSBDb25zZXJ2YW5j
eSwgSG9sbGlzLCBOSCwgVVNBLiYjeEQ7TXVzZXVtIG9mIENvbXBhcmF0aXZlIFpvb2xvZ3ksIEhh
cnZhcmQgVW5pdmVyc2l0eSwgQ2FtYnJpZGdlLCBNQSwgVVNBLiYjeEQ7VVcgQ2VudGVyIGZvciBM
aW1ub2xvZ3ksIFVuaXZlcnNpdHkgb2YgV2lzY29uc2luLU1hZGlzb24sIE1hZGlzb24sIFdJLCBV
U0EuJiN4RDtDb25zZXJ2YXRpb24gSW50ZXJuYXRpb25hbCAoQ0kpLCBBcmxpbmd0b24sIFZBLCBV
U0EuJiN4RDtFbnZpcm9ubWVudGFsIEVuZ2luZWVyaW5nLCBNaWNoaWdhbiBUZWNobm9sb2dpY2Fs
IFVuaXZlcnNpdHkgKE1UVSksIEhvdWdodG9uLCBNSSwgVVNBLiYjeEQ7V1dGLU1leGljbywgTWV4
aWNvIENpdHksIE1leGljby4mI3hEO1dXRiBJbnRlcm5hdGlvbmFsLCBHbGFuZCwgU3dpdHplcmxh
bmQuJiN4RDtOYXR1cmFsIENhcGl0YWwgUHJvamVjdCwgRGVwYXJ0bWVudCBvZiBCaW9sb2d5IGFu
ZCB0aGUgV29vZHMgSW5zdGl0dXRlIGZvciB0aGUgRW52aXJvbm1lbnQsIFN0YW5mb3JkIFVuaXZl
cnNpdHksIFN0YW5mb3JkLCBDQSwgVVNBLiYjeEQ7TGVpYm5pei1JbnN0aXR1dGUgb2YgRnJlc2h3
YXRlciBFY29sb2d5IGFuZCBJbmxhbmQgRmlzaGVyaWVzIChJR0IpLCBCZXJsaW4sIEdlcm1hbnku
JiN4RDtJbnN0aXR1dGUgb2YgQmlvbG9neSwgRnJlaWUgVW5pdmVyc2l0YXQgQmVybGluLCBCZXJs
aW4sIEdlcm1hbnkuJiN4RDtBdXN0cmlhbiBTY2llbmNlIEZ1bmQsIEZXRiwgVmllbm5hLCBBdXN0
cmlhLiYjeEQ7V1dGLUJyYXppbCwgQnJhc2lsaWEsIEJyYXppbC4mI3hEO0NlbnRlciBmb3IgQXBw
bGllZCBHZW9zY2llbmNlLCBFYmVyaGFyZCBLYXJscyBVbml2ZXJzaXR5IG9mIFR1YmluZ2VuLCBU
dWJpbmdlbiwgR2VybWFueS48L2F1dGgtYWRkcmVzcz48dGl0bGVzPjx0aXRsZT5NYXBwaW5nIHRo
ZSB3b3JsZCZhcG9zO3MgZnJlZS1mbG93aW5nIHJpdmVyczwvdGl0bGU+PHNlY29uZGFyeS10aXRs
ZT5OYXR1cmU8L3NlY29uZGFyeS10aXRsZT48L3RpdGxlcz48cGVyaW9kaWNhbD48ZnVsbC10aXRs
ZT5OYXR1cmU8L2Z1bGwtdGl0bGU+PC9wZXJpb2RpY2FsPjxwYWdlcz4yMTUtMjIxPC9wYWdlcz48
dm9sdW1lPjU2OTwvdm9sdW1lPjxudW1iZXI+Nzc1NTwvbnVtYmVyPjxlZGl0aW9uPjIwMTkvMDUv
MTA8L2VkaXRpb24+PGRhdGVzPjx5ZWFyPjIwMTk8L3llYXI+PHB1Yi1kYXRlcz48ZGF0ZT5NYXk8
L2RhdGU+PC9wdWItZGF0ZXM+PC9kYXRlcz48aXNibj4xNDc2LTQ2ODcgKEVsZWN0cm9uaWMpJiN4
RDswMDI4LTA4MzYgKExpbmtpbmcpPC9pc2JuPjxhY2Nlc3Npb24tbnVtPjMxMDY4NzIyPC9hY2Nl
c3Npb24tbnVtPjx1cmxzPjxyZWxhdGVkLXVybHM+PHVybD5odHRwczovL3d3dy5uY2JpLm5sbS5u
aWguZ292L3B1Ym1lZC8zMTA2ODcyMjwvdXJsPjwvcmVsYXRlZC11cmxzPjwvdXJscz48ZWxlY3Ry
b25pYy1yZXNvdXJjZS1udW0+MTAuMTAzOC9zNDE1ODYtMDE5LTExMTEtOTwvZWxlY3Ryb25pYy1y
ZXNvdXJjZS1udW0+PC9yZWNvcmQ+PC9DaXRlPjwvRW5kTm90ZT5=
</w:fldData>
        </w:fldChar>
      </w:r>
      <w:r w:rsidR="001B664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instrText xml:space="preserve"> ADDIN EN.CITE </w:instrText>
      </w:r>
      <w:r w:rsidR="001B664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fldChar w:fldCharType="begin">
          <w:fldData xml:space="preserve">PEVuZE5vdGU+PENpdGU+PEF1dGhvcj5HcmlsbDwvQXV0aG9yPjxZZWFyPjIwMTk8L1llYXI+PFJl
Y051bT4zMTI3PC9SZWNOdW0+PERpc3BsYXlUZXh0PihHcmlsbCBldCBhbC4sIDIwMTkpPC9EaXNw
bGF5VGV4dD48cmVjb3JkPjxyZWMtbnVtYmVyPjMxMjc8L3JlYy1udW1iZXI+PGZvcmVpZ24ta2V5
cz48a2V5IGFwcD0iRU4iIGRiLWlkPSJ0dnhzcHJ2ZTd0OXQ5a2U1dmVhcGVkMmJ2Mnhld2Vzcnp3
MnYiIHRpbWVzdGFtcD0iMTU4MTcxNzM0MyIgZ3VpZD0iMmQ4YmFmNmQtMDEzNy00OGI0LTljNTEt
YTY2YWI5Nzg0ZGZiIj4zMTI3PC9rZXk+PC9mb3JlaWduLWtleXM+PHJlZi10eXBlIG5hbWU9Ikpv
dXJuYWwgQXJ0aWNsZSI+MTc8L3JlZi10eXBlPjxjb250cmlidXRvcnM+PGF1dGhvcnM+PGF1dGhv
cj5HcmlsbCwgRy48L2F1dGhvcj48YXV0aG9yPkxlaG5lciwgQi48L2F1dGhvcj48YXV0aG9yPlRo
aWVtZSwgTS48L2F1dGhvcj48YXV0aG9yPkdlZW5lbiwgQi48L2F1dGhvcj48YXV0aG9yPlRpY2tu
ZXIsIEQuPC9hdXRob3I+PGF1dGhvcj5BbnRvbmVsbGksIEYuPC9hdXRob3I+PGF1dGhvcj5CYWJ1
LCBTLjwvYXV0aG9yPjxhdXRob3I+Qm9ycmVsbGksIFAuPC9hdXRob3I+PGF1dGhvcj5DaGVuZywg
TC48L2F1dGhvcj48YXV0aG9yPkNyb2NoZXRpZXJlLCBILjwvYXV0aG9yPjxhdXRob3I+RWhhbHQg
TWFjZWRvLCBILjwvYXV0aG9yPjxhdXRob3I+RmlsZ3VlaXJhcywgUi48L2F1dGhvcj48YXV0aG9y
PkdvaWNob3QsIE0uPC9hdXRob3I+PGF1dGhvcj5IaWdnaW5zLCBKLjwvYXV0aG9yPjxhdXRob3I+
SG9nYW4sIFouPC9hdXRob3I+PGF1dGhvcj5MaXAsIEIuPC9hdXRob3I+PGF1dGhvcj5NY0NsYWlu
LCBNLiBFLjwvYXV0aG9yPjxhdXRob3I+TWVuZywgSi48L2F1dGhvcj48YXV0aG9yPk11bGxpZ2Fu
LCBNLjwvYXV0aG9yPjxhdXRob3I+Tmlsc3NvbiwgQy48L2F1dGhvcj48YXV0aG9yPk9sZGVuLCBK
LiBELjwvYXV0aG9yPjxhdXRob3I+T3BwZXJtYW4sIEouIEouPC9hdXRob3I+PGF1dGhvcj5QZXRy
eSwgUC48L2F1dGhvcj48YXV0aG9yPlJlaWR5IExpZXJtYW5uLCBDLjwvYXV0aG9yPjxhdXRob3I+
U2FlbnosIEwuPC9hdXRob3I+PGF1dGhvcj5TYWxpbmFzLVJvZHJpZ3VleiwgUy48L2F1dGhvcj48
YXV0aG9yPlNjaGVsbGUsIFAuPC9hdXRob3I+PGF1dGhvcj5TY2htaXR0LCBSLiBKLiBQLjwvYXV0
aG9yPjxhdXRob3I+U25pZGVyLCBKLjwvYXV0aG9yPjxhdXRob3I+VGFuLCBGLjwvYXV0aG9yPjxh
dXRob3I+VG9ja25lciwgSy48L2F1dGhvcj48YXV0aG9yPlZhbGR1am8sIFAuIEguPC9hdXRob3I+
PGF1dGhvcj52YW4gU29lc2JlcmdlbiwgQS48L2F1dGhvcj48YXV0aG9yPlphcmZsLCBDLjwvYXV0
aG9yPjwvYXV0aG9ycz48L2NvbnRyaWJ1dG9ycz48YXV0aC1hZGRyZXNzPkRlcGFydG1lbnQgb2Yg
R2VvZ3JhcGh5LCBNY0dpbGwgVW5pdmVyc2l0eSwgTW9udHJlYWwsIFF1ZWJlYywgQ2FuYWRhLiBn
dWVudGhlci5ncmlsbEBtYWlsLm1jZ2lsbC5jYS4mI3hEO0RlcGFydG1lbnQgb2YgR2VvZ3JhcGh5
LCBNY0dpbGwgVW5pdmVyc2l0eSwgTW9udHJlYWwsIFF1ZWJlYywgQ2FuYWRhLiBiZXJuaGFyZC5s
ZWhuZXJAbWNnaWxsLmNhLiYjeEQ7V1dGLVVTLCBXYXNoaW5ndG9uLCBEQywgVVNBLiYjeEQ7V1dG
LU5MLCBaZWlzdCwgVGhlIE5ldGhlcmxhbmRzLiYjeEQ7V1dGLVVLLCBXb2tpbmcsIFVLLiYjeEQ7
V1dGLU1lZGl0ZXJyYW5lYW4sIFJvbWUsIEl0YWx5LiYjeEQ7V1dGLUluZGlhLCBOZXcgRGVsaGks
IEluZGlhLiYjeEQ7RW52aXJvbm1lbnRhbCBHZW9zY2llbmNlcywgVW5pdmVyc2l0eSBvZiBCYXNl
bCwgQmFzZWwsIFN3aXR6ZXJsYW5kLiYjeEQ7RXVyb3BlYW4gQ29tbWlzc2lvbiwgSm9pbnQgUmVz
ZWFyY2ggQ2VudHJlLCBEaXJlY3RvcmF0ZSBmb3IgU3VzdGFpbmFibGUgUmVzb3VyY2VzLCBJc3By
YSwgSXRhbHkuJiN4RDtXV0YtQ2hpbmEsIEJlaWppbmcsIENoaW5hLiYjeEQ7V1dGLUNhbmFkYSwg
VG9yb250bywgT250YXJpbywgQ2FuYWRhLiYjeEQ7RGVwYXJ0bWVudCBvZiBHZW9ncmFwaHksIE1j
R2lsbCBVbml2ZXJzaXR5LCBNb250cmVhbCwgUXVlYmVjLCBDYW5hZGEuJiN4RDtXV0YtWmFtYmlh
LCBMdXNha2EsIFphbWJpYS4mI3hEO1Jld2lsZGluZyBFdXJvcGUsIE5pam1lZ2VuLCBUaGUgTmV0
aGVybGFuZHMuJiN4RDtXV0YgR3JlYXRlciBNZWtvbmcgUHJvZ3JhbW1lLCBIbyBDaGkgTWluaCBD
aXR5LCBWaWV0bmFtLiYjeEQ7VGhlIE5hdHVyZSBDb25zZXJ2YW5jeSAoVE5DKSwgQ2hpY2Fnbywg
SUwsIFVTQS4mI3hEO0RlcGFydG1lbnQgb2YgQmlvbG9neSBhbmQgR2xvYmFsIFdhdGVyIENlbnRl
ciwgVW5pdmVyc2l0eSBvZiBOZXZhZGEsIFJlbm8sIE5WLCBVU0EuJiN4RDtXV0YtTWFsYXlzaWEs
IFNhcmF3YWssIE1hbGF5c2lhLiYjeEQ7RGVwYXJ0bWVudCBvZiBXYXRlciBTY2llbmNlIGFuZCBF
bmdpbmVlcmluZywgSUhFIERlbGZ0LCBEZWxmdCwgVGhlIE5ldGhlcmxhbmRzLiYjeEQ7RGVwYXJ0
bWVudCBvZiBXYXRlciBNYW5hZ2VtZW50LCBEZWxmdCBVbml2ZXJzaXR5IG9mIFRlY2hub2xvZ3ks
IERlbGZ0LCBUaGUgTmV0aGVybGFuZHMuJiN4RDtXV0YtR2VybWFueSwgQmVybGluLCBHZXJtYW55
LiYjeEQ7SFRXRyBLb25zdGFueiBVbml2ZXJzaXR5IG9mIEFwcGxpZWQgU2NpZW5jZXMsIEtvbnN0
YW56LCBHZXJtYW55LiYjeEQ7RGVwYXJ0bWVudCBvZiBHZW9ncmFwaHksIEtpbmcmYXBvcztzIENv
bGxlZ2UgTG9uZG9uLCBMb25kb24sIFVLLiYjeEQ7RGVwYXJ0bWVudCBvZiBFY29sb2d5IGFuZCBF
bnZpcm9ubWVudGFsIFNjaWVuY2UsIFVtZWEgVW5pdmVyc2l0eSwgVW1lYSwgU3dlZGVuLiYjeEQ7
RGVwYXJ0bWVudCBvZiBXaWxkbGlmZSwgRmlzaCBhbmQgRW52aXJvbm1lbnRhbCBTdHVkaWVzLCBT
d2VkaXNoIFVuaXZlcnNpdHkgb2YgQWdyaWN1bHR1cmFsIFNjaWVuY2VzLCBVbWVhLCBTd2VkZW4u
JiN4RDtTY2hvb2wgb2YgQXF1YXRpYyBhbmQgRmlzaGVyeSBTY2llbmNlcywgVW5pdmVyc2l0eSBv
ZiBXYXNoaW5ndG9uLCBTZWF0dGxlLCBXQSwgVVNBLiYjeEQ7VGhlIE5hdHVyZSBDb25zZXJ2YW5j
eSwgSG9sbGlzLCBOSCwgVVNBLiYjeEQ7TXVzZXVtIG9mIENvbXBhcmF0aXZlIFpvb2xvZ3ksIEhh
cnZhcmQgVW5pdmVyc2l0eSwgQ2FtYnJpZGdlLCBNQSwgVVNBLiYjeEQ7VVcgQ2VudGVyIGZvciBM
aW1ub2xvZ3ksIFVuaXZlcnNpdHkgb2YgV2lzY29uc2luLU1hZGlzb24sIE1hZGlzb24sIFdJLCBV
U0EuJiN4RDtDb25zZXJ2YXRpb24gSW50ZXJuYXRpb25hbCAoQ0kpLCBBcmxpbmd0b24sIFZBLCBV
U0EuJiN4RDtFbnZpcm9ubWVudGFsIEVuZ2luZWVyaW5nLCBNaWNoaWdhbiBUZWNobm9sb2dpY2Fs
IFVuaXZlcnNpdHkgKE1UVSksIEhvdWdodG9uLCBNSSwgVVNBLiYjeEQ7V1dGLU1leGljbywgTWV4
aWNvIENpdHksIE1leGljby4mI3hEO1dXRiBJbnRlcm5hdGlvbmFsLCBHbGFuZCwgU3dpdHplcmxh
bmQuJiN4RDtOYXR1cmFsIENhcGl0YWwgUHJvamVjdCwgRGVwYXJ0bWVudCBvZiBCaW9sb2d5IGFu
ZCB0aGUgV29vZHMgSW5zdGl0dXRlIGZvciB0aGUgRW52aXJvbm1lbnQsIFN0YW5mb3JkIFVuaXZl
cnNpdHksIFN0YW5mb3JkLCBDQSwgVVNBLiYjeEQ7TGVpYm5pei1JbnN0aXR1dGUgb2YgRnJlc2h3
YXRlciBFY29sb2d5IGFuZCBJbmxhbmQgRmlzaGVyaWVzIChJR0IpLCBCZXJsaW4sIEdlcm1hbnku
JiN4RDtJbnN0aXR1dGUgb2YgQmlvbG9neSwgRnJlaWUgVW5pdmVyc2l0YXQgQmVybGluLCBCZXJs
aW4sIEdlcm1hbnkuJiN4RDtBdXN0cmlhbiBTY2llbmNlIEZ1bmQsIEZXRiwgVmllbm5hLCBBdXN0
cmlhLiYjeEQ7V1dGLUJyYXppbCwgQnJhc2lsaWEsIEJyYXppbC4mI3hEO0NlbnRlciBmb3IgQXBw
bGllZCBHZW9zY2llbmNlLCBFYmVyaGFyZCBLYXJscyBVbml2ZXJzaXR5IG9mIFR1YmluZ2VuLCBU
dWJpbmdlbiwgR2VybWFueS48L2F1dGgtYWRkcmVzcz48dGl0bGVzPjx0aXRsZT5NYXBwaW5nIHRo
ZSB3b3JsZCZhcG9zO3MgZnJlZS1mbG93aW5nIHJpdmVyczwvdGl0bGU+PHNlY29uZGFyeS10aXRs
ZT5OYXR1cmU8L3NlY29uZGFyeS10aXRsZT48L3RpdGxlcz48cGVyaW9kaWNhbD48ZnVsbC10aXRs
ZT5OYXR1cmU8L2Z1bGwtdGl0bGU+PC9wZXJpb2RpY2FsPjxwYWdlcz4yMTUtMjIxPC9wYWdlcz48
dm9sdW1lPjU2OTwvdm9sdW1lPjxudW1iZXI+Nzc1NTwvbnVtYmVyPjxlZGl0aW9uPjIwMTkvMDUv
MTA8L2VkaXRpb24+PGRhdGVzPjx5ZWFyPjIwMTk8L3llYXI+PHB1Yi1kYXRlcz48ZGF0ZT5NYXk8
L2RhdGU+PC9wdWItZGF0ZXM+PC9kYXRlcz48aXNibj4xNDc2LTQ2ODcgKEVsZWN0cm9uaWMpJiN4
RDswMDI4LTA4MzYgKExpbmtpbmcpPC9pc2JuPjxhY2Nlc3Npb24tbnVtPjMxMDY4NzIyPC9hY2Nl
c3Npb24tbnVtPjx1cmxzPjxyZWxhdGVkLXVybHM+PHVybD5odHRwczovL3d3dy5uY2JpLm5sbS5u
aWguZ292L3B1Ym1lZC8zMTA2ODcyMjwvdXJsPjwvcmVsYXRlZC11cmxzPjwvdXJscz48ZWxlY3Ry
b25pYy1yZXNvdXJjZS1udW0+MTAuMTAzOC9zNDE1ODYtMDE5LTExMTEtOTwvZWxlY3Ryb25pYy1y
ZXNvdXJjZS1udW0+PC9yZWNvcmQ+PC9DaXRlPjwvRW5kTm90ZT5=
</w:fldData>
        </w:fldChar>
      </w:r>
      <w:r w:rsidR="001B664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instrText xml:space="preserve"> ADDIN EN.CITE.DATA </w:instrText>
      </w:r>
      <w:r w:rsidR="001B664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</w:r>
      <w:r w:rsidR="001B664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fldChar w:fldCharType="end"/>
      </w:r>
      <w:r w:rsidR="0052146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</w:r>
      <w:r w:rsidR="0052146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fldChar w:fldCharType="separate"/>
      </w:r>
      <w:r w:rsidR="001B664B" w:rsidRPr="00D30070">
        <w:rPr>
          <w:rFonts w:asciiTheme="minorHAnsi" w:eastAsia="Times New Roman" w:hAnsiTheme="minorHAnsi" w:cstheme="minorHAnsi"/>
          <w:noProof/>
          <w:sz w:val="24"/>
          <w:szCs w:val="24"/>
          <w:lang w:val="en-GB"/>
        </w:rPr>
        <w:t>(</w:t>
      </w:r>
      <w:hyperlink w:anchor="_ENREF_14" w:tooltip="Grill, 2019 #3127" w:history="1">
        <w:r w:rsidR="007154A3" w:rsidRPr="00D30070">
          <w:rPr>
            <w:rFonts w:asciiTheme="minorHAnsi" w:eastAsia="Times New Roman" w:hAnsiTheme="minorHAnsi" w:cstheme="minorHAnsi"/>
            <w:noProof/>
            <w:sz w:val="24"/>
            <w:szCs w:val="24"/>
            <w:lang w:val="en-GB"/>
          </w:rPr>
          <w:t>Grill et al., 2019</w:t>
        </w:r>
      </w:hyperlink>
      <w:r w:rsidR="001B664B" w:rsidRPr="00D30070">
        <w:rPr>
          <w:rFonts w:asciiTheme="minorHAnsi" w:eastAsia="Times New Roman" w:hAnsiTheme="minorHAnsi" w:cstheme="minorHAnsi"/>
          <w:noProof/>
          <w:sz w:val="24"/>
          <w:szCs w:val="24"/>
          <w:lang w:val="en-GB"/>
        </w:rPr>
        <w:t>)</w:t>
      </w:r>
      <w:r w:rsidR="0052146B"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fldChar w:fldCharType="end"/>
      </w:r>
      <w:r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>.</w:t>
      </w:r>
    </w:p>
    <w:p w14:paraId="0D913BCE" w14:textId="77777777" w:rsidR="002E31C8" w:rsidRPr="00D30070" w:rsidRDefault="002E31C8" w:rsidP="002E31C8">
      <w:pPr>
        <w:rPr>
          <w:rFonts w:asciiTheme="minorHAnsi" w:hAnsiTheme="minorHAnsi" w:cstheme="minorHAnsi"/>
          <w:sz w:val="24"/>
          <w:szCs w:val="24"/>
          <w:lang w:val="en-GB"/>
        </w:rPr>
      </w:pPr>
    </w:p>
    <w:bookmarkEnd w:id="2"/>
    <w:p w14:paraId="17AFF4E0" w14:textId="77777777" w:rsidR="002E31C8" w:rsidRPr="00D30070" w:rsidRDefault="002E31C8" w:rsidP="002E31C8">
      <w:pPr>
        <w:rPr>
          <w:rFonts w:asciiTheme="minorHAnsi" w:eastAsia="Times New Roman" w:hAnsiTheme="minorHAnsi" w:cstheme="minorHAnsi"/>
          <w:sz w:val="24"/>
          <w:szCs w:val="24"/>
          <w:u w:val="words"/>
          <w:lang w:val="en-GB"/>
        </w:rPr>
      </w:pPr>
    </w:p>
    <w:p w14:paraId="54520134" w14:textId="77777777" w:rsidR="002E31C8" w:rsidRPr="00D30070" w:rsidRDefault="002E31C8" w:rsidP="002E31C8">
      <w:pPr>
        <w:rPr>
          <w:rFonts w:asciiTheme="minorHAnsi" w:eastAsia="Times New Roman" w:hAnsiTheme="minorHAnsi" w:cstheme="minorHAnsi"/>
          <w:sz w:val="24"/>
          <w:szCs w:val="24"/>
          <w:u w:val="words"/>
        </w:rPr>
      </w:pPr>
      <w:r w:rsidRPr="00D30070">
        <w:rPr>
          <w:rFonts w:asciiTheme="minorHAnsi" w:eastAsia="Times New Roman" w:hAnsiTheme="minorHAnsi" w:cstheme="minorHAnsi"/>
          <w:sz w:val="24"/>
          <w:szCs w:val="24"/>
          <w:u w:val="words"/>
        </w:rPr>
        <w:t>Definition and calculation of scenarios</w:t>
      </w:r>
    </w:p>
    <w:p w14:paraId="6904FAD6" w14:textId="77777777" w:rsidR="002E31C8" w:rsidRPr="00D30070" w:rsidRDefault="002E31C8" w:rsidP="002E31C8">
      <w:pPr>
        <w:rPr>
          <w:rFonts w:asciiTheme="minorHAnsi" w:eastAsia="Times New Roman" w:hAnsiTheme="minorHAnsi" w:cstheme="minorHAnsi"/>
          <w:sz w:val="24"/>
          <w:szCs w:val="24"/>
          <w:u w:val="words"/>
        </w:rPr>
      </w:pPr>
    </w:p>
    <w:p w14:paraId="7F17C080" w14:textId="5194E526" w:rsidR="002E31C8" w:rsidRPr="00D30070" w:rsidRDefault="002E31C8" w:rsidP="002E31C8">
      <w:pPr>
        <w:rPr>
          <w:rFonts w:asciiTheme="minorHAnsi" w:eastAsia="Times New Roman" w:hAnsiTheme="minorHAnsi" w:cstheme="minorHAnsi"/>
          <w:sz w:val="24"/>
          <w:szCs w:val="24"/>
        </w:rPr>
      </w:pPr>
      <w:r w:rsidRPr="00D30070">
        <w:rPr>
          <w:rFonts w:asciiTheme="minorHAnsi" w:eastAsia="Times New Roman" w:hAnsiTheme="minorHAnsi" w:cstheme="minorHAnsi"/>
          <w:sz w:val="24"/>
          <w:szCs w:val="24"/>
        </w:rPr>
        <w:t>For this paper, we use</w:t>
      </w:r>
      <w:r w:rsidR="00592288" w:rsidRPr="00D30070">
        <w:rPr>
          <w:rFonts w:asciiTheme="minorHAnsi" w:eastAsia="Times New Roman" w:hAnsiTheme="minorHAnsi" w:cstheme="minorHAnsi"/>
          <w:sz w:val="24"/>
          <w:szCs w:val="24"/>
        </w:rPr>
        <w:t>d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 a simple scenario assessment methodology to estimate the changes to the connectivity and </w:t>
      </w:r>
      <w:r w:rsidR="000C6A76" w:rsidRPr="00D30070">
        <w:rPr>
          <w:rFonts w:asciiTheme="minorHAnsi" w:eastAsia="Times New Roman" w:hAnsiTheme="minorHAnsi" w:cstheme="minorHAnsi"/>
          <w:sz w:val="24"/>
          <w:szCs w:val="24"/>
        </w:rPr>
        <w:t>FFR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 status of the global river system in response to potential future construction of hydropower dams.</w:t>
      </w:r>
    </w:p>
    <w:p w14:paraId="4D40E9C2" w14:textId="77777777" w:rsidR="002E31C8" w:rsidRPr="00D30070" w:rsidRDefault="002E31C8" w:rsidP="002E31C8">
      <w:pPr>
        <w:rPr>
          <w:rFonts w:asciiTheme="minorHAnsi" w:eastAsia="Times New Roman" w:hAnsiTheme="minorHAnsi" w:cstheme="minorHAnsi"/>
          <w:sz w:val="24"/>
          <w:szCs w:val="24"/>
        </w:rPr>
      </w:pPr>
    </w:p>
    <w:p w14:paraId="4E5489AC" w14:textId="2D688F7B" w:rsidR="002E31C8" w:rsidRPr="00D30070" w:rsidRDefault="002E31C8" w:rsidP="002E31C8">
      <w:pPr>
        <w:rPr>
          <w:rFonts w:asciiTheme="minorHAnsi" w:eastAsia="Times New Roman" w:hAnsiTheme="minorHAnsi" w:cstheme="minorHAnsi"/>
          <w:sz w:val="24"/>
          <w:szCs w:val="24"/>
        </w:rPr>
      </w:pPr>
      <w:r w:rsidRPr="00D30070">
        <w:rPr>
          <w:rFonts w:asciiTheme="minorHAnsi" w:eastAsia="Times New Roman" w:hAnsiTheme="minorHAnsi" w:cstheme="minorHAnsi"/>
          <w:sz w:val="24"/>
          <w:szCs w:val="24"/>
        </w:rPr>
        <w:t>We calculate</w:t>
      </w:r>
      <w:r w:rsidR="00592288" w:rsidRPr="00D30070">
        <w:rPr>
          <w:rFonts w:asciiTheme="minorHAnsi" w:eastAsia="Times New Roman" w:hAnsiTheme="minorHAnsi" w:cstheme="minorHAnsi"/>
          <w:sz w:val="24"/>
          <w:szCs w:val="24"/>
        </w:rPr>
        <w:t>d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 two scenarios and the difference between the two: </w:t>
      </w:r>
    </w:p>
    <w:p w14:paraId="1C326F4B" w14:textId="77777777" w:rsidR="002E31C8" w:rsidRPr="00D30070" w:rsidRDefault="002E31C8" w:rsidP="002E31C8">
      <w:pPr>
        <w:rPr>
          <w:rFonts w:asciiTheme="minorHAnsi" w:eastAsia="Times New Roman" w:hAnsiTheme="minorHAnsi" w:cstheme="minorHAnsi"/>
          <w:sz w:val="24"/>
          <w:szCs w:val="24"/>
        </w:rPr>
      </w:pPr>
    </w:p>
    <w:p w14:paraId="55E4419F" w14:textId="7C385DCF" w:rsidR="002E31C8" w:rsidRPr="00D30070" w:rsidRDefault="002E31C8" w:rsidP="00D2641F">
      <w:pPr>
        <w:widowControl w:val="0"/>
        <w:autoSpaceDE w:val="0"/>
        <w:autoSpaceDN w:val="0"/>
        <w:adjustRightInd w:val="0"/>
        <w:spacing w:line="323" w:lineRule="exact"/>
        <w:rPr>
          <w:rFonts w:asciiTheme="minorHAnsi" w:eastAsia="Times New Roman" w:hAnsiTheme="minorHAnsi" w:cstheme="minorHAnsi"/>
          <w:sz w:val="24"/>
          <w:szCs w:val="24"/>
        </w:rPr>
      </w:pP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(a) </w:t>
      </w:r>
      <w:r w:rsidRPr="00D30070">
        <w:rPr>
          <w:rFonts w:asciiTheme="minorHAnsi" w:eastAsia="Times New Roman" w:hAnsiTheme="minorHAnsi" w:cstheme="minorHAnsi"/>
          <w:b/>
          <w:sz w:val="24"/>
          <w:szCs w:val="24"/>
        </w:rPr>
        <w:t>"</w:t>
      </w:r>
      <w:r w:rsidR="008B2619" w:rsidRPr="00D30070">
        <w:rPr>
          <w:rFonts w:asciiTheme="minorHAnsi" w:eastAsia="Times New Roman" w:hAnsiTheme="minorHAnsi" w:cstheme="minorHAnsi"/>
          <w:b/>
          <w:sz w:val="24"/>
          <w:szCs w:val="24"/>
        </w:rPr>
        <w:t xml:space="preserve">Current </w:t>
      </w:r>
      <w:r w:rsidRPr="00D30070">
        <w:rPr>
          <w:rFonts w:asciiTheme="minorHAnsi" w:eastAsia="Times New Roman" w:hAnsiTheme="minorHAnsi" w:cstheme="minorHAnsi"/>
          <w:b/>
          <w:sz w:val="24"/>
          <w:szCs w:val="24"/>
        </w:rPr>
        <w:t>scenario"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>: For today’s situation, we use</w:t>
      </w:r>
      <w:r w:rsidR="00592288" w:rsidRPr="00D30070">
        <w:rPr>
          <w:rFonts w:asciiTheme="minorHAnsi" w:eastAsia="Times New Roman" w:hAnsiTheme="minorHAnsi" w:cstheme="minorHAnsi"/>
          <w:sz w:val="24"/>
          <w:szCs w:val="24"/>
        </w:rPr>
        <w:t>d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 infrastructure information based on roads, urbanization, and </w:t>
      </w:r>
      <w:r w:rsidR="00BC4CA8" w:rsidRPr="00D30070">
        <w:rPr>
          <w:rFonts w:asciiTheme="minorHAnsi" w:eastAsia="Times New Roman" w:hAnsiTheme="minorHAnsi" w:cstheme="minorHAnsi"/>
          <w:sz w:val="24"/>
          <w:szCs w:val="24"/>
        </w:rPr>
        <w:t xml:space="preserve">existing 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>dam</w:t>
      </w:r>
      <w:r w:rsidR="00BC4CA8" w:rsidRPr="00D30070">
        <w:rPr>
          <w:rFonts w:asciiTheme="minorHAnsi" w:eastAsia="Times New Roman" w:hAnsiTheme="minorHAnsi" w:cstheme="minorHAnsi"/>
          <w:sz w:val="24"/>
          <w:szCs w:val="24"/>
        </w:rPr>
        <w:t xml:space="preserve">s. </w:t>
      </w:r>
      <w:r w:rsidR="003B504E" w:rsidRPr="00D30070">
        <w:rPr>
          <w:rFonts w:asciiTheme="minorHAnsi" w:eastAsia="Times New Roman" w:hAnsiTheme="minorHAnsi" w:cstheme="minorHAnsi"/>
          <w:sz w:val="24"/>
          <w:szCs w:val="24"/>
        </w:rPr>
        <w:t xml:space="preserve">For the dam data we </w:t>
      </w:r>
      <w:r w:rsidR="003B504E" w:rsidRPr="00D30070">
        <w:rPr>
          <w:rFonts w:asciiTheme="minorHAnsi" w:hAnsiTheme="minorHAnsi" w:cstheme="minorHAnsi"/>
          <w:color w:val="000000"/>
          <w:sz w:val="24"/>
          <w:szCs w:val="24"/>
        </w:rPr>
        <w:t>included 6,850 large dams as compiled in the Global Reservoir</w:t>
      </w:r>
      <w:r w:rsidR="003B504E" w:rsidRPr="00D30070">
        <w:rPr>
          <w:rFonts w:asciiTheme="minorHAnsi" w:hAnsiTheme="minorHAnsi" w:cstheme="minorHAnsi"/>
          <w:sz w:val="24"/>
          <w:szCs w:val="24"/>
        </w:rPr>
        <w:t xml:space="preserve"> </w:t>
      </w:r>
      <w:r w:rsidR="003B504E" w:rsidRPr="00D30070">
        <w:rPr>
          <w:rFonts w:asciiTheme="minorHAnsi" w:hAnsiTheme="minorHAnsi" w:cstheme="minorHAnsi"/>
          <w:color w:val="000000"/>
          <w:sz w:val="24"/>
          <w:szCs w:val="24"/>
        </w:rPr>
        <w:t>and Dam (GRanD) database</w:t>
      </w:r>
      <w:r w:rsidR="00FC604A" w:rsidRPr="00D30070">
        <w:rPr>
          <w:rFonts w:asciiTheme="minorHAnsi" w:hAnsiTheme="minorHAnsi" w:cstheme="minorHAnsi"/>
          <w:color w:val="000000"/>
          <w:sz w:val="24"/>
          <w:szCs w:val="24"/>
        </w:rPr>
        <w:t>,</w:t>
      </w:r>
      <w:r w:rsidR="003B504E" w:rsidRPr="00D30070">
        <w:rPr>
          <w:rFonts w:asciiTheme="minorHAnsi" w:hAnsiTheme="minorHAnsi" w:cstheme="minorHAnsi"/>
          <w:color w:val="000000"/>
          <w:sz w:val="24"/>
          <w:szCs w:val="24"/>
        </w:rPr>
        <w:t xml:space="preserve"> after removing a small number of dams with undefined status</w:t>
      </w:r>
      <w:r w:rsidR="00C75AC5" w:rsidRPr="00D30070">
        <w:rPr>
          <w:rFonts w:asciiTheme="minorHAnsi" w:hAnsiTheme="minorHAnsi" w:cstheme="minorHAnsi"/>
          <w:color w:val="000000"/>
          <w:sz w:val="24"/>
          <w:szCs w:val="24"/>
        </w:rPr>
        <w:t>,</w:t>
      </w:r>
      <w:r w:rsidR="00AE2303" w:rsidRPr="00D30070">
        <w:rPr>
          <w:rFonts w:asciiTheme="minorHAnsi" w:hAnsiTheme="minorHAnsi" w:cstheme="minorHAnsi"/>
          <w:color w:val="000000"/>
          <w:sz w:val="24"/>
          <w:szCs w:val="24"/>
        </w:rPr>
        <w:t xml:space="preserve"> and</w:t>
      </w:r>
      <w:r w:rsidR="003B504E" w:rsidRPr="00D30070">
        <w:rPr>
          <w:rFonts w:asciiTheme="minorHAnsi" w:hAnsiTheme="minorHAnsi" w:cstheme="minorHAnsi"/>
          <w:color w:val="000000"/>
          <w:sz w:val="24"/>
          <w:szCs w:val="24"/>
        </w:rPr>
        <w:t xml:space="preserve"> 13,196 medium to smaller dams from the GlObal geOreferenced Database</w:t>
      </w:r>
      <w:r w:rsidR="00AE2303" w:rsidRPr="00D30070">
        <w:rPr>
          <w:rFonts w:asciiTheme="minorHAnsi" w:hAnsiTheme="minorHAnsi" w:cstheme="minorHAnsi"/>
          <w:sz w:val="24"/>
          <w:szCs w:val="24"/>
        </w:rPr>
        <w:t xml:space="preserve"> </w:t>
      </w:r>
      <w:r w:rsidR="003B504E" w:rsidRPr="00D30070">
        <w:rPr>
          <w:rFonts w:asciiTheme="minorHAnsi" w:hAnsiTheme="minorHAnsi" w:cstheme="minorHAnsi"/>
          <w:color w:val="000000"/>
          <w:sz w:val="24"/>
          <w:szCs w:val="24"/>
        </w:rPr>
        <w:t>of Dams (GOOD</w:t>
      </w:r>
      <w:r w:rsidR="00042B9F" w:rsidRPr="00D30070">
        <w:rPr>
          <w:rFonts w:asciiTheme="minorHAnsi" w:hAnsiTheme="minorHAnsi" w:cstheme="minorHAnsi"/>
          <w:color w:val="000000"/>
          <w:sz w:val="24"/>
          <w:szCs w:val="24"/>
        </w:rPr>
        <w:t>D</w:t>
      </w:r>
      <w:r w:rsidR="003B504E" w:rsidRPr="00D30070">
        <w:rPr>
          <w:rFonts w:asciiTheme="minorHAnsi" w:hAnsiTheme="minorHAnsi" w:cstheme="minorHAnsi"/>
          <w:color w:val="000000"/>
          <w:sz w:val="24"/>
          <w:szCs w:val="24"/>
        </w:rPr>
        <w:t>)</w:t>
      </w:r>
      <w:r w:rsidR="00AE2303" w:rsidRPr="00D30070">
        <w:rPr>
          <w:rFonts w:asciiTheme="minorHAnsi" w:hAnsiTheme="minorHAnsi" w:cstheme="minorHAnsi"/>
          <w:color w:val="000000"/>
          <w:sz w:val="24"/>
          <w:szCs w:val="24"/>
        </w:rPr>
        <w:t>.</w:t>
      </w:r>
      <w:r w:rsidRPr="00D30070">
        <w:rPr>
          <w:rFonts w:asciiTheme="minorHAnsi" w:eastAsia="Times New Roman" w:hAnsiTheme="minorHAnsi" w:cstheme="minorHAnsi"/>
          <w:sz w:val="24"/>
          <w:szCs w:val="24"/>
          <w:lang w:val="en-GB"/>
        </w:rPr>
        <w:t xml:space="preserve"> 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These global dam datasets </w:t>
      </w:r>
      <w:r w:rsidR="0002343C" w:rsidRPr="00D30070">
        <w:rPr>
          <w:rFonts w:asciiTheme="minorHAnsi" w:eastAsia="Times New Roman" w:hAnsiTheme="minorHAnsi" w:cstheme="minorHAnsi"/>
          <w:sz w:val="24"/>
          <w:szCs w:val="24"/>
        </w:rPr>
        <w:t xml:space="preserve">(available at </w:t>
      </w:r>
      <w:hyperlink r:id="rId12" w:history="1">
        <w:r w:rsidR="0002343C" w:rsidRPr="00D30070">
          <w:rPr>
            <w:rStyle w:val="Hyperlink"/>
            <w:rFonts w:asciiTheme="minorHAnsi" w:eastAsia="Times New Roman" w:hAnsiTheme="minorHAnsi" w:cstheme="minorHAnsi"/>
            <w:sz w:val="24"/>
            <w:szCs w:val="24"/>
          </w:rPr>
          <w:t>www.globaldamwatch.org</w:t>
        </w:r>
      </w:hyperlink>
      <w:r w:rsidR="0002343C" w:rsidRPr="00D30070">
        <w:rPr>
          <w:rFonts w:asciiTheme="minorHAnsi" w:eastAsia="Times New Roman" w:hAnsiTheme="minorHAnsi" w:cstheme="minorHAnsi"/>
          <w:sz w:val="24"/>
          <w:szCs w:val="24"/>
        </w:rPr>
        <w:t xml:space="preserve">) 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include both hydropower dams as well as dams of other </w:t>
      </w:r>
      <w:r w:rsidR="0002343C" w:rsidRPr="00D30070">
        <w:rPr>
          <w:rFonts w:asciiTheme="minorHAnsi" w:eastAsia="Times New Roman" w:hAnsiTheme="minorHAnsi" w:cstheme="minorHAnsi"/>
          <w:sz w:val="24"/>
          <w:szCs w:val="24"/>
        </w:rPr>
        <w:t>purposes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>.</w:t>
      </w:r>
    </w:p>
    <w:p w14:paraId="30B66580" w14:textId="77777777" w:rsidR="002E31C8" w:rsidRPr="00D30070" w:rsidRDefault="002E31C8" w:rsidP="002E31C8">
      <w:pPr>
        <w:rPr>
          <w:rFonts w:asciiTheme="minorHAnsi" w:eastAsia="Times New Roman" w:hAnsiTheme="minorHAnsi" w:cstheme="minorHAnsi"/>
          <w:sz w:val="24"/>
          <w:szCs w:val="24"/>
        </w:rPr>
      </w:pPr>
    </w:p>
    <w:p w14:paraId="6060B930" w14:textId="42DD464B" w:rsidR="002E31C8" w:rsidRPr="00D30070" w:rsidRDefault="002E31C8" w:rsidP="002E31C8">
      <w:pPr>
        <w:rPr>
          <w:rFonts w:asciiTheme="minorHAnsi" w:eastAsia="Times New Roman" w:hAnsiTheme="minorHAnsi" w:cstheme="minorHAnsi"/>
          <w:sz w:val="24"/>
          <w:szCs w:val="24"/>
        </w:rPr>
      </w:pP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(b) </w:t>
      </w:r>
      <w:r w:rsidRPr="00D30070">
        <w:rPr>
          <w:rFonts w:asciiTheme="minorHAnsi" w:eastAsia="Times New Roman" w:hAnsiTheme="minorHAnsi" w:cstheme="minorHAnsi"/>
          <w:b/>
          <w:sz w:val="24"/>
          <w:szCs w:val="24"/>
        </w:rPr>
        <w:t>"Future scenario":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 For the situation representing the future, we use</w:t>
      </w:r>
      <w:r w:rsidR="004C6148" w:rsidRPr="00D30070">
        <w:rPr>
          <w:rFonts w:asciiTheme="minorHAnsi" w:eastAsia="Times New Roman" w:hAnsiTheme="minorHAnsi" w:cstheme="minorHAnsi"/>
          <w:sz w:val="24"/>
          <w:szCs w:val="24"/>
        </w:rPr>
        <w:t>d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 the same infrastructure information as above and add</w:t>
      </w:r>
      <w:r w:rsidR="004C6148" w:rsidRPr="00D30070">
        <w:rPr>
          <w:rFonts w:asciiTheme="minorHAnsi" w:eastAsia="Times New Roman" w:hAnsiTheme="minorHAnsi" w:cstheme="minorHAnsi"/>
          <w:sz w:val="24"/>
          <w:szCs w:val="24"/>
        </w:rPr>
        <w:t>ed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 a set of hydropower dams that are under</w:t>
      </w:r>
      <w:r w:rsidR="008B2619" w:rsidRPr="00D30070">
        <w:rPr>
          <w:rFonts w:asciiTheme="minorHAnsi" w:eastAsia="Times New Roman" w:hAnsiTheme="minorHAnsi" w:cstheme="minorHAnsi"/>
          <w:sz w:val="24"/>
          <w:szCs w:val="24"/>
        </w:rPr>
        <w:t>-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>construction</w:t>
      </w:r>
      <w:r w:rsidR="00640695" w:rsidRPr="00D30070">
        <w:rPr>
          <w:rFonts w:asciiTheme="minorHAnsi" w:eastAsia="Times New Roman" w:hAnsiTheme="minorHAnsi" w:cstheme="minorHAnsi"/>
          <w:sz w:val="24"/>
          <w:szCs w:val="24"/>
        </w:rPr>
        <w:t xml:space="preserve"> or </w:t>
      </w:r>
      <w:r w:rsidR="00EC7E07" w:rsidRPr="00D30070">
        <w:rPr>
          <w:rFonts w:asciiTheme="minorHAnsi" w:eastAsia="Times New Roman" w:hAnsiTheme="minorHAnsi" w:cstheme="minorHAnsi"/>
          <w:sz w:val="24"/>
          <w:szCs w:val="24"/>
        </w:rPr>
        <w:t>proposed</w:t>
      </w:r>
      <w:r w:rsidR="0052146B" w:rsidRPr="00D30070">
        <w:rPr>
          <w:rFonts w:asciiTheme="minorHAnsi" w:hAnsiTheme="minorHAnsi" w:cstheme="minorHAnsi"/>
          <w:sz w:val="24"/>
          <w:szCs w:val="24"/>
        </w:rPr>
        <w:fldChar w:fldCharType="begin"/>
      </w:r>
      <w:r w:rsidR="001B664B" w:rsidRPr="00D30070">
        <w:rPr>
          <w:rFonts w:asciiTheme="minorHAnsi" w:hAnsiTheme="minorHAnsi" w:cstheme="minorHAnsi"/>
          <w:sz w:val="24"/>
          <w:szCs w:val="24"/>
        </w:rPr>
        <w:instrText xml:space="preserve"> ADDIN EN.CITE &lt;EndNote&gt;&lt;Cite&gt;&lt;Author&gt;Zarfl&lt;/Author&gt;&lt;Year&gt;2015&lt;/Year&gt;&lt;RecNum&gt;2671&lt;/RecNum&gt;&lt;DisplayText&gt;(Zarfl et al., 2015)&lt;/DisplayText&gt;&lt;record&gt;&lt;rec-number&gt;2671&lt;/rec-number&gt;&lt;foreign-keys&gt;&lt;key app="EN" db-id="2x0da0wwgpxsaeepsrvxeaacpt0fxavv5rv0" timestamp="1462930087"&gt;2671&lt;/key&gt;&lt;/foreign-keys&gt;&lt;ref-type name="Journal Article"&gt;17&lt;/ref-type&gt;&lt;contributors&gt;&lt;authors&gt;&lt;author&gt;Zarfl, Christiane&lt;/author&gt;&lt;author&gt;A. E. Lumsdon&lt;/author&gt;&lt;author&gt;J. Berlekamp&lt;/author&gt;&lt;author&gt;L. Tydecks &lt;/author&gt;&lt;author&gt;K. Tockner&lt;/author&gt;&lt;/authors&gt;&lt;/contributors&gt;&lt;titles&gt;&lt;title&gt;A global boom in hydropower dam construction&lt;/title&gt;&lt;secondary-title&gt;Aquat Sci&lt;/secondary-title&gt;&lt;/titles&gt;&lt;periodical&gt;&lt;full-title&gt;Aquat Sci&lt;/full-title&gt;&lt;/periodical&gt;&lt;pages&gt;161-170&lt;/pages&gt;&lt;volume&gt;77&lt;/volume&gt;&lt;dates&gt;&lt;year&gt;2015&lt;/year&gt;&lt;/dates&gt;&lt;urls&gt;&lt;/urls&gt;&lt;/record&gt;&lt;/Cite&gt;&lt;/EndNote&gt;</w:instrText>
      </w:r>
      <w:r w:rsidR="0052146B" w:rsidRPr="00D30070">
        <w:rPr>
          <w:rFonts w:asciiTheme="minorHAnsi" w:hAnsiTheme="minorHAnsi" w:cstheme="minorHAnsi"/>
          <w:sz w:val="24"/>
          <w:szCs w:val="24"/>
        </w:rPr>
        <w:fldChar w:fldCharType="separate"/>
      </w:r>
      <w:r w:rsidR="001B664B" w:rsidRPr="00D30070">
        <w:rPr>
          <w:rFonts w:asciiTheme="minorHAnsi" w:hAnsiTheme="minorHAnsi" w:cstheme="minorHAnsi"/>
          <w:noProof/>
          <w:sz w:val="24"/>
          <w:szCs w:val="24"/>
        </w:rPr>
        <w:t>(</w:t>
      </w:r>
      <w:hyperlink w:anchor="_ENREF_41" w:tooltip="Zarfl, 2015 #2671" w:history="1">
        <w:r w:rsidR="007154A3" w:rsidRPr="00D30070">
          <w:rPr>
            <w:rFonts w:asciiTheme="minorHAnsi" w:hAnsiTheme="minorHAnsi" w:cstheme="minorHAnsi"/>
            <w:noProof/>
            <w:sz w:val="24"/>
            <w:szCs w:val="24"/>
          </w:rPr>
          <w:t>Zarfl et al., 2015</w:t>
        </w:r>
      </w:hyperlink>
      <w:r w:rsidR="001B664B" w:rsidRPr="00D30070">
        <w:rPr>
          <w:rFonts w:asciiTheme="minorHAnsi" w:hAnsiTheme="minorHAnsi" w:cstheme="minorHAnsi"/>
          <w:noProof/>
          <w:sz w:val="24"/>
          <w:szCs w:val="24"/>
        </w:rPr>
        <w:t>)</w:t>
      </w:r>
      <w:r w:rsidR="0052146B" w:rsidRPr="00D30070">
        <w:rPr>
          <w:rFonts w:asciiTheme="minorHAnsi" w:hAnsiTheme="minorHAnsi" w:cstheme="minorHAnsi"/>
          <w:sz w:val="24"/>
          <w:szCs w:val="24"/>
        </w:rPr>
        <w:fldChar w:fldCharType="end"/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. </w:t>
      </w:r>
    </w:p>
    <w:p w14:paraId="79AD5088" w14:textId="77777777" w:rsidR="002E31C8" w:rsidRPr="00D30070" w:rsidRDefault="002E31C8" w:rsidP="002E31C8">
      <w:pPr>
        <w:rPr>
          <w:rFonts w:asciiTheme="minorHAnsi" w:eastAsia="Times New Roman" w:hAnsiTheme="minorHAnsi" w:cstheme="minorHAnsi"/>
          <w:sz w:val="24"/>
          <w:szCs w:val="24"/>
        </w:rPr>
      </w:pPr>
    </w:p>
    <w:p w14:paraId="08F77968" w14:textId="60C8A868" w:rsidR="002E31C8" w:rsidRPr="00D30070" w:rsidRDefault="002E31C8" w:rsidP="002E31C8">
      <w:pPr>
        <w:rPr>
          <w:rFonts w:asciiTheme="minorHAnsi" w:eastAsia="Times New Roman" w:hAnsiTheme="minorHAnsi" w:cstheme="minorHAnsi"/>
          <w:sz w:val="24"/>
          <w:szCs w:val="24"/>
        </w:rPr>
      </w:pP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(c) </w:t>
      </w:r>
      <w:r w:rsidRPr="00D30070">
        <w:rPr>
          <w:rFonts w:asciiTheme="minorHAnsi" w:eastAsia="Times New Roman" w:hAnsiTheme="minorHAnsi" w:cstheme="minorHAnsi"/>
          <w:b/>
          <w:sz w:val="24"/>
          <w:szCs w:val="24"/>
        </w:rPr>
        <w:t xml:space="preserve">"Difference between </w:t>
      </w:r>
      <w:r w:rsidR="000C6A76" w:rsidRPr="00D30070">
        <w:rPr>
          <w:rFonts w:asciiTheme="minorHAnsi" w:eastAsia="Times New Roman" w:hAnsiTheme="minorHAnsi" w:cstheme="minorHAnsi"/>
          <w:b/>
          <w:sz w:val="24"/>
          <w:szCs w:val="24"/>
        </w:rPr>
        <w:t xml:space="preserve">current </w:t>
      </w:r>
      <w:r w:rsidRPr="00D30070">
        <w:rPr>
          <w:rFonts w:asciiTheme="minorHAnsi" w:eastAsia="Times New Roman" w:hAnsiTheme="minorHAnsi" w:cstheme="minorHAnsi"/>
          <w:b/>
          <w:sz w:val="24"/>
          <w:szCs w:val="24"/>
        </w:rPr>
        <w:t>and future scenario":</w:t>
      </w:r>
      <w:r w:rsidR="00B56EE1" w:rsidRPr="00D30070">
        <w:rPr>
          <w:rFonts w:asciiTheme="minorHAnsi" w:eastAsia="Times New Roman" w:hAnsiTheme="minorHAnsi" w:cstheme="minorHAnsi"/>
          <w:sz w:val="24"/>
          <w:szCs w:val="24"/>
        </w:rPr>
        <w:t xml:space="preserve"> </w:t>
      </w:r>
      <w:r w:rsidR="00663F43" w:rsidRPr="00D30070">
        <w:rPr>
          <w:rFonts w:asciiTheme="minorHAnsi" w:eastAsia="Times New Roman" w:hAnsiTheme="minorHAnsi" w:cstheme="minorHAnsi"/>
          <w:sz w:val="24"/>
          <w:szCs w:val="24"/>
        </w:rPr>
        <w:t>Using the results from the two scenarios,</w:t>
      </w:r>
      <w:r w:rsidR="00C31EE8" w:rsidRPr="00D30070">
        <w:rPr>
          <w:rFonts w:asciiTheme="minorHAnsi" w:eastAsia="Times New Roman" w:hAnsiTheme="minorHAnsi" w:cstheme="minorHAnsi"/>
          <w:sz w:val="24"/>
          <w:szCs w:val="24"/>
        </w:rPr>
        <w:t xml:space="preserve"> w</w:t>
      </w:r>
      <w:r w:rsidR="00B56EE1" w:rsidRPr="00D30070">
        <w:rPr>
          <w:rFonts w:asciiTheme="minorHAnsi" w:eastAsia="Times New Roman" w:hAnsiTheme="minorHAnsi" w:cstheme="minorHAnsi"/>
          <w:sz w:val="24"/>
          <w:szCs w:val="24"/>
        </w:rPr>
        <w:t xml:space="preserve">e analyzed the number and length of free-flowing rivers worldwide by continent and by length category and calculated the difference between the two sets of results (Table </w:t>
      </w:r>
      <w:r w:rsidR="006B05FB">
        <w:rPr>
          <w:rFonts w:asciiTheme="minorHAnsi" w:eastAsia="Times New Roman" w:hAnsiTheme="minorHAnsi" w:cstheme="minorHAnsi"/>
          <w:sz w:val="24"/>
          <w:szCs w:val="24"/>
        </w:rPr>
        <w:t>S</w:t>
      </w:r>
      <w:r w:rsidR="00B56EE1" w:rsidRPr="00D30070">
        <w:rPr>
          <w:rFonts w:asciiTheme="minorHAnsi" w:eastAsia="Times New Roman" w:hAnsiTheme="minorHAnsi" w:cstheme="minorHAnsi"/>
          <w:sz w:val="24"/>
          <w:szCs w:val="24"/>
        </w:rPr>
        <w:t xml:space="preserve">1 and </w:t>
      </w:r>
      <w:r w:rsidR="006B05FB">
        <w:rPr>
          <w:rFonts w:asciiTheme="minorHAnsi" w:eastAsia="Times New Roman" w:hAnsiTheme="minorHAnsi" w:cstheme="minorHAnsi"/>
          <w:sz w:val="24"/>
          <w:szCs w:val="24"/>
        </w:rPr>
        <w:t>S</w:t>
      </w:r>
      <w:r w:rsidR="00B56EE1" w:rsidRPr="00D30070">
        <w:rPr>
          <w:rFonts w:asciiTheme="minorHAnsi" w:eastAsia="Times New Roman" w:hAnsiTheme="minorHAnsi" w:cstheme="minorHAnsi"/>
          <w:sz w:val="24"/>
          <w:szCs w:val="24"/>
        </w:rPr>
        <w:t xml:space="preserve">2). </w:t>
      </w:r>
      <w:r w:rsidR="00C31EE8" w:rsidRPr="00D30070">
        <w:rPr>
          <w:rFonts w:asciiTheme="minorHAnsi" w:eastAsia="Times New Roman" w:hAnsiTheme="minorHAnsi" w:cstheme="minorHAnsi"/>
          <w:sz w:val="24"/>
          <w:szCs w:val="24"/>
        </w:rPr>
        <w:t xml:space="preserve">Furthermore, 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we extracted a geographical dataset of rivers that </w:t>
      </w:r>
      <w:r w:rsidR="0022434D" w:rsidRPr="00D30070">
        <w:rPr>
          <w:rFonts w:asciiTheme="minorHAnsi" w:eastAsia="Times New Roman" w:hAnsiTheme="minorHAnsi" w:cstheme="minorHAnsi"/>
          <w:sz w:val="24"/>
          <w:szCs w:val="24"/>
        </w:rPr>
        <w:t xml:space="preserve">would lose 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their free-flowing status due to </w:t>
      </w:r>
      <w:r w:rsidR="000C6A76" w:rsidRPr="00D30070">
        <w:rPr>
          <w:rFonts w:asciiTheme="minorHAnsi" w:eastAsia="Times New Roman" w:hAnsiTheme="minorHAnsi" w:cstheme="minorHAnsi"/>
          <w:sz w:val="24"/>
          <w:szCs w:val="24"/>
        </w:rPr>
        <w:t xml:space="preserve">future 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hydropower construction (Figure 1; </w:t>
      </w:r>
      <w:r w:rsidR="00B56EE1" w:rsidRPr="00D30070">
        <w:rPr>
          <w:rFonts w:asciiTheme="minorHAnsi" w:eastAsia="Times New Roman" w:hAnsiTheme="minorHAnsi" w:cstheme="minorHAnsi"/>
          <w:sz w:val="24"/>
          <w:szCs w:val="24"/>
        </w:rPr>
        <w:t xml:space="preserve">Table </w:t>
      </w:r>
      <w:r w:rsidR="006B05FB">
        <w:rPr>
          <w:rFonts w:asciiTheme="minorHAnsi" w:eastAsia="Times New Roman" w:hAnsiTheme="minorHAnsi" w:cstheme="minorHAnsi"/>
          <w:sz w:val="24"/>
          <w:szCs w:val="24"/>
        </w:rPr>
        <w:t>S</w:t>
      </w:r>
      <w:r w:rsidR="00B56EE1" w:rsidRPr="00D30070">
        <w:rPr>
          <w:rFonts w:asciiTheme="minorHAnsi" w:eastAsia="Times New Roman" w:hAnsiTheme="minorHAnsi" w:cstheme="minorHAnsi"/>
          <w:sz w:val="24"/>
          <w:szCs w:val="24"/>
        </w:rPr>
        <w:t>3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). </w:t>
      </w:r>
    </w:p>
    <w:p w14:paraId="18F931F9" w14:textId="77777777" w:rsidR="002E31C8" w:rsidRPr="00D30070" w:rsidRDefault="002E31C8" w:rsidP="002E31C8">
      <w:pPr>
        <w:rPr>
          <w:rFonts w:asciiTheme="minorHAnsi" w:eastAsia="Times New Roman" w:hAnsiTheme="minorHAnsi" w:cstheme="minorHAnsi"/>
          <w:sz w:val="24"/>
          <w:szCs w:val="24"/>
        </w:rPr>
      </w:pPr>
    </w:p>
    <w:p w14:paraId="7265D4A5" w14:textId="650197E1" w:rsidR="000C6A76" w:rsidRPr="00D30070" w:rsidRDefault="002E31C8" w:rsidP="002E31C8">
      <w:pPr>
        <w:rPr>
          <w:rFonts w:asciiTheme="minorHAnsi" w:eastAsia="Times New Roman" w:hAnsiTheme="minorHAnsi" w:cstheme="minorHAnsi"/>
          <w:sz w:val="24"/>
          <w:szCs w:val="24"/>
          <w:u w:val="single"/>
        </w:rPr>
      </w:pPr>
      <w:r w:rsidRPr="00D30070">
        <w:rPr>
          <w:rFonts w:asciiTheme="minorHAnsi" w:eastAsia="Times New Roman" w:hAnsiTheme="minorHAnsi" w:cstheme="minorHAnsi"/>
          <w:sz w:val="24"/>
          <w:szCs w:val="24"/>
          <w:u w:val="single"/>
        </w:rPr>
        <w:t xml:space="preserve">Potential to maintain </w:t>
      </w:r>
      <w:r w:rsidR="00A86943" w:rsidRPr="00D30070">
        <w:rPr>
          <w:rFonts w:asciiTheme="minorHAnsi" w:eastAsia="Times New Roman" w:hAnsiTheme="minorHAnsi" w:cstheme="minorHAnsi"/>
          <w:sz w:val="24"/>
          <w:szCs w:val="24"/>
          <w:u w:val="single"/>
        </w:rPr>
        <w:t>FFRs</w:t>
      </w:r>
      <w:r w:rsidRPr="00D30070">
        <w:rPr>
          <w:rFonts w:asciiTheme="minorHAnsi" w:eastAsia="Times New Roman" w:hAnsiTheme="minorHAnsi" w:cstheme="minorHAnsi"/>
          <w:sz w:val="24"/>
          <w:szCs w:val="24"/>
          <w:u w:val="single"/>
        </w:rPr>
        <w:t xml:space="preserve"> free from development</w:t>
      </w:r>
    </w:p>
    <w:p w14:paraId="2AFED0DC" w14:textId="0AACF190" w:rsidR="002E31C8" w:rsidRPr="00D30070" w:rsidRDefault="002E31C8" w:rsidP="002E31C8">
      <w:pPr>
        <w:rPr>
          <w:rFonts w:asciiTheme="minorHAnsi" w:eastAsia="Times New Roman" w:hAnsiTheme="minorHAnsi" w:cstheme="minorHAnsi"/>
          <w:sz w:val="24"/>
          <w:szCs w:val="24"/>
        </w:rPr>
      </w:pP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To highlight the feasibility of positively influencing the fate of the global river system through avoiding impacts on </w:t>
      </w:r>
      <w:r w:rsidR="00A86943" w:rsidRPr="00D30070">
        <w:rPr>
          <w:rFonts w:asciiTheme="minorHAnsi" w:eastAsia="Times New Roman" w:hAnsiTheme="minorHAnsi" w:cstheme="minorHAnsi"/>
          <w:sz w:val="24"/>
          <w:szCs w:val="24"/>
        </w:rPr>
        <w:t>FFRs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, we conducted an analysis to estimate the installed capacity of </w:t>
      </w:r>
      <w:r w:rsidR="009A3F4B" w:rsidRPr="00D30070">
        <w:rPr>
          <w:rFonts w:asciiTheme="minorHAnsi" w:eastAsia="Times New Roman" w:hAnsiTheme="minorHAnsi" w:cstheme="minorHAnsi"/>
          <w:sz w:val="24"/>
          <w:szCs w:val="24"/>
        </w:rPr>
        <w:t>proposed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 hydropower projects that </w:t>
      </w:r>
      <w:r w:rsidR="0022434D" w:rsidRPr="00D30070">
        <w:rPr>
          <w:rFonts w:asciiTheme="minorHAnsi" w:eastAsia="Times New Roman" w:hAnsiTheme="minorHAnsi" w:cstheme="minorHAnsi"/>
          <w:sz w:val="24"/>
          <w:szCs w:val="24"/>
        </w:rPr>
        <w:t xml:space="preserve">would have to 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>be replaced by other energy source</w:t>
      </w:r>
      <w:r w:rsidR="0022434D" w:rsidRPr="00D30070">
        <w:rPr>
          <w:rFonts w:asciiTheme="minorHAnsi" w:eastAsia="Times New Roman" w:hAnsiTheme="minorHAnsi" w:cstheme="minorHAnsi"/>
          <w:sz w:val="24"/>
          <w:szCs w:val="24"/>
        </w:rPr>
        <w:t>s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. For this, we considered only </w:t>
      </w:r>
      <w:r w:rsidR="008C0376" w:rsidRPr="00D30070">
        <w:rPr>
          <w:rFonts w:asciiTheme="minorHAnsi" w:eastAsia="Times New Roman" w:hAnsiTheme="minorHAnsi" w:cstheme="minorHAnsi"/>
          <w:sz w:val="24"/>
          <w:szCs w:val="24"/>
        </w:rPr>
        <w:t>proposed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 dam projects as potentially avoidable, and their fate to be conducive to policy changes. Therefore, we considered under-construction dams as built, and grouped them together with existing dams. We then calculated the sum of installed capacity of </w:t>
      </w:r>
      <w:r w:rsidR="008310D6" w:rsidRPr="00D30070">
        <w:rPr>
          <w:rFonts w:asciiTheme="minorHAnsi" w:eastAsia="Times New Roman" w:hAnsiTheme="minorHAnsi" w:cstheme="minorHAnsi"/>
          <w:sz w:val="24"/>
          <w:szCs w:val="24"/>
        </w:rPr>
        <w:t>proposed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 hydropower projects on </w:t>
      </w:r>
      <w:r w:rsidR="00BC66C2" w:rsidRPr="00D30070">
        <w:rPr>
          <w:rFonts w:asciiTheme="minorHAnsi" w:eastAsia="Times New Roman" w:hAnsiTheme="minorHAnsi" w:cstheme="minorHAnsi"/>
          <w:sz w:val="24"/>
          <w:szCs w:val="24"/>
        </w:rPr>
        <w:t>FFRs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 by river length category. </w:t>
      </w:r>
    </w:p>
    <w:p w14:paraId="0C9F52A1" w14:textId="77777777" w:rsidR="002E31C8" w:rsidRPr="00D30070" w:rsidRDefault="002E31C8" w:rsidP="002E31C8">
      <w:pPr>
        <w:rPr>
          <w:rFonts w:asciiTheme="minorHAnsi" w:eastAsia="Times New Roman" w:hAnsiTheme="minorHAnsi" w:cstheme="minorHAnsi"/>
          <w:sz w:val="24"/>
          <w:szCs w:val="24"/>
        </w:rPr>
      </w:pPr>
    </w:p>
    <w:p w14:paraId="5731A1A2" w14:textId="4F357A43" w:rsidR="002E31C8" w:rsidRPr="00D30070" w:rsidRDefault="002E31C8" w:rsidP="002E31C8">
      <w:pPr>
        <w:rPr>
          <w:rFonts w:asciiTheme="minorHAnsi" w:eastAsia="Times New Roman" w:hAnsiTheme="minorHAnsi" w:cstheme="minorHAnsi"/>
          <w:sz w:val="24"/>
          <w:szCs w:val="24"/>
        </w:rPr>
      </w:pP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To maintain the status </w:t>
      </w:r>
      <w:r w:rsidR="00BC66C2" w:rsidRPr="00D30070">
        <w:rPr>
          <w:rFonts w:asciiTheme="minorHAnsi" w:eastAsia="Times New Roman" w:hAnsiTheme="minorHAnsi" w:cstheme="minorHAnsi"/>
          <w:sz w:val="24"/>
          <w:szCs w:val="24"/>
        </w:rPr>
        <w:t xml:space="preserve">of 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all of today's FFRs, approximately 212 GW of installed capacity </w:t>
      </w:r>
      <w:r w:rsidR="0022434D" w:rsidRPr="00D30070">
        <w:rPr>
          <w:rFonts w:asciiTheme="minorHAnsi" w:eastAsia="Times New Roman" w:hAnsiTheme="minorHAnsi" w:cstheme="minorHAnsi"/>
          <w:sz w:val="24"/>
          <w:szCs w:val="24"/>
        </w:rPr>
        <w:t xml:space="preserve">would have 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to be replaced by alternative sources. </w:t>
      </w:r>
      <w:r w:rsidR="0022434D" w:rsidRPr="00D30070">
        <w:rPr>
          <w:rFonts w:asciiTheme="minorHAnsi" w:eastAsia="Times New Roman" w:hAnsiTheme="minorHAnsi" w:cstheme="minorHAnsi"/>
          <w:sz w:val="24"/>
          <w:szCs w:val="24"/>
        </w:rPr>
        <w:t xml:space="preserve">This </w:t>
      </w:r>
      <w:r w:rsidR="003A0D45" w:rsidRPr="00D30070">
        <w:rPr>
          <w:rFonts w:asciiTheme="minorHAnsi" w:eastAsia="Times New Roman" w:hAnsiTheme="minorHAnsi" w:cstheme="minorHAnsi"/>
          <w:sz w:val="24"/>
          <w:szCs w:val="24"/>
        </w:rPr>
        <w:t>represents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 almost 99 GW of hydropower development </w:t>
      </w:r>
      <w:r w:rsidR="00205679" w:rsidRPr="00D30070">
        <w:rPr>
          <w:rFonts w:asciiTheme="minorHAnsi" w:eastAsia="Times New Roman" w:hAnsiTheme="minorHAnsi" w:cstheme="minorHAnsi"/>
          <w:sz w:val="24"/>
          <w:szCs w:val="24"/>
        </w:rPr>
        <w:t>that</w:t>
      </w:r>
      <w:r w:rsidR="0022434D" w:rsidRPr="00D30070">
        <w:rPr>
          <w:rFonts w:asciiTheme="minorHAnsi" w:eastAsia="Times New Roman" w:hAnsiTheme="minorHAnsi" w:cstheme="minorHAnsi"/>
          <w:sz w:val="24"/>
          <w:szCs w:val="24"/>
        </w:rPr>
        <w:t xml:space="preserve"> are </w:t>
      </w:r>
      <w:r w:rsidR="00A23E1D" w:rsidRPr="00D30070">
        <w:rPr>
          <w:rFonts w:asciiTheme="minorHAnsi" w:eastAsia="Times New Roman" w:hAnsiTheme="minorHAnsi" w:cstheme="minorHAnsi"/>
          <w:sz w:val="24"/>
          <w:szCs w:val="24"/>
        </w:rPr>
        <w:t>proposed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 on shorter rivers (&lt;500</w:t>
      </w:r>
      <w:r w:rsidR="00BC66C2" w:rsidRPr="00D30070">
        <w:rPr>
          <w:rFonts w:asciiTheme="minorHAnsi" w:eastAsia="Times New Roman" w:hAnsiTheme="minorHAnsi" w:cstheme="minorHAnsi"/>
          <w:sz w:val="24"/>
          <w:szCs w:val="24"/>
        </w:rPr>
        <w:t xml:space="preserve"> 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km), 39 GW </w:t>
      </w:r>
      <w:r w:rsidR="00205679" w:rsidRPr="00D30070">
        <w:rPr>
          <w:rFonts w:asciiTheme="minorHAnsi" w:eastAsia="Times New Roman" w:hAnsiTheme="minorHAnsi" w:cstheme="minorHAnsi"/>
          <w:sz w:val="24"/>
          <w:szCs w:val="24"/>
        </w:rPr>
        <w:t xml:space="preserve">that </w:t>
      </w:r>
      <w:r w:rsidR="0022434D" w:rsidRPr="00D30070">
        <w:rPr>
          <w:rFonts w:asciiTheme="minorHAnsi" w:eastAsia="Times New Roman" w:hAnsiTheme="minorHAnsi" w:cstheme="minorHAnsi"/>
          <w:sz w:val="24"/>
          <w:szCs w:val="24"/>
        </w:rPr>
        <w:t xml:space="preserve">are </w:t>
      </w:r>
      <w:r w:rsidR="00A23E1D" w:rsidRPr="00D30070">
        <w:rPr>
          <w:rFonts w:asciiTheme="minorHAnsi" w:eastAsia="Times New Roman" w:hAnsiTheme="minorHAnsi" w:cstheme="minorHAnsi"/>
          <w:sz w:val="24"/>
          <w:szCs w:val="24"/>
        </w:rPr>
        <w:t xml:space="preserve">proposed 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>on long (500-1000</w:t>
      </w:r>
      <w:r w:rsidR="00BC66C2" w:rsidRPr="00D30070">
        <w:rPr>
          <w:rFonts w:asciiTheme="minorHAnsi" w:eastAsia="Times New Roman" w:hAnsiTheme="minorHAnsi" w:cstheme="minorHAnsi"/>
          <w:sz w:val="24"/>
          <w:szCs w:val="24"/>
        </w:rPr>
        <w:t xml:space="preserve"> 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km) and 75 </w:t>
      </w:r>
      <w:r w:rsidR="00F2196F" w:rsidRPr="00D30070">
        <w:rPr>
          <w:rFonts w:asciiTheme="minorHAnsi" w:eastAsia="Times New Roman" w:hAnsiTheme="minorHAnsi" w:cstheme="minorHAnsi"/>
          <w:sz w:val="24"/>
          <w:szCs w:val="24"/>
        </w:rPr>
        <w:t xml:space="preserve">GW </w:t>
      </w:r>
      <w:r w:rsidR="00205679" w:rsidRPr="00D30070">
        <w:rPr>
          <w:rFonts w:asciiTheme="minorHAnsi" w:eastAsia="Times New Roman" w:hAnsiTheme="minorHAnsi" w:cstheme="minorHAnsi"/>
          <w:sz w:val="24"/>
          <w:szCs w:val="24"/>
        </w:rPr>
        <w:t xml:space="preserve">that </w:t>
      </w:r>
      <w:r w:rsidR="0022434D" w:rsidRPr="00D30070">
        <w:rPr>
          <w:rFonts w:asciiTheme="minorHAnsi" w:eastAsia="Times New Roman" w:hAnsiTheme="minorHAnsi" w:cstheme="minorHAnsi"/>
          <w:sz w:val="24"/>
          <w:szCs w:val="24"/>
        </w:rPr>
        <w:t>are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 </w:t>
      </w:r>
      <w:r w:rsidR="00B339C6" w:rsidRPr="00D30070">
        <w:rPr>
          <w:rFonts w:asciiTheme="minorHAnsi" w:eastAsia="Times New Roman" w:hAnsiTheme="minorHAnsi" w:cstheme="minorHAnsi"/>
          <w:sz w:val="24"/>
          <w:szCs w:val="24"/>
        </w:rPr>
        <w:t>proposed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 on very long </w:t>
      </w:r>
      <w:r w:rsidR="00BC66C2" w:rsidRPr="00D30070">
        <w:rPr>
          <w:rFonts w:asciiTheme="minorHAnsi" w:eastAsia="Times New Roman" w:hAnsiTheme="minorHAnsi" w:cstheme="minorHAnsi"/>
          <w:sz w:val="24"/>
          <w:szCs w:val="24"/>
          <w:lang w:val="en"/>
        </w:rPr>
        <w:t xml:space="preserve">(&gt;1000 km) </w:t>
      </w:r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rivers, such as the Irrawaddy, Congo, </w:t>
      </w:r>
      <w:proofErr w:type="gramStart"/>
      <w:r w:rsidRPr="00D30070">
        <w:rPr>
          <w:rFonts w:asciiTheme="minorHAnsi" w:eastAsia="Times New Roman" w:hAnsiTheme="minorHAnsi" w:cstheme="minorHAnsi"/>
          <w:sz w:val="24"/>
          <w:szCs w:val="24"/>
        </w:rPr>
        <w:t>Salween</w:t>
      </w:r>
      <w:proofErr w:type="gramEnd"/>
      <w:r w:rsidRPr="00D30070">
        <w:rPr>
          <w:rFonts w:asciiTheme="minorHAnsi" w:eastAsia="Times New Roman" w:hAnsiTheme="minorHAnsi" w:cstheme="minorHAnsi"/>
          <w:sz w:val="24"/>
          <w:szCs w:val="24"/>
        </w:rPr>
        <w:t xml:space="preserve"> and the Amazon.</w:t>
      </w:r>
    </w:p>
    <w:p w14:paraId="35BEA35C" w14:textId="0ABB3320" w:rsidR="002E31C8" w:rsidRPr="00D30070" w:rsidRDefault="002E31C8" w:rsidP="002E31C8">
      <w:pPr>
        <w:rPr>
          <w:rFonts w:asciiTheme="minorHAnsi" w:eastAsia="Times New Roman" w:hAnsiTheme="minorHAnsi" w:cstheme="minorHAnsi"/>
          <w:b/>
          <w:bCs/>
          <w:kern w:val="32"/>
          <w:sz w:val="24"/>
          <w:szCs w:val="24"/>
        </w:rPr>
      </w:pPr>
    </w:p>
    <w:p w14:paraId="6D8DDF6E" w14:textId="2144187B" w:rsidR="002E31C8" w:rsidRPr="00D30070" w:rsidRDefault="004006C0" w:rsidP="002E31C8">
      <w:pPr>
        <w:keepNext/>
        <w:spacing w:before="240" w:after="60"/>
        <w:ind w:left="360" w:hanging="360"/>
        <w:outlineLvl w:val="0"/>
        <w:rPr>
          <w:rFonts w:asciiTheme="minorHAnsi" w:eastAsia="Times New Roman" w:hAnsiTheme="minorHAnsi" w:cstheme="minorHAnsi"/>
          <w:sz w:val="24"/>
          <w:szCs w:val="24"/>
        </w:rPr>
      </w:pPr>
      <w:r w:rsidRPr="00D30070">
        <w:rPr>
          <w:rFonts w:asciiTheme="minorHAnsi" w:eastAsia="Times New Roman" w:hAnsiTheme="minorHAnsi" w:cstheme="minorHAnsi"/>
          <w:b/>
          <w:bCs/>
          <w:kern w:val="32"/>
          <w:sz w:val="24"/>
          <w:szCs w:val="24"/>
        </w:rPr>
        <w:t xml:space="preserve">Table </w:t>
      </w:r>
      <w:r w:rsidR="006B05FB">
        <w:rPr>
          <w:rFonts w:asciiTheme="minorHAnsi" w:eastAsia="Times New Roman" w:hAnsiTheme="minorHAnsi" w:cstheme="minorHAnsi"/>
          <w:b/>
          <w:bCs/>
          <w:kern w:val="32"/>
          <w:sz w:val="24"/>
          <w:szCs w:val="24"/>
        </w:rPr>
        <w:t>S</w:t>
      </w:r>
      <w:r w:rsidR="002E31C8" w:rsidRPr="00D30070">
        <w:rPr>
          <w:rFonts w:asciiTheme="minorHAnsi" w:eastAsia="Times New Roman" w:hAnsiTheme="minorHAnsi" w:cstheme="minorHAnsi"/>
          <w:b/>
          <w:bCs/>
          <w:kern w:val="32"/>
          <w:sz w:val="24"/>
          <w:szCs w:val="24"/>
        </w:rPr>
        <w:t>1.</w:t>
      </w:r>
      <w:r w:rsidR="002E31C8" w:rsidRPr="00D30070">
        <w:rPr>
          <w:rFonts w:asciiTheme="minorHAnsi" w:eastAsia="Times New Roman" w:hAnsiTheme="minorHAnsi" w:cstheme="minorHAnsi"/>
          <w:sz w:val="24"/>
          <w:szCs w:val="24"/>
        </w:rPr>
        <w:t xml:space="preserve"> Number of free-flowing rivers by length category and continent for the current and </w:t>
      </w:r>
      <w:r w:rsidR="001B09C3" w:rsidRPr="00D30070">
        <w:rPr>
          <w:rFonts w:asciiTheme="minorHAnsi" w:eastAsia="Times New Roman" w:hAnsiTheme="minorHAnsi" w:cstheme="minorHAnsi"/>
          <w:sz w:val="24"/>
          <w:szCs w:val="24"/>
        </w:rPr>
        <w:t xml:space="preserve">future </w:t>
      </w:r>
      <w:r w:rsidR="002E31C8" w:rsidRPr="00D30070">
        <w:rPr>
          <w:rFonts w:asciiTheme="minorHAnsi" w:eastAsia="Times New Roman" w:hAnsiTheme="minorHAnsi" w:cstheme="minorHAnsi"/>
          <w:sz w:val="24"/>
          <w:szCs w:val="24"/>
        </w:rPr>
        <w:t>scenario, and difference between the two scenarios</w:t>
      </w:r>
      <w:r w:rsidR="00E2194E" w:rsidRPr="00D30070">
        <w:rPr>
          <w:rFonts w:asciiTheme="minorHAnsi" w:eastAsia="Times New Roman" w:hAnsiTheme="minorHAnsi" w:cstheme="minorHAnsi"/>
          <w:sz w:val="24"/>
          <w:szCs w:val="24"/>
        </w:rPr>
        <w:t xml:space="preserve"> (FF = free-flowing).</w:t>
      </w:r>
    </w:p>
    <w:p w14:paraId="3E421F1F" w14:textId="77777777" w:rsidR="001634F7" w:rsidRPr="00936939" w:rsidRDefault="001634F7" w:rsidP="002E31C8">
      <w:pPr>
        <w:keepNext/>
        <w:spacing w:before="240" w:after="60"/>
        <w:ind w:left="360" w:hanging="360"/>
        <w:outlineLvl w:val="0"/>
        <w:rPr>
          <w:rFonts w:eastAsia="Times New Roman"/>
          <w:b/>
          <w:bCs/>
          <w:kern w:val="32"/>
          <w:sz w:val="24"/>
          <w:szCs w:val="24"/>
        </w:rPr>
      </w:pPr>
    </w:p>
    <w:tbl>
      <w:tblPr>
        <w:tblW w:w="9339" w:type="dxa"/>
        <w:jc w:val="right"/>
        <w:tblLook w:val="04A0" w:firstRow="1" w:lastRow="0" w:firstColumn="1" w:lastColumn="0" w:noHBand="0" w:noVBand="1"/>
      </w:tblPr>
      <w:tblGrid>
        <w:gridCol w:w="1985"/>
        <w:gridCol w:w="850"/>
        <w:gridCol w:w="851"/>
        <w:gridCol w:w="850"/>
        <w:gridCol w:w="851"/>
        <w:gridCol w:w="850"/>
        <w:gridCol w:w="851"/>
        <w:gridCol w:w="709"/>
        <w:gridCol w:w="719"/>
        <w:gridCol w:w="823"/>
      </w:tblGrid>
      <w:tr w:rsidR="002E31C8" w:rsidRPr="00936939" w14:paraId="0220B220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6C16516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Current scenario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FED02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454D9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7CAB3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7DB8A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E24E9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AC814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A5B0A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37C2E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FB99D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2E31C8" w:rsidRPr="00936939" w14:paraId="61DA46D0" w14:textId="77777777" w:rsidTr="0086348F">
        <w:trPr>
          <w:trHeight w:val="300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B5E334B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28A88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0-100 km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95C6C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00-500 km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B6CFB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00-1000 km</w:t>
            </w:r>
          </w:p>
        </w:tc>
        <w:tc>
          <w:tcPr>
            <w:tcW w:w="142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0B98A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&gt; 1000 km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AD3BF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Grand Total</w:t>
            </w:r>
          </w:p>
        </w:tc>
      </w:tr>
      <w:tr w:rsidR="002E31C8" w:rsidRPr="00936939" w14:paraId="6419E0E0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DDB804B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571D9" w14:textId="77777777" w:rsidR="002E31C8" w:rsidRPr="00936939" w:rsidRDefault="002E31C8" w:rsidP="0086348F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F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D58F0" w14:textId="29D8518F" w:rsidR="002E31C8" w:rsidRPr="00936939" w:rsidRDefault="002E31C8" w:rsidP="0086348F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t F</w:t>
            </w:r>
            <w:r w:rsidR="00A247C3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9D77D" w14:textId="77777777" w:rsidR="002E31C8" w:rsidRPr="00936939" w:rsidRDefault="002E31C8" w:rsidP="0086348F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F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CAA40" w14:textId="77777777" w:rsidR="002E31C8" w:rsidRPr="00936939" w:rsidRDefault="002E31C8" w:rsidP="0086348F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t FF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C6345" w14:textId="77777777" w:rsidR="002E31C8" w:rsidRPr="00936939" w:rsidRDefault="002E31C8" w:rsidP="0086348F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F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91806" w14:textId="77777777" w:rsidR="002E31C8" w:rsidRPr="00936939" w:rsidRDefault="002E31C8" w:rsidP="0086348F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t F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B5C5E" w14:textId="77777777" w:rsidR="002E31C8" w:rsidRPr="00936939" w:rsidRDefault="002E31C8" w:rsidP="0086348F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F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37936" w14:textId="77777777" w:rsidR="002E31C8" w:rsidRPr="00936939" w:rsidRDefault="002E31C8" w:rsidP="0086348F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t FF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DD825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2E31C8" w:rsidRPr="00936939" w14:paraId="3A70A5BA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FD4DE9F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rth Americ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D4D28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6,50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5D7BD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,67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25032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,32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B3C2B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72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02BB0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8F89F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8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6C500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1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077A7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3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B15D0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1,398</w:t>
            </w:r>
          </w:p>
        </w:tc>
      </w:tr>
      <w:tr w:rsidR="002E31C8" w:rsidRPr="00936939" w14:paraId="1A16CD2A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E92B042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South Americ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085BB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78,55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721C9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,23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80778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,4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34C33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1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F36EB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9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A888B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53F06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3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F8CD7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2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AEEC5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82,804</w:t>
            </w:r>
          </w:p>
        </w:tc>
      </w:tr>
      <w:tr w:rsidR="002E31C8" w:rsidRPr="00936939" w14:paraId="0CC05849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7C996AD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Europ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66390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5,88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63068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,63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BB5E2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,34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D9079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69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C1E9E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F50C4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6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A3FFA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52C50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2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1F8BE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9,687</w:t>
            </w:r>
          </w:p>
        </w:tc>
      </w:tr>
      <w:tr w:rsidR="002E31C8" w:rsidRPr="00936939" w14:paraId="7D90159B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A079208" w14:textId="23A85051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A</w:t>
            </w:r>
            <w:r w:rsidR="0086348F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ric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A0883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4,4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547A2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4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9D49E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,66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E5ECF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6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7E186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2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39F9A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ED38E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7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6A4AF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1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8ACF6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8,112</w:t>
            </w:r>
          </w:p>
        </w:tc>
      </w:tr>
      <w:tr w:rsidR="002E31C8" w:rsidRPr="00936939" w14:paraId="7EE1C702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B99DD03" w14:textId="0F18E7FB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A</w:t>
            </w:r>
            <w:r w:rsidR="0086348F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si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07FBF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68,47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1C36B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,67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28B41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,24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51CF9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95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5468F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0CE71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9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C8D82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3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D8082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6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7AB42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77,624</w:t>
            </w:r>
          </w:p>
        </w:tc>
      </w:tr>
      <w:tr w:rsidR="002E31C8" w:rsidRPr="00936939" w14:paraId="65A06E1D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69C953B" w14:textId="1A184B8F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A</w:t>
            </w:r>
            <w:r w:rsidR="0086348F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ustrali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5DBDD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6,8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0888C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7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345D8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,04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B20ED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1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AD313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07BD5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B8501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A3D0B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4CC5A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8,389</w:t>
            </w:r>
          </w:p>
        </w:tc>
      </w:tr>
      <w:tr w:rsidR="002E31C8" w:rsidRPr="00936939" w14:paraId="63347E6E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6AD2B12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Grand Total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A37E4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80,7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F0450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9,93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54CC7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3,03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F2E5B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,28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23E83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5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4FF2F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6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E6E84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90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27986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56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CCCAA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08,014</w:t>
            </w:r>
          </w:p>
        </w:tc>
      </w:tr>
      <w:tr w:rsidR="002E31C8" w:rsidRPr="00936939" w14:paraId="40AAB6FD" w14:textId="77777777" w:rsidTr="0086348F">
        <w:trPr>
          <w:trHeight w:val="510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FE338A5" w14:textId="461F3956" w:rsidR="002E31C8" w:rsidRPr="00936939" w:rsidRDefault="001B09C3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Percent</w:t>
            </w:r>
            <w:r w:rsidR="002E31C8"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 xml:space="preserve"> of length category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1075A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96.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3F9CF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3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36C9D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79.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AAAF6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20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D76D0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55.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3BC10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44.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29BFC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36.6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706C2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63.4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B3630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</w:p>
        </w:tc>
      </w:tr>
      <w:tr w:rsidR="002E31C8" w:rsidRPr="00936939" w14:paraId="1471B454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03AE2CC" w14:textId="57735DE1" w:rsidR="002E31C8" w:rsidRPr="00936939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1B929D" w14:textId="77777777" w:rsidR="002E31C8" w:rsidRPr="00936939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D45718" w14:textId="77777777" w:rsidR="002E31C8" w:rsidRPr="00936939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1E0730" w14:textId="77777777" w:rsidR="002E31C8" w:rsidRPr="00936939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06A39D" w14:textId="77777777" w:rsidR="002E31C8" w:rsidRPr="00936939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BF9C72" w14:textId="77777777" w:rsidR="002E31C8" w:rsidRPr="00936939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E19628" w14:textId="77777777" w:rsidR="002E31C8" w:rsidRPr="00936939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4A6714" w14:textId="50EE0CF1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614F7E" w14:textId="0548B255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337DE6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</w:p>
        </w:tc>
      </w:tr>
      <w:tr w:rsidR="002E31C8" w:rsidRPr="00936939" w14:paraId="1B152B10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91FB0D6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FF607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E6726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7F957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564F5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EE9A3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5FBDD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C2B78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C80CB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5E2A9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2E31C8" w:rsidRPr="00936939" w14:paraId="33AE63BB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621CB19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uture scenario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94018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CB389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047F1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4B2BA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98308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48E3E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1AD2D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D6A38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0BC23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2E31C8" w:rsidRPr="00936939" w14:paraId="3399D0E7" w14:textId="77777777" w:rsidTr="0086348F">
        <w:trPr>
          <w:trHeight w:val="300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434CEAE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9C992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0-100 km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6B024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00-500 km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04791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00-1000 km</w:t>
            </w:r>
          </w:p>
        </w:tc>
        <w:tc>
          <w:tcPr>
            <w:tcW w:w="142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6747F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&gt; 1000 km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FF86B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Grand Total</w:t>
            </w:r>
          </w:p>
        </w:tc>
      </w:tr>
      <w:tr w:rsidR="002E31C8" w:rsidRPr="00936939" w14:paraId="1C8BDC83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EEFF1F4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1F4C8" w14:textId="77777777" w:rsidR="002E31C8" w:rsidRPr="00936939" w:rsidRDefault="002E31C8" w:rsidP="00A247C3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F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88003" w14:textId="77777777" w:rsidR="002E31C8" w:rsidRPr="00936939" w:rsidRDefault="002E31C8" w:rsidP="00A247C3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t FF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3C763" w14:textId="77777777" w:rsidR="002E31C8" w:rsidRPr="00936939" w:rsidRDefault="002E31C8" w:rsidP="00A247C3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F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4E1B5" w14:textId="77777777" w:rsidR="002E31C8" w:rsidRPr="00936939" w:rsidRDefault="002E31C8" w:rsidP="00A247C3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t FF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38DD5" w14:textId="77777777" w:rsidR="002E31C8" w:rsidRPr="00936939" w:rsidRDefault="002E31C8" w:rsidP="00A247C3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F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4FD3E" w14:textId="77777777" w:rsidR="002E31C8" w:rsidRPr="00936939" w:rsidRDefault="002E31C8" w:rsidP="00A247C3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t F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41DB2" w14:textId="77777777" w:rsidR="002E31C8" w:rsidRPr="00936939" w:rsidRDefault="002E31C8" w:rsidP="00A247C3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F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41E56" w14:textId="77777777" w:rsidR="002E31C8" w:rsidRPr="00936939" w:rsidRDefault="002E31C8" w:rsidP="00A247C3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t FF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CBFEE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2E31C8" w:rsidRPr="00936939" w14:paraId="08572A8A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C975945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rth Americ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87114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6,49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6CAE9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,68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2FA6D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,30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E00C4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74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01885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9A4CC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8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3F0F6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0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FF8D1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4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92FAF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1,398</w:t>
            </w:r>
          </w:p>
        </w:tc>
      </w:tr>
      <w:tr w:rsidR="002E31C8" w:rsidRPr="00936939" w14:paraId="14FE576F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3079B12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South Americ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4B817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78,04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706D2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,75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D9688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,14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4BD25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68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8F0D6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6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C04A8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8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B5C60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9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3A352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6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D4F78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82,804</w:t>
            </w:r>
          </w:p>
        </w:tc>
      </w:tr>
      <w:tr w:rsidR="002E31C8" w:rsidRPr="00936939" w14:paraId="513BB36F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C6CF092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Europ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61A87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5,59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4B93C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,92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306F0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,2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E24B8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75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36050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2C31D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6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41883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D1F6D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2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B572A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9,687</w:t>
            </w:r>
          </w:p>
        </w:tc>
      </w:tr>
      <w:tr w:rsidR="002E31C8" w:rsidRPr="00936939" w14:paraId="1FA473A8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A5F869B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Afric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BEDFB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4,34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591D2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9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804C0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,57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AFD1D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5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D0054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2523C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6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998B9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6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4AB47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2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B93DF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8,112</w:t>
            </w:r>
          </w:p>
        </w:tc>
      </w:tr>
      <w:tr w:rsidR="002E31C8" w:rsidRPr="00936939" w14:paraId="3B687B4B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2F5BCDE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Asi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B4A0C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68,17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46715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,97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36E5D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,13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DC88B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,06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33F69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45A7C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041DB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8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B3D4E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1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BD5DD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77,624</w:t>
            </w:r>
          </w:p>
        </w:tc>
      </w:tr>
      <w:tr w:rsidR="002E31C8" w:rsidRPr="00936939" w14:paraId="18B946A9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24EB766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Australi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EA504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6,87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D3F94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8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CE24A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,03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1FC56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2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A45B6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1221F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6D248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DF7E2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B903E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8,389</w:t>
            </w:r>
          </w:p>
        </w:tc>
      </w:tr>
      <w:tr w:rsidR="002E31C8" w:rsidRPr="00936939" w14:paraId="6D5B7842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6D87459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Grand Total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44198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79,51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50DBB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1,12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C8A8A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2,49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B8E2D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,82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A171D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560F1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2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4DA3D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9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52415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87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6363C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08,014</w:t>
            </w:r>
          </w:p>
        </w:tc>
      </w:tr>
      <w:tr w:rsidR="002E31C8" w:rsidRPr="00936939" w14:paraId="6EA527A4" w14:textId="77777777" w:rsidTr="0086348F">
        <w:trPr>
          <w:trHeight w:val="510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9215B5C" w14:textId="36E76964" w:rsidR="002E31C8" w:rsidRPr="00936939" w:rsidRDefault="001B09C3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Percent</w:t>
            </w:r>
            <w:r w:rsidR="002E31C8"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 xml:space="preserve"> of length category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ABB1A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96.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8B6BF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3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7C994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76.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D06EA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23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EF1D0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47.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F71E1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52.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0C337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24.0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E0633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76.0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0979D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</w:p>
        </w:tc>
      </w:tr>
      <w:tr w:rsidR="002E31C8" w:rsidRPr="00936939" w14:paraId="6E54F136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0EEB4F7" w14:textId="3F70D2D7" w:rsidR="002E31C8" w:rsidRPr="00322A7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A14144" w14:textId="77777777" w:rsidR="002E31C8" w:rsidRPr="00322A7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51D03A" w14:textId="77777777" w:rsidR="002E31C8" w:rsidRPr="00322A7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AE2B18" w14:textId="77777777" w:rsidR="002E31C8" w:rsidRPr="00322A7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B81275" w14:textId="77777777" w:rsidR="002E31C8" w:rsidRPr="00322A7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A8EB11" w14:textId="77777777" w:rsidR="002E31C8" w:rsidRPr="00322A7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4EDFD8" w14:textId="77777777" w:rsidR="002E31C8" w:rsidRPr="00322A7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EE0DD4" w14:textId="1C889961" w:rsidR="002E31C8" w:rsidRPr="00322A7D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9545DF" w14:textId="0A8146DF" w:rsidR="002E31C8" w:rsidRPr="00322A7D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A65D45" w14:textId="77777777" w:rsidR="002E31C8" w:rsidRPr="00322A7D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</w:tr>
      <w:tr w:rsidR="002E31C8" w:rsidRPr="00936939" w14:paraId="5DEB0A6F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BB699F4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D10DD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CC55A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BEA15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0000B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E8CB8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9702B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10F3D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28D66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74DA8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2E31C8" w:rsidRPr="00936939" w14:paraId="3C887551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CFC2D73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Differenc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8688D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F9F8B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88BC9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77443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40ACD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F39DC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B692B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E4B98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6F02A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2E31C8" w:rsidRPr="00936939" w14:paraId="05365465" w14:textId="77777777" w:rsidTr="0086348F">
        <w:trPr>
          <w:trHeight w:val="300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A097A24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FAF7D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0-100 km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C2447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00-500 km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897C8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00-1000 km</w:t>
            </w:r>
          </w:p>
        </w:tc>
        <w:tc>
          <w:tcPr>
            <w:tcW w:w="142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37AEB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&gt; 1000 km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F6A1B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2E31C8" w:rsidRPr="00936939" w14:paraId="3A68109E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0505E37" w14:textId="77777777" w:rsidR="002E31C8" w:rsidRPr="00936939" w:rsidRDefault="002E31C8" w:rsidP="00E53A03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B2E4E" w14:textId="77777777" w:rsidR="002E31C8" w:rsidRPr="00936939" w:rsidRDefault="002E31C8" w:rsidP="00E53A03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F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C6DBB" w14:textId="77777777" w:rsidR="002E31C8" w:rsidRPr="00936939" w:rsidRDefault="002E31C8" w:rsidP="00E53A03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t FF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A8176" w14:textId="77777777" w:rsidR="002E31C8" w:rsidRPr="00936939" w:rsidRDefault="002E31C8" w:rsidP="00E53A03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F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5869A" w14:textId="77777777" w:rsidR="002E31C8" w:rsidRPr="00936939" w:rsidRDefault="002E31C8" w:rsidP="00E53A03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t FF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989CD" w14:textId="77777777" w:rsidR="002E31C8" w:rsidRPr="00936939" w:rsidRDefault="002E31C8" w:rsidP="00E53A03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F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85EBB" w14:textId="77777777" w:rsidR="002E31C8" w:rsidRPr="00936939" w:rsidRDefault="002E31C8" w:rsidP="00E53A03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t F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6FCEF" w14:textId="77777777" w:rsidR="002E31C8" w:rsidRPr="00936939" w:rsidRDefault="002E31C8" w:rsidP="00E53A03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F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21DDC" w14:textId="77777777" w:rsidR="002E31C8" w:rsidRPr="00936939" w:rsidRDefault="002E31C8" w:rsidP="00E53A03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t FF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0743E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2E31C8" w:rsidRPr="00936939" w14:paraId="7BEF265B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55249AD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rth Americ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1483F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1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D368F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2E317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1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ED82C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802B4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C6A64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A3E3E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1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2A809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56778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2E31C8" w:rsidRPr="00936939" w14:paraId="439C1F09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09F6101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South Americ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9253A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51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5EEF1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1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CA1B1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27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3CCCE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7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4DBF1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3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695F9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46119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14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DEEA5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4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925CE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2E31C8" w:rsidRPr="00936939" w14:paraId="6D33AF31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75F75E2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Europ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A423C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2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BB730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8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F798A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5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67973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E1435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A1083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87AEF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0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0FAB8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0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F1ACA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2E31C8" w:rsidRPr="00936939" w14:paraId="5849D8AE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2D4D5B8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Afric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7FBD6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5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534A8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1EACB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8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95ED1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8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72F26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1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899A1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A5A48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11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636C0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1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F3F3C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2E31C8" w:rsidRPr="00936939" w14:paraId="4DBC3601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40A7D07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Asi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B4C03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3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FDA18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0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E9DBE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1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63F63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0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AB01A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2A7F1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1A1DD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5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B88E9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FFC3B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2E31C8" w:rsidRPr="00936939" w14:paraId="3548F101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870A4A5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Australi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93771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0BA4C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7E40E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4BD0A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4D4D8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61C64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BEB77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0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5047B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0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9AAC5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2E31C8" w:rsidRPr="00936939" w14:paraId="683CCCD4" w14:textId="77777777" w:rsidTr="0086348F">
        <w:trPr>
          <w:trHeight w:val="255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A5277FF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Grand Total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25A29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1,1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9BFA6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,18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9F43B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54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B6CB9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4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6E79F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6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0A69D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6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4A595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31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12915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1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1F04F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2E31C8" w:rsidRPr="00936939" w14:paraId="08833A3C" w14:textId="77777777" w:rsidTr="0086348F">
        <w:trPr>
          <w:trHeight w:val="510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F8AE1D0" w14:textId="66C2F04D" w:rsidR="002E31C8" w:rsidRPr="00936939" w:rsidRDefault="001B09C3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Percent</w:t>
            </w:r>
            <w:r w:rsidR="002E31C8"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 xml:space="preserve"> of length category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5F1FC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-0.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1091F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0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7A30F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-3.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74427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3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E4D82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-7.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036AF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7.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EDC33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-12.6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2577D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12.6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30A69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</w:p>
        </w:tc>
      </w:tr>
      <w:tr w:rsidR="002E31C8" w:rsidRPr="00936939" w14:paraId="06BE0FCE" w14:textId="77777777" w:rsidTr="0086348F">
        <w:trPr>
          <w:trHeight w:val="317"/>
          <w:jc w:val="right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5DCC57" w14:textId="70E684EA" w:rsidR="002E31C8" w:rsidRPr="00322A7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74F675" w14:textId="77777777" w:rsidR="002E31C8" w:rsidRPr="00322A7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1F999B" w14:textId="77777777" w:rsidR="002E31C8" w:rsidRPr="00322A7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54A481" w14:textId="77777777" w:rsidR="002E31C8" w:rsidRPr="00322A7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37C780" w14:textId="77777777" w:rsidR="002E31C8" w:rsidRPr="00322A7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ED3CC8" w14:textId="77777777" w:rsidR="002E31C8" w:rsidRPr="00322A7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41C934" w14:textId="77777777" w:rsidR="002E31C8" w:rsidRPr="00322A7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D0B62B" w14:textId="66554936" w:rsidR="002E31C8" w:rsidRPr="00322A7D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E96736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9696C" w14:textId="77777777" w:rsidR="002E31C8" w:rsidRPr="00936939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</w:p>
        </w:tc>
      </w:tr>
    </w:tbl>
    <w:p w14:paraId="2A21AD92" w14:textId="77777777" w:rsidR="00C31EE8" w:rsidRDefault="00C31EE8" w:rsidP="0032185E">
      <w:pPr>
        <w:rPr>
          <w:rFonts w:eastAsiaTheme="minorEastAsia"/>
          <w:b/>
          <w:bCs/>
          <w:kern w:val="24"/>
          <w:sz w:val="24"/>
          <w:lang w:val="en-CA" w:eastAsia="fr-FR"/>
        </w:rPr>
      </w:pPr>
    </w:p>
    <w:p w14:paraId="351D680E" w14:textId="08FEEC0A" w:rsidR="002E31C8" w:rsidRDefault="00E57491" w:rsidP="001E6364">
      <w:pPr>
        <w:rPr>
          <w:rFonts w:eastAsia="Times New Roman"/>
          <w:kern w:val="32"/>
          <w:sz w:val="24"/>
          <w:szCs w:val="24"/>
        </w:rPr>
      </w:pPr>
      <w:r w:rsidRPr="00E57491">
        <w:rPr>
          <w:rFonts w:eastAsia="Times New Roman"/>
          <w:b/>
          <w:bCs/>
          <w:kern w:val="32"/>
          <w:sz w:val="24"/>
          <w:szCs w:val="24"/>
        </w:rPr>
        <w:lastRenderedPageBreak/>
        <w:t xml:space="preserve">Table </w:t>
      </w:r>
      <w:r w:rsidR="006B05FB">
        <w:rPr>
          <w:rFonts w:eastAsia="Times New Roman"/>
          <w:b/>
          <w:bCs/>
          <w:kern w:val="32"/>
          <w:sz w:val="24"/>
          <w:szCs w:val="24"/>
        </w:rPr>
        <w:t>S</w:t>
      </w:r>
      <w:r w:rsidRPr="00E57491">
        <w:rPr>
          <w:rFonts w:eastAsia="Times New Roman"/>
          <w:b/>
          <w:bCs/>
          <w:kern w:val="32"/>
          <w:sz w:val="24"/>
          <w:szCs w:val="24"/>
        </w:rPr>
        <w:t>2:</w:t>
      </w:r>
      <w:r>
        <w:rPr>
          <w:rFonts w:eastAsia="Times New Roman"/>
          <w:kern w:val="32"/>
          <w:sz w:val="24"/>
          <w:szCs w:val="24"/>
        </w:rPr>
        <w:t xml:space="preserve"> </w:t>
      </w:r>
      <w:r w:rsidR="002E31C8" w:rsidRPr="00936939">
        <w:rPr>
          <w:rFonts w:eastAsia="Times New Roman"/>
          <w:kern w:val="32"/>
          <w:sz w:val="24"/>
          <w:szCs w:val="24"/>
        </w:rPr>
        <w:t>Length (</w:t>
      </w:r>
      <w:r w:rsidR="007435B7">
        <w:rPr>
          <w:rFonts w:eastAsia="Times New Roman"/>
          <w:kern w:val="32"/>
          <w:sz w:val="24"/>
          <w:szCs w:val="24"/>
        </w:rPr>
        <w:t xml:space="preserve">thousand </w:t>
      </w:r>
      <w:r w:rsidR="002E31C8" w:rsidRPr="00936939">
        <w:rPr>
          <w:rFonts w:eastAsia="Times New Roman"/>
          <w:kern w:val="32"/>
          <w:sz w:val="24"/>
          <w:szCs w:val="24"/>
        </w:rPr>
        <w:t xml:space="preserve">km) of free-flowing rivers by length category and continent for the current and </w:t>
      </w:r>
      <w:r w:rsidR="001B09C3">
        <w:rPr>
          <w:rFonts w:eastAsia="Times New Roman"/>
          <w:kern w:val="32"/>
          <w:sz w:val="24"/>
          <w:szCs w:val="24"/>
        </w:rPr>
        <w:t>future</w:t>
      </w:r>
      <w:r w:rsidR="001B09C3" w:rsidRPr="00936939">
        <w:rPr>
          <w:rFonts w:eastAsia="Times New Roman"/>
          <w:kern w:val="32"/>
          <w:sz w:val="24"/>
          <w:szCs w:val="24"/>
        </w:rPr>
        <w:t xml:space="preserve"> </w:t>
      </w:r>
      <w:r w:rsidR="002E31C8" w:rsidRPr="00936939">
        <w:rPr>
          <w:rFonts w:eastAsia="Times New Roman"/>
          <w:kern w:val="32"/>
          <w:sz w:val="24"/>
          <w:szCs w:val="24"/>
        </w:rPr>
        <w:t>scenario, and difference between the two scenarios</w:t>
      </w:r>
      <w:r w:rsidR="00E2194E">
        <w:rPr>
          <w:rFonts w:eastAsia="Times New Roman"/>
          <w:kern w:val="32"/>
          <w:sz w:val="24"/>
          <w:szCs w:val="24"/>
        </w:rPr>
        <w:t xml:space="preserve"> (FF = free-flowing)</w:t>
      </w:r>
      <w:r w:rsidR="001B09C3">
        <w:rPr>
          <w:rFonts w:eastAsia="Times New Roman"/>
          <w:kern w:val="32"/>
          <w:sz w:val="24"/>
          <w:szCs w:val="24"/>
        </w:rPr>
        <w:t>.</w:t>
      </w:r>
    </w:p>
    <w:p w14:paraId="430828B8" w14:textId="77777777" w:rsidR="001634F7" w:rsidRPr="00936939" w:rsidRDefault="001634F7" w:rsidP="001E6364">
      <w:pPr>
        <w:rPr>
          <w:rFonts w:eastAsia="Times New Roman"/>
          <w:b/>
          <w:bCs/>
          <w:kern w:val="32"/>
          <w:sz w:val="24"/>
          <w:szCs w:val="24"/>
        </w:rPr>
      </w:pPr>
    </w:p>
    <w:tbl>
      <w:tblPr>
        <w:tblW w:w="9414" w:type="dxa"/>
        <w:tblLook w:val="04A0" w:firstRow="1" w:lastRow="0" w:firstColumn="1" w:lastColumn="0" w:noHBand="0" w:noVBand="1"/>
      </w:tblPr>
      <w:tblGrid>
        <w:gridCol w:w="1440"/>
        <w:gridCol w:w="759"/>
        <w:gridCol w:w="967"/>
        <w:gridCol w:w="958"/>
        <w:gridCol w:w="848"/>
        <w:gridCol w:w="848"/>
        <w:gridCol w:w="848"/>
        <w:gridCol w:w="848"/>
        <w:gridCol w:w="848"/>
        <w:gridCol w:w="1050"/>
      </w:tblGrid>
      <w:tr w:rsidR="00F42979" w:rsidRPr="00936939" w14:paraId="11F25C39" w14:textId="77777777" w:rsidTr="0084013E">
        <w:trPr>
          <w:trHeight w:val="234"/>
        </w:trPr>
        <w:tc>
          <w:tcPr>
            <w:tcW w:w="21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42DB023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Current scenario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AFA65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4B9B4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4ED08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6200E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86BE4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FC326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E6C6C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244B2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987E00" w:rsidRPr="00936939" w14:paraId="5C312A46" w14:textId="77777777" w:rsidTr="0084013E">
        <w:trPr>
          <w:trHeight w:val="277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9C8BE57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ADBF5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0-100 km</w:t>
            </w:r>
          </w:p>
        </w:tc>
        <w:tc>
          <w:tcPr>
            <w:tcW w:w="180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5235C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00-500 km</w:t>
            </w:r>
          </w:p>
        </w:tc>
        <w:tc>
          <w:tcPr>
            <w:tcW w:w="16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A8D11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00-1000 km</w:t>
            </w:r>
          </w:p>
        </w:tc>
        <w:tc>
          <w:tcPr>
            <w:tcW w:w="16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27668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&gt; 1000 km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53438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Grand Total</w:t>
            </w:r>
          </w:p>
        </w:tc>
      </w:tr>
      <w:tr w:rsidR="00987E00" w:rsidRPr="00936939" w14:paraId="06A6CDA9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2FA8C7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AC2F7" w14:textId="77777777" w:rsidR="002E31C8" w:rsidRPr="00936939" w:rsidRDefault="002E31C8" w:rsidP="00E82A36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F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6746B" w14:textId="77777777" w:rsidR="002E31C8" w:rsidRPr="00936939" w:rsidRDefault="002E31C8" w:rsidP="00E82A36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t FF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CFBEC" w14:textId="77777777" w:rsidR="002E31C8" w:rsidRPr="00936939" w:rsidRDefault="002E31C8" w:rsidP="00E82A36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F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9586B" w14:textId="77777777" w:rsidR="002E31C8" w:rsidRPr="00936939" w:rsidRDefault="002E31C8" w:rsidP="00E82A36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t FF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19F84" w14:textId="77777777" w:rsidR="002E31C8" w:rsidRPr="00936939" w:rsidRDefault="002E31C8" w:rsidP="00E82A36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F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16FF5" w14:textId="77777777" w:rsidR="002E31C8" w:rsidRPr="00936939" w:rsidRDefault="002E31C8" w:rsidP="00E82A36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t FF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0F527" w14:textId="77777777" w:rsidR="002E31C8" w:rsidRPr="00936939" w:rsidRDefault="002E31C8" w:rsidP="00E82A36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F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9A945" w14:textId="77777777" w:rsidR="002E31C8" w:rsidRPr="00936939" w:rsidRDefault="002E31C8" w:rsidP="00E82A36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t FF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F7635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987E00" w:rsidRPr="00936939" w14:paraId="0B7D6BF3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82C905B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rth America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AC33B" w14:textId="1AE96689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,364</w:t>
            </w:r>
            <w:r w:rsidR="00C76900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2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095E8" w14:textId="2C34D6AA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72</w:t>
            </w:r>
            <w:r w:rsidR="00D605F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6.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3DFA4" w14:textId="354D7FD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77</w:t>
            </w:r>
            <w:r w:rsidR="00D605F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761CE" w14:textId="7BB09868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45</w:t>
            </w:r>
            <w:r w:rsidR="00BB1C23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4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003C4" w14:textId="5B9768A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8</w:t>
            </w:r>
            <w:r w:rsidR="00BB1C23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D2748" w14:textId="0D324101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5</w:t>
            </w:r>
            <w:r w:rsidR="00BB1C23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8CE06" w14:textId="202B891F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4</w:t>
            </w:r>
            <w:r w:rsidR="00BB1C23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47FFD" w14:textId="56923EA1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6</w:t>
            </w:r>
            <w:r w:rsidR="00BB1C23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.0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EF583" w14:textId="43DAE06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,120</w:t>
            </w:r>
            <w:r w:rsidR="00010D55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2</w:t>
            </w:r>
          </w:p>
        </w:tc>
      </w:tr>
      <w:tr w:rsidR="00987E00" w:rsidRPr="00936939" w14:paraId="337CA658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5A2F615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South America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7754C" w14:textId="4FC75596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,837</w:t>
            </w:r>
            <w:r w:rsidR="00010D55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7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BAD23" w14:textId="4669E016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7</w:t>
            </w:r>
            <w:r w:rsidR="000059F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E1152" w14:textId="4F87D28C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13</w:t>
            </w:r>
            <w:r w:rsidR="000059F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B6F7F" w14:textId="6AA19D70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86</w:t>
            </w:r>
            <w:r w:rsidR="000059F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14CE1" w14:textId="0FC5F00C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61</w:t>
            </w:r>
            <w:r w:rsidR="000059F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F2363" w14:textId="598DCE6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4</w:t>
            </w:r>
            <w:r w:rsidR="000059F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4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D6A07" w14:textId="22134269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0</w:t>
            </w:r>
            <w:r w:rsidR="000059F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958F3" w14:textId="275F2830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2</w:t>
            </w:r>
            <w:r w:rsidR="0058508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8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623EA" w14:textId="4E9FFB54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,564</w:t>
            </w:r>
            <w:r w:rsidR="0058508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4</w:t>
            </w:r>
          </w:p>
        </w:tc>
      </w:tr>
      <w:tr w:rsidR="00987E00" w:rsidRPr="00936939" w14:paraId="2933D1C0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0064BBE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Europe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4A6B2" w14:textId="73C67282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80</w:t>
            </w:r>
            <w:r w:rsidR="0058508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9.0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BB902" w14:textId="3ED76BB1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74</w:t>
            </w:r>
            <w:r w:rsidR="0058508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7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539FF" w14:textId="7F05E61F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2</w:t>
            </w:r>
            <w:r w:rsidR="0058508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.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ED54A" w14:textId="2CA2F08D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40</w:t>
            </w:r>
            <w:r w:rsidR="0058508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92FB4" w14:textId="2C914971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0</w:t>
            </w:r>
            <w:r w:rsidR="004245AA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7F298" w14:textId="4CB0734F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7</w:t>
            </w:r>
            <w:r w:rsidR="004245AA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281C4" w14:textId="09229222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</w:t>
            </w:r>
            <w:r w:rsidR="004245AA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4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92028" w14:textId="228613F6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7</w:t>
            </w:r>
            <w:r w:rsidR="00991596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4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38436" w14:textId="29BA63FA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,354</w:t>
            </w:r>
            <w:r w:rsidR="00991596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9</w:t>
            </w:r>
          </w:p>
        </w:tc>
      </w:tr>
      <w:tr w:rsidR="00987E00" w:rsidRPr="00936939" w14:paraId="516511D2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4028D30" w14:textId="1FD60EF8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A</w:t>
            </w:r>
            <w:r w:rsidR="00E9634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rica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F4D7E" w14:textId="059F2E9A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,028</w:t>
            </w:r>
            <w:r w:rsidR="00991596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2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CB98E" w14:textId="52E1F8E3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2</w:t>
            </w:r>
            <w:r w:rsidR="002F1764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7742C" w14:textId="7351FB1F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68</w:t>
            </w:r>
            <w:r w:rsidR="002F1764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091ED" w14:textId="2005DDB2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80</w:t>
            </w:r>
            <w:r w:rsidR="002F1764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B180C" w14:textId="1FDB16C8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83</w:t>
            </w:r>
            <w:r w:rsidR="002F1764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6743B" w14:textId="27388F10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4</w:t>
            </w:r>
            <w:r w:rsidR="002F1764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5B62E" w14:textId="7341B020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2</w:t>
            </w:r>
            <w:r w:rsidR="002F1764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AC5C6" w14:textId="4F7AF18E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</w:t>
            </w:r>
            <w:r w:rsidR="00AE399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.0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20636" w14:textId="5D65EF5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,810</w:t>
            </w:r>
            <w:r w:rsidR="00AE399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6</w:t>
            </w:r>
          </w:p>
        </w:tc>
      </w:tr>
      <w:tr w:rsidR="00987E00" w:rsidRPr="00936939" w14:paraId="65602EAC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D6974B7" w14:textId="1DC18B64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A</w:t>
            </w:r>
            <w:r w:rsidR="00E9634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sia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F58A3" w14:textId="63F488EC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,900</w:t>
            </w:r>
            <w:r w:rsidR="00AE399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6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83BFA" w14:textId="573C181E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66</w:t>
            </w:r>
            <w:r w:rsidR="00AE399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1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1F310" w14:textId="10184536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56</w:t>
            </w:r>
            <w:r w:rsidR="00AE399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66F6D" w14:textId="1C512BF0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8</w:t>
            </w:r>
            <w:r w:rsidR="007F0847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8.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D6E6E" w14:textId="5932C2BC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74</w:t>
            </w:r>
            <w:r w:rsidR="007F0847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256E4" w14:textId="076BB9A4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62</w:t>
            </w:r>
            <w:r w:rsidR="007F0847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C3601" w14:textId="73F1EC13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1</w:t>
            </w:r>
            <w:r w:rsidR="007F0847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7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0A1A5" w14:textId="52D02F34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00</w:t>
            </w:r>
            <w:r w:rsidR="007F0847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0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63C9C" w14:textId="0871BDBE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,089</w:t>
            </w:r>
            <w:r w:rsidR="007F0847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</w:t>
            </w:r>
          </w:p>
        </w:tc>
      </w:tr>
      <w:tr w:rsidR="00987E00" w:rsidRPr="00936939" w14:paraId="16A0E859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5EB5C05" w14:textId="048D64FB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A</w:t>
            </w:r>
            <w:r w:rsidR="00E9634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ustralia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5F5FF" w14:textId="74244724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629</w:t>
            </w:r>
            <w:r w:rsidR="000D0CAA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6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B0ABC" w14:textId="4F83D9A2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1</w:t>
            </w:r>
            <w:r w:rsidR="00A50B7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3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792A2" w14:textId="260DF259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77</w:t>
            </w:r>
            <w:r w:rsidR="00A50B7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7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11D82" w14:textId="58D9A5AA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3</w:t>
            </w:r>
            <w:r w:rsidR="00A50B7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5B0BC" w14:textId="1DB1C1DA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8</w:t>
            </w:r>
            <w:r w:rsidR="00A50B7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9F217" w14:textId="076D9D46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4</w:t>
            </w:r>
            <w:r w:rsidR="00A50B7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9355F" w14:textId="3363E76D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</w:t>
            </w:r>
            <w:r w:rsidR="00A50B7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14F42" w14:textId="29CDC262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</w:t>
            </w:r>
            <w:r w:rsidR="00A50B7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3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A7755" w14:textId="336D6078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893</w:t>
            </w:r>
            <w:r w:rsidR="00A50B7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9</w:t>
            </w:r>
          </w:p>
        </w:tc>
      </w:tr>
      <w:tr w:rsidR="00987E00" w:rsidRPr="00936939" w14:paraId="7D6B986A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5FE6A76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Grand Total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6F952" w14:textId="2BFB7C36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7,569</w:t>
            </w:r>
            <w:r w:rsidR="000D0CAA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2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7B16E" w14:textId="351AB1FA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94</w:t>
            </w:r>
            <w:r w:rsidR="000D0CAA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7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E9F80" w14:textId="35A08C80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,214</w:t>
            </w:r>
            <w:r w:rsidR="000D0CAA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9E9D6" w14:textId="7D0E81A5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664</w:t>
            </w:r>
            <w:r w:rsidR="000D0CAA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C85CB" w14:textId="0C514356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97</w:t>
            </w:r>
            <w:r w:rsidR="000D0CAA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5886D" w14:textId="658FAA50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47</w:t>
            </w:r>
            <w:r w:rsidR="000D0CAA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F829C" w14:textId="1FB9769F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47</w:t>
            </w:r>
            <w:r w:rsidR="00C547EB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7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2594F" w14:textId="6FAD4C05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98</w:t>
            </w:r>
            <w:r w:rsidR="00C547EB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92636" w14:textId="69B558A8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1,833</w:t>
            </w:r>
            <w:r w:rsidR="00C547EB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1</w:t>
            </w:r>
          </w:p>
        </w:tc>
      </w:tr>
      <w:tr w:rsidR="00987E00" w:rsidRPr="00936939" w14:paraId="56617240" w14:textId="77777777" w:rsidTr="0084013E">
        <w:trPr>
          <w:trHeight w:val="471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3C3208E" w14:textId="69DF6571" w:rsidR="002E31C8" w:rsidRPr="00936939" w:rsidRDefault="001B09C3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Percent</w:t>
            </w:r>
            <w:r w:rsidR="002E31C8"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 xml:space="preserve"> of length category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4BFC8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95.0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E071E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5.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3CADC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76.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A4645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23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691B8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54.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112B6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45.4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7CC46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33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47272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66.9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75129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</w:p>
        </w:tc>
      </w:tr>
      <w:tr w:rsidR="00987E00" w:rsidRPr="00936939" w14:paraId="5C66AFC7" w14:textId="77777777" w:rsidTr="001C35C3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368F1B7" w14:textId="68FFE249" w:rsidR="002E31C8" w:rsidRPr="00A4468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0DEBF9" w14:textId="77777777" w:rsidR="002E31C8" w:rsidRPr="00A4468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2277E9" w14:textId="77777777" w:rsidR="002E31C8" w:rsidRPr="00A4468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5F184A" w14:textId="77777777" w:rsidR="002E31C8" w:rsidRPr="00A4468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337EE9" w14:textId="77777777" w:rsidR="002E31C8" w:rsidRPr="00A4468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989B0B" w14:textId="77777777" w:rsidR="002E31C8" w:rsidRPr="00A4468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80CC22" w14:textId="77777777" w:rsidR="002E31C8" w:rsidRPr="00A4468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243E11" w14:textId="711FB8C2" w:rsidR="002E31C8" w:rsidRPr="00A4468D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6E0CFC" w14:textId="326F410F" w:rsidR="002E31C8" w:rsidRPr="00A4468D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4EE4B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</w:p>
        </w:tc>
      </w:tr>
      <w:tr w:rsidR="00987E00" w:rsidRPr="00936939" w14:paraId="2E63DD50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A723AEF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BD444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B0EB1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F7BEA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16ACB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ABCB9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6C9EA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D0580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8E422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49DBB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F42979" w:rsidRPr="00936939" w14:paraId="79CEB8D8" w14:textId="77777777" w:rsidTr="0084013E">
        <w:trPr>
          <w:trHeight w:val="234"/>
        </w:trPr>
        <w:tc>
          <w:tcPr>
            <w:tcW w:w="21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82E04DA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Future scenario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D0147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6D1B7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839EA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29714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AC8A2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FDE0C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63B1E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6AFAF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987E00" w:rsidRPr="00936939" w14:paraId="30CF77FD" w14:textId="77777777" w:rsidTr="0084013E">
        <w:trPr>
          <w:trHeight w:val="277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A962272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41926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0-100 km</w:t>
            </w:r>
          </w:p>
        </w:tc>
        <w:tc>
          <w:tcPr>
            <w:tcW w:w="180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5A74F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00-500 km</w:t>
            </w:r>
          </w:p>
        </w:tc>
        <w:tc>
          <w:tcPr>
            <w:tcW w:w="16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0801A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00-1000 km</w:t>
            </w:r>
          </w:p>
        </w:tc>
        <w:tc>
          <w:tcPr>
            <w:tcW w:w="16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F4FB3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&gt; 1000 km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12904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Grand Total</w:t>
            </w:r>
          </w:p>
        </w:tc>
      </w:tr>
      <w:tr w:rsidR="00987E00" w:rsidRPr="00936939" w14:paraId="73B6007F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23AF05D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3F641" w14:textId="77777777" w:rsidR="002E31C8" w:rsidRPr="00936939" w:rsidRDefault="002E31C8" w:rsidP="00E82A36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F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AE69D" w14:textId="77777777" w:rsidR="002E31C8" w:rsidRPr="00936939" w:rsidRDefault="002E31C8" w:rsidP="00E82A36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t FF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E0E6C" w14:textId="77777777" w:rsidR="002E31C8" w:rsidRPr="00936939" w:rsidRDefault="002E31C8" w:rsidP="00E82A36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F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C029B" w14:textId="77777777" w:rsidR="002E31C8" w:rsidRPr="00936939" w:rsidRDefault="002E31C8" w:rsidP="00E82A36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t FF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C9EB7" w14:textId="77777777" w:rsidR="002E31C8" w:rsidRPr="00936939" w:rsidRDefault="002E31C8" w:rsidP="00E82A36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F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1CB56" w14:textId="77777777" w:rsidR="002E31C8" w:rsidRPr="00936939" w:rsidRDefault="002E31C8" w:rsidP="00E82A36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t FF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2A1FF" w14:textId="77777777" w:rsidR="002E31C8" w:rsidRPr="00936939" w:rsidRDefault="002E31C8" w:rsidP="00E82A36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F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D81F0" w14:textId="77777777" w:rsidR="002E31C8" w:rsidRPr="00936939" w:rsidRDefault="002E31C8" w:rsidP="00E82A36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t FF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EA6E9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987E00" w:rsidRPr="00936939" w14:paraId="6B5F69AA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83E0FC2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rth America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F569F" w14:textId="0CFBAAA2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,363</w:t>
            </w:r>
            <w:r w:rsidR="00987E00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4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B0719" w14:textId="2B78F374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73</w:t>
            </w:r>
            <w:r w:rsidR="00987E00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4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C354E" w14:textId="5BCFCFF4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73</w:t>
            </w:r>
            <w:r w:rsidR="008A5035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5C867" w14:textId="6CC167D5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49</w:t>
            </w:r>
            <w:r w:rsidR="0099663C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5F3CE" w14:textId="76D39DF5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8</w:t>
            </w:r>
            <w:r w:rsidR="0099663C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6FE40" w14:textId="222A2D2A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5</w:t>
            </w:r>
            <w:r w:rsidR="0099663C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4C3F9" w14:textId="4D8E8630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3</w:t>
            </w:r>
            <w:r w:rsidR="0099663C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F28C9" w14:textId="56BEF021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63</w:t>
            </w:r>
            <w:r w:rsidR="0099663C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C6E47" w14:textId="566078A2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,120</w:t>
            </w:r>
            <w:r w:rsidR="00121C5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2</w:t>
            </w:r>
          </w:p>
        </w:tc>
      </w:tr>
      <w:tr w:rsidR="00987E00" w:rsidRPr="00936939" w14:paraId="03F1E49F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66590B9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South America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DEDB0" w14:textId="17209512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,814</w:t>
            </w:r>
            <w:r w:rsidR="009003F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7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442AB" w14:textId="0675803B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70</w:t>
            </w:r>
            <w:r w:rsidR="009003F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E69C6" w14:textId="617EF7E8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60</w:t>
            </w:r>
            <w:r w:rsidR="009003F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C87A0" w14:textId="46F63E29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39</w:t>
            </w:r>
            <w:r w:rsidR="009003F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BF5E4" w14:textId="7755AF31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1</w:t>
            </w:r>
            <w:r w:rsidR="009003F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513E8" w14:textId="3BC85534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5</w:t>
            </w:r>
            <w:r w:rsidR="009003F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96A4C" w14:textId="5735D461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4</w:t>
            </w:r>
            <w:r w:rsidR="00121C5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FB63C" w14:textId="0B8C6045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68</w:t>
            </w:r>
            <w:r w:rsidR="00121C5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8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EE05C" w14:textId="74618626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,564</w:t>
            </w:r>
            <w:r w:rsidR="00121C5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4</w:t>
            </w:r>
          </w:p>
        </w:tc>
      </w:tr>
      <w:tr w:rsidR="00987E00" w:rsidRPr="00936939" w14:paraId="487E2D2E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1DC47E7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Europe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F6633" w14:textId="0B211FFD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798</w:t>
            </w:r>
            <w:r w:rsidR="009003F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4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080FB" w14:textId="190FA755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85</w:t>
            </w:r>
            <w:r w:rsidR="009003F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3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0D77A" w14:textId="54D0A609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11</w:t>
            </w:r>
            <w:r w:rsidR="009003F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="00AA0318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7494C" w14:textId="6C48BBC6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50</w:t>
            </w:r>
            <w:r w:rsidR="00AA0318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3CAB1" w14:textId="2AA37D02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0</w:t>
            </w:r>
            <w:r w:rsidR="00AA0318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3B939" w14:textId="056051B4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7</w:t>
            </w:r>
            <w:r w:rsidR="00AA0318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5A023" w14:textId="0035FB4B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</w:t>
            </w:r>
            <w:r w:rsidR="00AA0318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4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D5628" w14:textId="6C721126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7</w:t>
            </w:r>
            <w:r w:rsidR="00AA0318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4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EDE2C" w14:textId="00F038AA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,354</w:t>
            </w:r>
            <w:r w:rsidR="00AA0318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9</w:t>
            </w:r>
          </w:p>
        </w:tc>
      </w:tr>
      <w:tr w:rsidR="00987E00" w:rsidRPr="00936939" w14:paraId="1B956395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B980678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Africa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CEB63" w14:textId="162BAAD1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,025</w:t>
            </w:r>
            <w:r w:rsidR="00201AA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1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ED482" w14:textId="5EA628ED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5</w:t>
            </w:r>
            <w:r w:rsidR="00201AA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B6B21" w14:textId="3849B0F6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47</w:t>
            </w:r>
            <w:r w:rsidR="00201AA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4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98AC1" w14:textId="76320B8C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01</w:t>
            </w:r>
            <w:r w:rsidR="00201AA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D100A" w14:textId="204674A9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71</w:t>
            </w:r>
            <w:r w:rsidR="00201AA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4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D2846" w14:textId="50158E5A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6</w:t>
            </w:r>
            <w:r w:rsidR="00CC6FB1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EDAB2" w14:textId="66569759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2</w:t>
            </w:r>
            <w:r w:rsidR="00CC6FB1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8D3A1" w14:textId="784924F2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71</w:t>
            </w:r>
            <w:r w:rsidR="00CC6FB1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5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B8FB9" w14:textId="59CF38E9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,810</w:t>
            </w:r>
            <w:r w:rsidR="00CC6FB1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6</w:t>
            </w:r>
          </w:p>
        </w:tc>
      </w:tr>
      <w:tr w:rsidR="00987E00" w:rsidRPr="00936939" w14:paraId="5AE03937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D1A0785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Asia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F6296" w14:textId="07056F2E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,889</w:t>
            </w:r>
            <w:r w:rsidR="00201AA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4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61C90" w14:textId="5ECB94E0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77</w:t>
            </w:r>
            <w:r w:rsidR="00BA3298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2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294C2" w14:textId="7C30EBEB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33</w:t>
            </w:r>
            <w:r w:rsidR="00BA3298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1A527" w14:textId="3958239A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10</w:t>
            </w:r>
            <w:r w:rsidR="00BA3298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9985D" w14:textId="05B826BF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65</w:t>
            </w:r>
            <w:r w:rsidR="00BA3298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727C3" w14:textId="73CBB69C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70</w:t>
            </w:r>
            <w:r w:rsidR="00BA3298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D46F9" w14:textId="479DF003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1</w:t>
            </w:r>
            <w:r w:rsidR="00BA3298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87DD8" w14:textId="4B91665D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10</w:t>
            </w:r>
            <w:r w:rsidR="00BA3298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5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0BAEF" w14:textId="418C84E9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,089</w:t>
            </w:r>
            <w:r w:rsidR="00BA3298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1</w:t>
            </w:r>
          </w:p>
        </w:tc>
      </w:tr>
      <w:tr w:rsidR="00987E00" w:rsidRPr="00936939" w14:paraId="49ED411A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6FFDD60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Australia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CA962" w14:textId="7A8C0A04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629</w:t>
            </w:r>
            <w:r w:rsidR="00F4297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0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AD198" w14:textId="069D7FFD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1</w:t>
            </w:r>
            <w:r w:rsidR="00F4297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78884" w14:textId="53721339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76</w:t>
            </w:r>
            <w:r w:rsidR="00BA3298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CFC32" w14:textId="31374D58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5</w:t>
            </w:r>
            <w:r w:rsidR="00BA3298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3C9E5" w14:textId="59623888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7</w:t>
            </w:r>
            <w:r w:rsidR="00BA3298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5091B" w14:textId="495ED05E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5</w:t>
            </w:r>
            <w:r w:rsidR="00BA3298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B27C3" w14:textId="1A5869CF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</w:t>
            </w:r>
            <w:r w:rsidR="00BA3298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148F5" w14:textId="002D71BD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</w:t>
            </w:r>
            <w:r w:rsidR="00BA3298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2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8AA61" w14:textId="3DBA9462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893</w:t>
            </w:r>
            <w:r w:rsidR="00BA3298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9</w:t>
            </w:r>
          </w:p>
        </w:tc>
      </w:tr>
      <w:tr w:rsidR="00987E00" w:rsidRPr="00936939" w14:paraId="5651C605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DE75192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Grand Total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120B0" w14:textId="08B62F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7,5</w:t>
            </w:r>
            <w:r w:rsidR="00F4297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0.0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FC0D3" w14:textId="77ED12CD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43</w:t>
            </w:r>
            <w:r w:rsidR="00F4297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54408" w14:textId="686A5AEB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,102</w:t>
            </w:r>
            <w:r w:rsidR="00F4297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FB788" w14:textId="4DABC34A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775</w:t>
            </w:r>
            <w:r w:rsidR="00F4297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0A0F8" w14:textId="61B82F79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54</w:t>
            </w:r>
            <w:r w:rsidR="00F4297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C0549" w14:textId="7269D93E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89</w:t>
            </w:r>
            <w:r w:rsidR="00F4297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3C564" w14:textId="28920BB0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90</w:t>
            </w:r>
            <w:r w:rsidR="00F4297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5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8818A" w14:textId="40FA98D9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55</w:t>
            </w:r>
            <w:r w:rsidR="001578ED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7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E80D9" w14:textId="7A845BF9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1,833</w:t>
            </w:r>
            <w:r w:rsidR="001578ED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1</w:t>
            </w:r>
          </w:p>
        </w:tc>
      </w:tr>
      <w:tr w:rsidR="00987E00" w:rsidRPr="00936939" w14:paraId="71C444D3" w14:textId="77777777" w:rsidTr="0084013E">
        <w:trPr>
          <w:trHeight w:val="471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A2688B5" w14:textId="48A45981" w:rsidR="002E31C8" w:rsidRPr="00936939" w:rsidRDefault="001B09C3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Percent</w:t>
            </w:r>
            <w:r w:rsidR="002E31C8"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 xml:space="preserve"> of length category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747E4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94.4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DE240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5.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D84B8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73.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96E05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27.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E943A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46.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949D1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53.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19B1C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20.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86640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79.7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7805D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</w:p>
        </w:tc>
      </w:tr>
      <w:tr w:rsidR="00987E00" w:rsidRPr="00936939" w14:paraId="227A2725" w14:textId="77777777" w:rsidTr="00A4468D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1915914" w14:textId="15ED9A43" w:rsidR="002E31C8" w:rsidRPr="00A4468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1302A6" w14:textId="77777777" w:rsidR="002E31C8" w:rsidRPr="00A4468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595E7D" w14:textId="77777777" w:rsidR="002E31C8" w:rsidRPr="00A4468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8AC67D" w14:textId="77777777" w:rsidR="002E31C8" w:rsidRPr="00A4468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ED8485" w14:textId="77777777" w:rsidR="002E31C8" w:rsidRPr="00A4468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01DDB9" w14:textId="77777777" w:rsidR="002E31C8" w:rsidRPr="00A4468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A3E256" w14:textId="77777777" w:rsidR="002E31C8" w:rsidRPr="00A4468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2EFF2A" w14:textId="7D6E9240" w:rsidR="002E31C8" w:rsidRPr="00A4468D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FFED43" w14:textId="40043B95" w:rsidR="002E31C8" w:rsidRPr="00A4468D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3DF8AF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</w:p>
        </w:tc>
      </w:tr>
      <w:tr w:rsidR="00987E00" w:rsidRPr="00936939" w14:paraId="40477C5D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33C7A8D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65156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B091C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97236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F2F8C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FF4F5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558D0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CD624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FEDDC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4CF09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987E00" w:rsidRPr="00936939" w14:paraId="4CEAC388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17ACB70" w14:textId="77777777" w:rsidR="002E31C8" w:rsidRPr="00936939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Difference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B3E63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5265F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DCC25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DAC24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1AEEE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0AFBC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29FE1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C59BF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BDA84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987E00" w:rsidRPr="00936939" w14:paraId="68C59DBE" w14:textId="77777777" w:rsidTr="0084013E">
        <w:trPr>
          <w:trHeight w:val="277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55C207B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6F3FD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0-100 km</w:t>
            </w:r>
          </w:p>
        </w:tc>
        <w:tc>
          <w:tcPr>
            <w:tcW w:w="180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AFA91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00-500 km</w:t>
            </w:r>
          </w:p>
        </w:tc>
        <w:tc>
          <w:tcPr>
            <w:tcW w:w="16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B555C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00-1000 km</w:t>
            </w:r>
          </w:p>
        </w:tc>
        <w:tc>
          <w:tcPr>
            <w:tcW w:w="16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96653E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&gt; 1000 km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6C58D" w14:textId="77777777" w:rsidR="002E31C8" w:rsidRPr="00936939" w:rsidRDefault="002E31C8" w:rsidP="0084013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987E00" w:rsidRPr="00936939" w14:paraId="5444F185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041750B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3D380" w14:textId="77777777" w:rsidR="002E31C8" w:rsidRPr="00936939" w:rsidRDefault="002E31C8" w:rsidP="00E82A36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F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5D1A8" w14:textId="77777777" w:rsidR="002E31C8" w:rsidRPr="00936939" w:rsidRDefault="002E31C8" w:rsidP="00E82A36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t FF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9016F" w14:textId="77777777" w:rsidR="002E31C8" w:rsidRPr="00936939" w:rsidRDefault="002E31C8" w:rsidP="00E82A36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F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8CC46" w14:textId="77777777" w:rsidR="002E31C8" w:rsidRPr="00936939" w:rsidRDefault="002E31C8" w:rsidP="00E82A36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t FF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1882C" w14:textId="77777777" w:rsidR="002E31C8" w:rsidRPr="00936939" w:rsidRDefault="002E31C8" w:rsidP="00E82A36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F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1EBCF" w14:textId="77777777" w:rsidR="002E31C8" w:rsidRPr="00936939" w:rsidRDefault="002E31C8" w:rsidP="00E82A36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t FF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02649" w14:textId="77777777" w:rsidR="002E31C8" w:rsidRPr="00936939" w:rsidRDefault="002E31C8" w:rsidP="00E82A36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FF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9A04E" w14:textId="77777777" w:rsidR="002E31C8" w:rsidRPr="00936939" w:rsidRDefault="002E31C8" w:rsidP="00E82A36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t FF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78563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987E00" w:rsidRPr="00936939" w14:paraId="3ACBC467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3F24AE3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North America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FE2EC" w14:textId="03A7B51F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</w:t>
            </w:r>
            <w:r w:rsidR="007C23D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8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14656" w14:textId="0C6481F7" w:rsidR="002E31C8" w:rsidRPr="00936939" w:rsidRDefault="007C23DE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8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41979" w14:textId="73E42A01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4</w:t>
            </w:r>
            <w:r w:rsidR="007C23D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214B2" w14:textId="6E085C5D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</w:t>
            </w:r>
            <w:r w:rsidR="007C23D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0AD0E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BDB5D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B3A34" w14:textId="2E2F2A9D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1</w:t>
            </w:r>
            <w:r w:rsidR="007C23D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4B84E" w14:textId="1B75AD69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</w:t>
            </w:r>
            <w:r w:rsidR="007C23D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2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F52E4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987E00" w:rsidRPr="00936939" w14:paraId="4FBE9B99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63A7983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South America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4651D" w14:textId="17313256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2</w:t>
            </w:r>
            <w:r w:rsidR="00F41D7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.0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7F129" w14:textId="0C80CA3E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</w:t>
            </w:r>
            <w:r w:rsidR="00F41D7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.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B93D3" w14:textId="0BD4D71E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53</w:t>
            </w:r>
            <w:r w:rsidR="00A94F8F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2EF01" w14:textId="1F4032CA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3</w:t>
            </w:r>
            <w:r w:rsidR="00A94F8F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7BBAD" w14:textId="719D36B0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20</w:t>
            </w:r>
            <w:r w:rsidR="00A94F8F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7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7AC2C" w14:textId="47649C63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0</w:t>
            </w:r>
            <w:r w:rsidR="00A94F8F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7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4E308" w14:textId="281E573E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26</w:t>
            </w:r>
            <w:r w:rsidR="00A94F8F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69BF2" w14:textId="5F1F5326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6</w:t>
            </w:r>
            <w:r w:rsidR="00A94F8F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0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97E49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987E00" w:rsidRPr="00936939" w14:paraId="00341847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E6417B1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Europe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DDCB5" w14:textId="19797409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10</w:t>
            </w:r>
            <w:r w:rsidR="00F41D7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6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8EBD1" w14:textId="70B15CE8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0</w:t>
            </w:r>
            <w:r w:rsidR="00F41D7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B5F29" w14:textId="323CDE64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9</w:t>
            </w:r>
            <w:r w:rsidR="00C35AC3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E5E26" w14:textId="2A6B2DBB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9</w:t>
            </w:r>
            <w:r w:rsidR="00C35AC3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E86C9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5A297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B3EF7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B67D7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0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B8256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987E00" w:rsidRPr="00936939" w14:paraId="18441D6A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9941902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Africa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04AED" w14:textId="4D45461A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3</w:t>
            </w:r>
            <w:r w:rsidR="00C35AC3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74F39" w14:textId="66EF87E8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</w:t>
            </w:r>
            <w:r w:rsidR="00C35AC3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7118E" w14:textId="162D404A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21</w:t>
            </w:r>
            <w:r w:rsidR="00175792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931E0" w14:textId="46B33BF9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1</w:t>
            </w:r>
            <w:r w:rsidR="00175792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B4E8A" w14:textId="00E51134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1</w:t>
            </w:r>
            <w:r w:rsidR="00175792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.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10131" w14:textId="608097AF" w:rsidR="002E31C8" w:rsidRPr="00936939" w:rsidRDefault="00175792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2.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76E58" w14:textId="27678992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19</w:t>
            </w:r>
            <w:r w:rsidR="00175792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112FD" w14:textId="2C0665CC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9</w:t>
            </w:r>
            <w:r w:rsidR="00175792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258C4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987E00" w:rsidRPr="00936939" w14:paraId="456D292F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829268E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Asia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8CE29" w14:textId="0720363D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11</w:t>
            </w:r>
            <w:r w:rsidR="00F77AD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2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9B3B1" w14:textId="750C2D81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1</w:t>
            </w:r>
            <w:r w:rsidR="00F77AD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2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F5B00" w14:textId="34866774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22</w:t>
            </w:r>
            <w:r w:rsidR="00F77AD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2F6B3" w14:textId="5B6CBBC6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2</w:t>
            </w:r>
            <w:r w:rsidR="00F77ADE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F19DA" w14:textId="3C450609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8</w:t>
            </w:r>
            <w:r w:rsidR="00E711E2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F9E87" w14:textId="20FA7805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8</w:t>
            </w:r>
            <w:r w:rsidR="00E711E2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1952F" w14:textId="4AEDFD94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10</w:t>
            </w:r>
            <w:r w:rsidR="00E711E2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4F462" w14:textId="43ADE14D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0</w:t>
            </w:r>
            <w:r w:rsidR="00E711E2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5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011F1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987E00" w:rsidRPr="00936939" w14:paraId="749F7C66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7D1D9CD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Australia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D4C44" w14:textId="35A86BA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</w:t>
            </w:r>
            <w:r w:rsidR="00E711E2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6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3886B" w14:textId="152D757D" w:rsidR="002E31C8" w:rsidRPr="00936939" w:rsidRDefault="00E711E2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="002E31C8"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56829" w14:textId="0F1AE3D2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1</w:t>
            </w:r>
            <w:r w:rsidR="00E711E2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9A6F8" w14:textId="1C094ACC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</w:t>
            </w:r>
            <w:r w:rsidR="00E711E2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722CE" w14:textId="74C6D17A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1</w:t>
            </w:r>
            <w:r w:rsidR="00E711E2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F17D6" w14:textId="06D6ADEF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</w:t>
            </w:r>
            <w:r w:rsidR="00E711E2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24395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798F9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0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46D3C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987E00" w:rsidRPr="00936939" w14:paraId="2A0B490B" w14:textId="77777777" w:rsidTr="0084013E">
        <w:trPr>
          <w:trHeight w:val="234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5743A96" w14:textId="77777777" w:rsidR="002E31C8" w:rsidRPr="00936939" w:rsidRDefault="002E31C8" w:rsidP="0084013E">
            <w:pPr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Grand Total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844C3" w14:textId="2E23AD33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49</w:t>
            </w:r>
            <w:r w:rsidR="00E711E2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2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2D67D" w14:textId="3360ABE5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9</w:t>
            </w:r>
            <w:r w:rsidR="00594017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2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B57BF" w14:textId="1F6AD48F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111</w:t>
            </w:r>
            <w:r w:rsidR="00594017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2082A" w14:textId="690EDED2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111</w:t>
            </w:r>
            <w:r w:rsidR="00594017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FFB90" w14:textId="4C985504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42</w:t>
            </w:r>
            <w:r w:rsidR="00594017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4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2A804" w14:textId="5185DF7F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42</w:t>
            </w:r>
            <w:r w:rsidR="00594017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4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48017" w14:textId="4E16D736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-57</w:t>
            </w:r>
            <w:r w:rsidR="00594017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2B5A4" w14:textId="1E1A42A2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57</w:t>
            </w:r>
            <w:r w:rsidR="00594017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.</w:t>
            </w:r>
            <w:r w:rsidR="00F4024D"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  <w:t>3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F32C4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sz w:val="16"/>
                <w:szCs w:val="16"/>
                <w:lang w:val="en-CA" w:eastAsia="en-CA"/>
              </w:rPr>
            </w:pPr>
          </w:p>
        </w:tc>
      </w:tr>
      <w:tr w:rsidR="00987E00" w:rsidRPr="00936939" w14:paraId="639A2F29" w14:textId="77777777" w:rsidTr="0084013E">
        <w:trPr>
          <w:trHeight w:val="471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DFDFB8C" w14:textId="03DB5183" w:rsidR="002E31C8" w:rsidRPr="00936939" w:rsidRDefault="001B09C3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Percent</w:t>
            </w:r>
            <w:r w:rsidR="002E31C8"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 xml:space="preserve"> of length category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7E773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-0.6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70C75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0.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5AAA2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-3.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009A8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3.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F2ECC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-7.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32DDC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7.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3448A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-12.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92006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  <w:r w:rsidRPr="00936939"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  <w:t>12.8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E615E" w14:textId="77777777" w:rsidR="002E31C8" w:rsidRPr="00936939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</w:p>
        </w:tc>
      </w:tr>
      <w:tr w:rsidR="00987E00" w:rsidRPr="00936939" w14:paraId="4E4DC144" w14:textId="77777777" w:rsidTr="00A4468D">
        <w:trPr>
          <w:trHeight w:val="471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1013D5" w14:textId="551840BA" w:rsidR="002E31C8" w:rsidRPr="00A4468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D5A759" w14:textId="77777777" w:rsidR="002E31C8" w:rsidRPr="00A4468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81DA6D" w14:textId="77777777" w:rsidR="002E31C8" w:rsidRPr="00A4468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A539F4" w14:textId="77777777" w:rsidR="002E31C8" w:rsidRPr="00A4468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ACFB83" w14:textId="77777777" w:rsidR="002E31C8" w:rsidRPr="00A4468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39C16F" w14:textId="77777777" w:rsidR="002E31C8" w:rsidRPr="00A4468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BE87EF" w14:textId="77777777" w:rsidR="002E31C8" w:rsidRPr="00A4468D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718FAD" w14:textId="3E0B5DBF" w:rsidR="002E31C8" w:rsidRPr="00A4468D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A1ADFF" w14:textId="72C6572D" w:rsidR="002E31C8" w:rsidRPr="00A4468D" w:rsidRDefault="002E31C8" w:rsidP="0084013E">
            <w:pPr>
              <w:jc w:val="right"/>
              <w:rPr>
                <w:rFonts w:ascii="Arial" w:eastAsia="Times New Roman" w:hAnsi="Arial" w:cs="Arial"/>
                <w:b/>
                <w:sz w:val="16"/>
                <w:szCs w:val="16"/>
                <w:highlight w:val="yellow"/>
                <w:lang w:val="en-CA" w:eastAsia="en-CA"/>
              </w:rPr>
            </w:pP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CFACA" w14:textId="77777777" w:rsidR="002E31C8" w:rsidRPr="00936939" w:rsidRDefault="002E31C8" w:rsidP="0084013E">
            <w:pPr>
              <w:rPr>
                <w:rFonts w:ascii="Arial" w:eastAsia="Times New Roman" w:hAnsi="Arial" w:cs="Arial"/>
                <w:b/>
                <w:sz w:val="16"/>
                <w:szCs w:val="16"/>
                <w:lang w:val="en-CA" w:eastAsia="en-CA"/>
              </w:rPr>
            </w:pPr>
          </w:p>
        </w:tc>
      </w:tr>
    </w:tbl>
    <w:p w14:paraId="17FC3C26" w14:textId="77777777" w:rsidR="002E31C8" w:rsidRPr="00936939" w:rsidRDefault="002E31C8" w:rsidP="002E31C8">
      <w:pPr>
        <w:spacing w:before="120" w:after="120"/>
        <w:jc w:val="both"/>
        <w:rPr>
          <w:rFonts w:eastAsiaTheme="minorEastAsia"/>
          <w:kern w:val="24"/>
          <w:sz w:val="24"/>
          <w:lang w:val="en-CA" w:eastAsia="fr-FR"/>
        </w:rPr>
      </w:pPr>
    </w:p>
    <w:p w14:paraId="01421EA3" w14:textId="77777777" w:rsidR="00C2054C" w:rsidRDefault="00C2054C">
      <w:pPr>
        <w:rPr>
          <w:rFonts w:eastAsia="Times New Roman"/>
          <w:b/>
          <w:bCs/>
          <w:kern w:val="32"/>
          <w:sz w:val="24"/>
          <w:szCs w:val="24"/>
        </w:rPr>
      </w:pPr>
      <w:r>
        <w:rPr>
          <w:rFonts w:eastAsia="Times New Roman"/>
          <w:b/>
          <w:bCs/>
          <w:kern w:val="32"/>
          <w:sz w:val="24"/>
          <w:szCs w:val="24"/>
        </w:rPr>
        <w:br w:type="page"/>
      </w:r>
    </w:p>
    <w:p w14:paraId="0159F7F2" w14:textId="687D70DA" w:rsidR="002E31C8" w:rsidRDefault="00257EE1" w:rsidP="00C2054C">
      <w:pPr>
        <w:keepNext/>
        <w:spacing w:before="240" w:after="60"/>
        <w:ind w:left="360" w:hanging="360"/>
        <w:outlineLvl w:val="0"/>
        <w:rPr>
          <w:rFonts w:eastAsia="Times New Roman"/>
          <w:bCs/>
          <w:kern w:val="32"/>
          <w:sz w:val="24"/>
          <w:szCs w:val="24"/>
        </w:rPr>
      </w:pPr>
      <w:r>
        <w:rPr>
          <w:rFonts w:eastAsia="Times New Roman"/>
          <w:b/>
          <w:bCs/>
          <w:kern w:val="32"/>
          <w:sz w:val="24"/>
          <w:szCs w:val="24"/>
        </w:rPr>
        <w:lastRenderedPageBreak/>
        <w:t>Table</w:t>
      </w:r>
      <w:r w:rsidR="00C2054C">
        <w:rPr>
          <w:rFonts w:eastAsia="Times New Roman"/>
          <w:b/>
          <w:bCs/>
          <w:kern w:val="32"/>
          <w:sz w:val="24"/>
          <w:szCs w:val="24"/>
        </w:rPr>
        <w:t xml:space="preserve"> </w:t>
      </w:r>
      <w:r w:rsidR="006B05FB">
        <w:rPr>
          <w:rFonts w:eastAsia="Times New Roman"/>
          <w:b/>
          <w:bCs/>
          <w:kern w:val="32"/>
          <w:sz w:val="24"/>
          <w:szCs w:val="24"/>
        </w:rPr>
        <w:t>S</w:t>
      </w:r>
      <w:r w:rsidR="00C2054C">
        <w:rPr>
          <w:rFonts w:eastAsia="Times New Roman"/>
          <w:b/>
          <w:bCs/>
          <w:kern w:val="32"/>
          <w:sz w:val="24"/>
          <w:szCs w:val="24"/>
        </w:rPr>
        <w:t>3</w:t>
      </w:r>
      <w:r w:rsidR="002E31C8" w:rsidRPr="00936939">
        <w:rPr>
          <w:rFonts w:eastAsia="Times New Roman"/>
          <w:b/>
          <w:bCs/>
          <w:kern w:val="32"/>
          <w:sz w:val="24"/>
          <w:szCs w:val="24"/>
        </w:rPr>
        <w:t xml:space="preserve">. </w:t>
      </w:r>
      <w:r w:rsidR="002E31C8" w:rsidRPr="00936939">
        <w:rPr>
          <w:rFonts w:eastAsia="Times New Roman"/>
          <w:bCs/>
          <w:kern w:val="32"/>
          <w:sz w:val="24"/>
          <w:szCs w:val="24"/>
        </w:rPr>
        <w:t>List of rivers longer than 500 km</w:t>
      </w:r>
      <w:r w:rsidR="00E2194E">
        <w:rPr>
          <w:rFonts w:eastAsia="Times New Roman"/>
          <w:bCs/>
          <w:kern w:val="32"/>
          <w:sz w:val="24"/>
          <w:szCs w:val="24"/>
        </w:rPr>
        <w:t>,</w:t>
      </w:r>
      <w:r w:rsidR="002E31C8" w:rsidRPr="00936939">
        <w:rPr>
          <w:rFonts w:eastAsia="Times New Roman"/>
          <w:bCs/>
          <w:kern w:val="32"/>
          <w:sz w:val="24"/>
          <w:szCs w:val="24"/>
        </w:rPr>
        <w:t xml:space="preserve"> by continent, that changed status from </w:t>
      </w:r>
      <w:r w:rsidR="00E2194E">
        <w:rPr>
          <w:rFonts w:eastAsia="Times New Roman"/>
          <w:bCs/>
          <w:kern w:val="32"/>
          <w:sz w:val="24"/>
          <w:szCs w:val="24"/>
        </w:rPr>
        <w:t>free-flowing</w:t>
      </w:r>
      <w:r w:rsidR="002E31C8" w:rsidRPr="00936939">
        <w:rPr>
          <w:rFonts w:eastAsia="Times New Roman"/>
          <w:bCs/>
          <w:kern w:val="32"/>
          <w:sz w:val="24"/>
          <w:szCs w:val="24"/>
        </w:rPr>
        <w:t xml:space="preserve"> to non-</w:t>
      </w:r>
      <w:r w:rsidR="00E2194E">
        <w:rPr>
          <w:rFonts w:eastAsia="Times New Roman"/>
          <w:bCs/>
          <w:kern w:val="32"/>
          <w:sz w:val="24"/>
          <w:szCs w:val="24"/>
        </w:rPr>
        <w:t>free-flowing</w:t>
      </w:r>
      <w:r w:rsidR="002E31C8" w:rsidRPr="00936939">
        <w:rPr>
          <w:rFonts w:eastAsia="Times New Roman"/>
          <w:bCs/>
          <w:kern w:val="32"/>
          <w:sz w:val="24"/>
          <w:szCs w:val="24"/>
        </w:rPr>
        <w:t>.</w:t>
      </w:r>
    </w:p>
    <w:p w14:paraId="25F02E82" w14:textId="77777777" w:rsidR="00715B69" w:rsidRDefault="00715B69" w:rsidP="00C2054C">
      <w:pPr>
        <w:keepNext/>
        <w:spacing w:before="240" w:after="60"/>
        <w:ind w:left="360" w:hanging="360"/>
        <w:outlineLvl w:val="0"/>
        <w:rPr>
          <w:rFonts w:eastAsia="Times New Roman"/>
          <w:bCs/>
          <w:kern w:val="32"/>
          <w:sz w:val="24"/>
          <w:szCs w:val="24"/>
        </w:rPr>
      </w:pPr>
    </w:p>
    <w:tbl>
      <w:tblPr>
        <w:tblW w:w="9708" w:type="dxa"/>
        <w:tblLook w:val="04A0" w:firstRow="1" w:lastRow="0" w:firstColumn="1" w:lastColumn="0" w:noHBand="0" w:noVBand="1"/>
      </w:tblPr>
      <w:tblGrid>
        <w:gridCol w:w="1090"/>
        <w:gridCol w:w="1935"/>
        <w:gridCol w:w="1983"/>
        <w:gridCol w:w="1485"/>
        <w:gridCol w:w="828"/>
        <w:gridCol w:w="1133"/>
        <w:gridCol w:w="1254"/>
      </w:tblGrid>
      <w:tr w:rsidR="005E47F1" w:rsidRPr="005E47F1" w14:paraId="32C422D1" w14:textId="77777777" w:rsidTr="009E2613">
        <w:trPr>
          <w:trHeight w:val="78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14BF491" w14:textId="77777777" w:rsidR="005E47F1" w:rsidRPr="005E47F1" w:rsidRDefault="005E47F1" w:rsidP="005E47F1">
            <w:pPr>
              <w:rPr>
                <w:rFonts w:ascii="Calibri" w:eastAsia="Times New Roman" w:hAnsi="Calibri"/>
                <w:b/>
                <w:bCs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b/>
                <w:bCs/>
                <w:color w:val="000000"/>
                <w:sz w:val="18"/>
                <w:szCs w:val="18"/>
                <w:lang w:eastAsia="en-CA"/>
              </w:rPr>
              <w:t>River Identifier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9F223FB" w14:textId="77777777" w:rsidR="005E47F1" w:rsidRPr="005E47F1" w:rsidRDefault="005E47F1" w:rsidP="005E47F1">
            <w:pPr>
              <w:rPr>
                <w:rFonts w:ascii="Calibri" w:eastAsia="Times New Roman" w:hAnsi="Calibri"/>
                <w:b/>
                <w:bCs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b/>
                <w:bCs/>
                <w:color w:val="000000"/>
                <w:sz w:val="18"/>
                <w:szCs w:val="18"/>
                <w:lang w:eastAsia="en-CA"/>
              </w:rPr>
              <w:t>River Basin name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595B550F" w14:textId="77777777" w:rsidR="005E47F1" w:rsidRPr="005E47F1" w:rsidRDefault="005E47F1" w:rsidP="005E47F1">
            <w:pPr>
              <w:rPr>
                <w:rFonts w:ascii="Calibri" w:eastAsia="Times New Roman" w:hAnsi="Calibri"/>
                <w:b/>
                <w:bCs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b/>
                <w:bCs/>
                <w:color w:val="000000"/>
                <w:sz w:val="18"/>
                <w:szCs w:val="18"/>
                <w:lang w:eastAsia="en-CA"/>
              </w:rPr>
              <w:t>River Name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1FDB0A7A" w14:textId="77777777" w:rsidR="005E47F1" w:rsidRPr="005E47F1" w:rsidRDefault="005E47F1" w:rsidP="005E47F1">
            <w:pPr>
              <w:rPr>
                <w:rFonts w:ascii="Calibri" w:eastAsia="Times New Roman" w:hAnsi="Calibri"/>
                <w:b/>
                <w:bCs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b/>
                <w:bCs/>
                <w:color w:val="000000"/>
                <w:sz w:val="18"/>
                <w:szCs w:val="18"/>
                <w:lang w:val="en-CA" w:eastAsia="en-CA"/>
              </w:rPr>
              <w:t>Number of projects planned on river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12D9E9F" w14:textId="77777777" w:rsidR="005E47F1" w:rsidRPr="005E47F1" w:rsidRDefault="005E47F1" w:rsidP="005E47F1">
            <w:pPr>
              <w:rPr>
                <w:rFonts w:ascii="Calibri" w:eastAsia="Times New Roman" w:hAnsi="Calibri"/>
                <w:b/>
                <w:bCs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b/>
                <w:bCs/>
                <w:color w:val="000000"/>
                <w:sz w:val="18"/>
                <w:szCs w:val="18"/>
                <w:lang w:eastAsia="en-CA"/>
              </w:rPr>
              <w:t>River length (km)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E2B0B5C" w14:textId="77777777" w:rsidR="005E47F1" w:rsidRPr="005E47F1" w:rsidRDefault="005E47F1" w:rsidP="005E47F1">
            <w:pPr>
              <w:rPr>
                <w:rFonts w:ascii="Calibri" w:eastAsia="Times New Roman" w:hAnsi="Calibri"/>
                <w:b/>
                <w:bCs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b/>
                <w:bCs/>
                <w:color w:val="000000"/>
                <w:sz w:val="18"/>
                <w:szCs w:val="18"/>
                <w:lang w:eastAsia="en-CA"/>
              </w:rPr>
              <w:t>Discharge at outlet (m</w:t>
            </w:r>
            <w:r w:rsidRPr="005E47F1">
              <w:rPr>
                <w:rFonts w:ascii="Calibri" w:eastAsia="Times New Roman" w:hAnsi="Calibri"/>
                <w:b/>
                <w:bCs/>
                <w:color w:val="000000"/>
                <w:sz w:val="18"/>
                <w:szCs w:val="18"/>
                <w:vertAlign w:val="superscript"/>
                <w:lang w:eastAsia="en-CA"/>
              </w:rPr>
              <w:t>3</w:t>
            </w:r>
            <w:r w:rsidRPr="005E47F1">
              <w:rPr>
                <w:rFonts w:ascii="Calibri" w:eastAsia="Times New Roman" w:hAnsi="Calibri"/>
                <w:b/>
                <w:bCs/>
                <w:color w:val="000000"/>
                <w:sz w:val="18"/>
                <w:szCs w:val="18"/>
                <w:lang w:eastAsia="en-CA"/>
              </w:rPr>
              <w:t>/s)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000000" w:fill="D9D9D9"/>
            <w:vAlign w:val="center"/>
            <w:hideMark/>
          </w:tcPr>
          <w:p w14:paraId="145F9AD9" w14:textId="77777777" w:rsidR="005E47F1" w:rsidRPr="005E47F1" w:rsidRDefault="005E47F1" w:rsidP="005E47F1">
            <w:pPr>
              <w:rPr>
                <w:rFonts w:ascii="Calibri" w:eastAsia="Times New Roman" w:hAnsi="Calibri"/>
                <w:b/>
                <w:bCs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b/>
                <w:bCs/>
                <w:color w:val="000000"/>
                <w:sz w:val="18"/>
                <w:szCs w:val="18"/>
                <w:lang w:eastAsia="en-CA"/>
              </w:rPr>
              <w:t>Direct connection to ocean</w:t>
            </w:r>
          </w:p>
        </w:tc>
      </w:tr>
      <w:tr w:rsidR="005E47F1" w:rsidRPr="005E47F1" w14:paraId="214C2433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8774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940042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5BAD7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D72DD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C814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3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9017F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990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B4A8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05604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9767AA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</w:t>
            </w:r>
          </w:p>
        </w:tc>
      </w:tr>
      <w:tr w:rsidR="005E47F1" w:rsidRPr="005E47F1" w14:paraId="01449FC9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156F9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982281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72DD4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55F169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Purus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B34D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7805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229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347B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370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E334E0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604C5547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B29B9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971685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6D056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33D32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Rio Negro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F8BB7" w14:textId="03281632" w:rsidR="005E47F1" w:rsidRPr="005E47F1" w:rsidRDefault="009E2613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*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FE28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375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2BA0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9608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D67559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090A5059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07E8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238386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3C76E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6A97D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Marañón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11B24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28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B224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666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F9ED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7879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5EE7BA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7FDA836D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90CE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128253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1821E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597E5B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Beni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15182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2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0CA0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445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28A2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8525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DBA51A2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20564AA1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0D9B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995225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C471F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158CA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Uraricoera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7FFC4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BFFD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330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365E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4914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F3A081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4A99DD44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9D35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137879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D63B5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6EBF3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Madre de Dios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690E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206F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252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341FF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214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1A7BA10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1E072A9C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CA517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001067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350C9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F2F12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rinos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DAFB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6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AC1C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204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9591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4458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CFAD69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4814DA61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A6EA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987316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3B731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780F5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Roosevelt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B0CA5" w14:textId="6E58AE2A" w:rsidR="005E47F1" w:rsidRPr="005E47F1" w:rsidRDefault="009E2613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*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1076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178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5149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4168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683C47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547B75FA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A8A3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258641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524B1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D636F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Huallaga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C579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3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9138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130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EC33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955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1DA4C08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2FAD47E4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9DDBA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214446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6BDD3F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387F7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Napo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3CC8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2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AEB14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102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93E6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7148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385BAA9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4281034C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BBD2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051685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4A4BC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0AE25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Jiparaná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57FD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7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6DA2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935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7C3C6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474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926D9D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6C9BC574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858C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307130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349F3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8BFD4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Urubamba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3E59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8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C50F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892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BC00A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235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3B13406F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668539F2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2D8E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940454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79672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3514E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Jari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2F88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4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508B0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845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B4A3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213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D2BDB3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40DE0024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CF3E0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264852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48EA0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05715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Pastaza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99AF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3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BDE5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798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E526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326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46C113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317A5B11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83AA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024535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EB669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98DE9E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ripuanã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132A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0458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789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7E2E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995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468546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56EC5AD2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473B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944844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90E53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758DF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Trombetas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9513A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E25B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783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8C87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4097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80EB2C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45F398A1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519C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051047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AF248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DB22F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Ituxi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B9A2FE" w14:textId="37CD3211" w:rsidR="005E47F1" w:rsidRPr="005E47F1" w:rsidRDefault="009E2613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*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ED60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721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55F4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203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735CC8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710E2D5E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3269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958620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B467E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C23FF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Jamanxim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DA76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9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C1C5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66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8347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215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8A15A3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5CD1E426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F5CF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312799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F6134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0D511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Ucayali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ACA7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5F02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57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BC9F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313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1460B37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40FB8369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A72A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049896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E2DC4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E86A7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Juruena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09554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3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D7722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28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00EFF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269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BFC169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2FF3530C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D23FF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244643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AA0BD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4547DB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Caqueta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2643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A782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20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04D8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410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7BB1A7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61267BE5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5CAF4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058517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07B314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DE832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Sangue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1AF84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9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71D4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30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A8A0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06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CEDFD9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66066F6F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BEB9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278138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8D850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F6F91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Santiago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80D4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0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24372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26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2406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258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3DEDC75F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1CB4B005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DF30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942726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231FD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4587B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Cuminapanema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3288C" w14:textId="53FDE491" w:rsidR="005E47F1" w:rsidRPr="005E47F1" w:rsidRDefault="009E2613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*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074FB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21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AC714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470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703ED54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0CBA7793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1827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266574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6D01F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AF446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guaricol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A186A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2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7856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10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6AE84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815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6A1EAD4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68531B8D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9EA7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954257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59E12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DD828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Mapuera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A322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3B24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07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C188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86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EA5C3B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5FD0F465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4CDA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190559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29346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8DE30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Tarauaca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0B7B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4F75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05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1BB3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21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8C81B6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02288CA0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CB1B0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047218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99577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azo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7B8B1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Mucajaí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53C8F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3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1271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00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69CC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450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1908D03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00ACB6F2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783E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647190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7C3472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ur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4F01A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Onon</w:t>
            </w:r>
            <w:proofErr w:type="spellEnd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 xml:space="preserve"> Gol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BE47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2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9A7D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573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7C21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71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1BD9292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747AB9C5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3157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634044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B4EE0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mur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DA1E5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Selemdzha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8A2B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26F5C2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53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F04E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12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C5C858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7C05B260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35A9D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61725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1468A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Bandama</w:t>
            </w:r>
            <w:proofErr w:type="spellEnd"/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C0721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Nzi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6A6584" w14:textId="175A4CE1" w:rsidR="005E47F1" w:rsidRPr="005E47F1" w:rsidRDefault="009E2613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*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53B6A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69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52FC4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54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6865F5F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1C92ADF6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8F82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373529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58E04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Baram</w:t>
            </w:r>
            <w:proofErr w:type="spellEnd"/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62E16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Baram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2BFE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781C4A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50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21EE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946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3EC8132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</w:t>
            </w:r>
          </w:p>
        </w:tc>
      </w:tr>
      <w:tr w:rsidR="005E47F1" w:rsidRPr="005E47F1" w14:paraId="4A2CCD30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8691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430829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49670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Cavalla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BFC8F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Cavally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4EACA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0368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701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7B4BA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926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2BD107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</w:t>
            </w:r>
          </w:p>
        </w:tc>
      </w:tr>
      <w:tr w:rsidR="005E47F1" w:rsidRPr="005E47F1" w14:paraId="65A8BA91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C89A3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496373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1A393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Congo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D0595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Congo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4C146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3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75CC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4960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F2252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9637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1849082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</w:t>
            </w:r>
          </w:p>
        </w:tc>
      </w:tr>
      <w:tr w:rsidR="005E47F1" w:rsidRPr="005E47F1" w14:paraId="6A6F978E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A49B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03252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B6AD7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Congo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EA721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Ubongi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E5B7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843E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641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1633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167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3C8D3B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7A917D70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60EA2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01345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C33D8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Congo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DBAE3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Dja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772FF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3AD5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463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E345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341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66A642A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6772156B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63E4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86857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F1429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Congo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54CDA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Lukanga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20683" w14:textId="14C1248A" w:rsidR="005E47F1" w:rsidRPr="005E47F1" w:rsidRDefault="009E2613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*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095B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186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CB4A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769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B4B00FF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030B4FF6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CA17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19500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ADB72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Congo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18B5E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Lulua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C5EA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80DC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147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54E5A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456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A6BC25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6AFB61CA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7475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49859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49A112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Congo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4D155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Mbomou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F80A6" w14:textId="2D75CA38" w:rsidR="005E47F1" w:rsidRPr="005E47F1" w:rsidRDefault="009E2613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*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720D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905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2DAD4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317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291B5E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3AB12BDB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36630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46780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4172D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Congo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A0E17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Lindi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B3BA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D6C50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849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0F45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996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C5A2E5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7793C647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C3F62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34240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86FBD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Congo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37708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Tshiumbe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A51C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06AC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730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E320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402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0B33F6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5731D257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A81A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lastRenderedPageBreak/>
              <w:t>531186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BD1D1E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Congo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2D0F3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Tshikapa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6FE4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B6ABE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707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DDE9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59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0820620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2B190CAF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F3B4F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65609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30829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Congo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CEB28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Ulindi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62457" w14:textId="75A00820" w:rsidR="005E47F1" w:rsidRPr="005E47F1" w:rsidRDefault="009E2613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*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CEA0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52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B193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902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543F4F4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1A785F8A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8597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33582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CCD13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Congo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41737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Luachimo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B4D2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AD50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23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AAEC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76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C1EF3B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2D18CFDB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6037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06868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0510F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Corubal</w:t>
            </w:r>
            <w:proofErr w:type="spellEnd"/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2A24F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Koumba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9A642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C320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752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C820B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31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F9BF52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</w:t>
            </w:r>
          </w:p>
        </w:tc>
      </w:tr>
      <w:tr w:rsidR="005E47F1" w:rsidRPr="005E47F1" w14:paraId="45A57837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AD39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888025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4D359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Essequibo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ECE8B5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Essequibo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82677" w14:textId="0A1D82C1" w:rsidR="005E47F1" w:rsidRPr="005E47F1" w:rsidRDefault="009E2613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*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8A4B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918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388C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935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513DA2A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</w:t>
            </w:r>
          </w:p>
        </w:tc>
      </w:tr>
      <w:tr w:rsidR="005E47F1" w:rsidRPr="005E47F1" w14:paraId="6AA0800F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1B29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888026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D382C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Essequibo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0F0CA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Cuyuni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23226" w14:textId="5E632EA4" w:rsidR="005E47F1" w:rsidRPr="005E47F1" w:rsidRDefault="009E2613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*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AC18F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762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0580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081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6DEC10A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42FC1893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DC114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888033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4D8E1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Essequibo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12DEB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Mazaruni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B65B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3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9F30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85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DFDF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050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305723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2A6D7E82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7A2C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76519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3BC0C5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Gambia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F2CAA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Gambia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1738F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B342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107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0D8CA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43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FDA72A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</w:t>
            </w:r>
          </w:p>
        </w:tc>
      </w:tr>
      <w:tr w:rsidR="005E47F1" w:rsidRPr="005E47F1" w14:paraId="449BFF18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B153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018264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9F6EF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Ganges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316BF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Bibiyana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C9B1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79FF2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915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FDCD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600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608A482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7C674599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61CE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025343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F93F3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Ganges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B9670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run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71344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4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AE39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824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A8B3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293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83BE25A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1BD38896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5F38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033083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D0A2B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Ganges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3BD1F6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Kali Gandaki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2A90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0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A4EA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765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8147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845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5F6E59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34682A0E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BA02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040810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C0B2E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Ganges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5A5B9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Rapti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38504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2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2F05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724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B76F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79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BCF226A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49BCFF3A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223F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052378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B9700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Ganges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C98AB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Subsansiri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99E6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EBDCA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41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3EF8F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967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FFA207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18940D71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8272A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052932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360F4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Ganges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B63A8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Kali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AF6E8" w14:textId="2C203866" w:rsidR="005E47F1" w:rsidRPr="005E47F1" w:rsidRDefault="009E2613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*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1ED1B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25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00C22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76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2BE461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7F7A9D89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4722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4113059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C34A9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Grande de Matagalpa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CFFDA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Grande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0317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2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6E2A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33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1BF2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04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50F855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</w:t>
            </w:r>
          </w:p>
        </w:tc>
      </w:tr>
      <w:tr w:rsidR="005E47F1" w:rsidRPr="005E47F1" w14:paraId="6D91134A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A8F8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003170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1D496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Indus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255975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Shyok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5A49D" w14:textId="5642E9F1" w:rsidR="005E47F1" w:rsidRPr="005E47F1" w:rsidRDefault="009E2613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*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8DCF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704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2104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33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9E83DA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2B13066D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DFAD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213941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DC939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Irrawaddy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0D80ED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Irrawaddy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7C92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7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DD5AF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071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4B6A9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7182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6454920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</w:t>
            </w:r>
          </w:p>
        </w:tc>
      </w:tr>
      <w:tr w:rsidR="005E47F1" w:rsidRPr="005E47F1" w14:paraId="16C01C83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A471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216970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6C9E7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Irrawaddy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C5666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Chindwin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B325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2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7F32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201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8D39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664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EA97A2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018A8194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2881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454398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C6EB1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Jubba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F51F1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Jubba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77BFF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C9944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556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07EF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16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CF3016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281B6ADD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9A91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441432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986AA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Kerio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017DA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Omo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FD5D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3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0B9C8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191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80D7CF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963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5E4083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74195169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F6E10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87251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E241F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Komadugu</w:t>
            </w:r>
            <w:proofErr w:type="spellEnd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 xml:space="preserve"> Yobe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C779B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Logone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52D9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2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2706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035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F70B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41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D731C80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34CBCCB7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50D2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491491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73DB4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Kouilou</w:t>
            </w:r>
            <w:proofErr w:type="spellEnd"/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711BB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Kouilou-Niari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0302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2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39CA2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756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CDE9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966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3DC47510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</w:t>
            </w:r>
          </w:p>
        </w:tc>
      </w:tr>
      <w:tr w:rsidR="005E47F1" w:rsidRPr="005E47F1" w14:paraId="007DC4F2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9638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305242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BB365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Lena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DE782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Aldan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73A71" w14:textId="3AFD58E5" w:rsidR="005E47F1" w:rsidRPr="005E47F1" w:rsidRDefault="009E2613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*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A078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363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10617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274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679249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13EE1A80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936B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337613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B47979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Lena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4F37F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Timpton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E0F2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71D1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23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496E2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37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9FD428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1E21F339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B51B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32982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B3360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Lurio</w:t>
            </w:r>
            <w:proofErr w:type="spellEnd"/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EA572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Lurio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DC96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2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436BA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46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4744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86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88CD70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</w:t>
            </w:r>
          </w:p>
        </w:tc>
      </w:tr>
      <w:tr w:rsidR="005E47F1" w:rsidRPr="005E47F1" w14:paraId="6F14AB44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C96B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4162481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ECF7C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Mackenzie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A9C31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Liard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6DCF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7CF6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245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CEDA0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441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994DDFA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434F8623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B3BA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381390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D2BF2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Mearim</w:t>
            </w:r>
            <w:proofErr w:type="spellEnd"/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FBC36C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Grajaú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84DE4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00DA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32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9959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36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75BAED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793A9018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D9B53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293219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B0522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Mekong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0BB9F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Xé</w:t>
            </w:r>
            <w:proofErr w:type="spellEnd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 xml:space="preserve"> Kong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AAD8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5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0347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43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98EF2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077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CBDD25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5158FA23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6CFA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420060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9C324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Niger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004C3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Bani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5367A8" w14:textId="7B839D75" w:rsidR="005E47F1" w:rsidRPr="005E47F1" w:rsidRDefault="009E2613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*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C886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139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A82C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07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E07190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27588DAD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0F890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83692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CA313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Nile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8E5EC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Semtiki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9564A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040A2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73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2C41F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29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7EBACF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508A16D7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FF400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0175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068C9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Nile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0B71E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Baro</w:t>
            </w:r>
            <w:proofErr w:type="spellEnd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 xml:space="preserve"> Wenz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DDA6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6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09FD2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55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0258A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96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A9CE85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666F6CCA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B09A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445344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E1373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Nyong</w:t>
            </w:r>
            <w:proofErr w:type="spellEnd"/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CCFD10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Nyong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54A4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0064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71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8D7BE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95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1D729E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</w:t>
            </w:r>
          </w:p>
        </w:tc>
      </w:tr>
      <w:tr w:rsidR="005E47F1" w:rsidRPr="005E47F1" w14:paraId="36819017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AD748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704484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CFFAB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Okwa</w:t>
            </w:r>
            <w:proofErr w:type="spellEnd"/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910AD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Okavango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17040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C11F4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090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99B2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03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BE1F50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41483696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1A2F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711465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4B032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Okwa</w:t>
            </w:r>
            <w:proofErr w:type="spellEnd"/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8544B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Kuito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68AD4" w14:textId="2950077E" w:rsidR="005E47F1" w:rsidRPr="005E47F1" w:rsidRDefault="009E2613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*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8A8BA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837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DCCE0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74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35A9770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40567BD8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2F9A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819756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12BE1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Orinoco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D1BE6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Meta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B4132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8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ECB4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050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8568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288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47C51AF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0D82356D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9DC1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510953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C66C5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Parana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F714E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Pilcomayo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A79B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4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CBDD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660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BE92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9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1EED37C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438832E2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83F6F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507918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65EF1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Parana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50052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Ivaí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A092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3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EF6D0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701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F5FE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726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86E1E2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1B587DCC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4EB1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517449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B5C72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Parana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6656C3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 xml:space="preserve">Rio </w:t>
            </w: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Paraguai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B260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F5E7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69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7FFB4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168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1E897BA0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35AB7115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EB854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505443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23159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Parana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C246F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Piquiri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E8EF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3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F6EFF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75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2219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07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3B2FD92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0D42D940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E156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521908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739E0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Parana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42815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Braco</w:t>
            </w:r>
            <w:proofErr w:type="spellEnd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 xml:space="preserve"> do Sao Lourenco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28214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6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4E19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45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EB9F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49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EE11DD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76FD9BB4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52C0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550025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7CEF7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Purari</w:t>
            </w:r>
            <w:proofErr w:type="spellEnd"/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BD2F7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Purari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B923AC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A6470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23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BE631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564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08AC6E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</w:t>
            </w:r>
          </w:p>
        </w:tc>
      </w:tr>
      <w:tr w:rsidR="005E47F1" w:rsidRPr="005E47F1" w14:paraId="36FDFD62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B380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11812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17D9F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Rufiji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D1A32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Ruhudji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2DD6A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4D88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14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4065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821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5A4312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52DBEABB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E613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200164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140877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Salween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5B1BF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Salween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0B13F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6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C94F4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244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5B310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218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774B1F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</w:t>
            </w:r>
          </w:p>
        </w:tc>
      </w:tr>
      <w:tr w:rsidR="005E47F1" w:rsidRPr="005E47F1" w14:paraId="7F119B6A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8E2F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605728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83889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Santa Cruz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D9D96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Santa Cruz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357B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3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8C140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86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1A8FD0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711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D0BF70D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</w:t>
            </w:r>
          </w:p>
        </w:tc>
      </w:tr>
      <w:tr w:rsidR="005E47F1" w:rsidRPr="005E47F1" w14:paraId="66C126B7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42EB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396737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0EA0A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Sao Francisco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F4704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Grande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445EF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2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BC7B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22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A059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426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2D5FFC0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7E998C72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71CA4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273831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2881D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Tenasserim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C6D6C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Tenasserim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E742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A73DA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43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B5CD2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913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924A9F9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</w:t>
            </w:r>
          </w:p>
        </w:tc>
      </w:tr>
      <w:tr w:rsidR="005E47F1" w:rsidRPr="005E47F1" w14:paraId="76BAA0FE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DED32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3355836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173B4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Tocantins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08060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Pãrana</w:t>
            </w:r>
            <w:proofErr w:type="spellEnd"/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9E7B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5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B7FF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06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A20BF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10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3BB70153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12173521" w14:textId="77777777" w:rsidTr="009E2613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F3A4A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2178508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C1933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 xml:space="preserve">Xe </w:t>
            </w: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Xongka</w:t>
            </w:r>
            <w:proofErr w:type="spellEnd"/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F9E27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Sông</w:t>
            </w:r>
            <w:proofErr w:type="spellEnd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 xml:space="preserve"> Ca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33C4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4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C17E2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525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CF366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49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1E24FA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</w:t>
            </w:r>
          </w:p>
        </w:tc>
      </w:tr>
      <w:tr w:rsidR="005E47F1" w:rsidRPr="005E47F1" w14:paraId="2E452A6A" w14:textId="77777777" w:rsidTr="00931444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F5DFCF2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446212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3BD8E1A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Yenisey</w:t>
            </w:r>
            <w:proofErr w:type="spellEnd"/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A017282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proofErr w:type="spellStart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Egiyn</w:t>
            </w:r>
            <w:proofErr w:type="spellEnd"/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 xml:space="preserve"> Gol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492B0D5" w14:textId="687691D4" w:rsidR="005E47F1" w:rsidRPr="005E47F1" w:rsidRDefault="009E2613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*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A96996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62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E8886FE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111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6AFB87B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  <w:tr w:rsidR="005E47F1" w:rsidRPr="005E47F1" w14:paraId="7374A5F4" w14:textId="77777777" w:rsidTr="00931444">
        <w:trPr>
          <w:trHeight w:val="241"/>
        </w:trPr>
        <w:tc>
          <w:tcPr>
            <w:tcW w:w="1090" w:type="dxa"/>
            <w:tcBorders>
              <w:top w:val="single" w:sz="8" w:space="0" w:color="000000"/>
              <w:left w:val="single" w:sz="8" w:space="0" w:color="000000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78F548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lastRenderedPageBreak/>
              <w:t>682959</w:t>
            </w:r>
          </w:p>
        </w:tc>
        <w:tc>
          <w:tcPr>
            <w:tcW w:w="1935" w:type="dxa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669DA6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Zambezi</w:t>
            </w:r>
          </w:p>
        </w:tc>
        <w:tc>
          <w:tcPr>
            <w:tcW w:w="1983" w:type="dxa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BAE8FC" w14:textId="77777777" w:rsidR="005E47F1" w:rsidRPr="005E47F1" w:rsidRDefault="005E47F1" w:rsidP="005E47F1">
            <w:pP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West Lunga</w:t>
            </w:r>
          </w:p>
        </w:tc>
        <w:tc>
          <w:tcPr>
            <w:tcW w:w="1485" w:type="dxa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88D2CF" w14:textId="5849533A" w:rsidR="005E47F1" w:rsidRPr="005E47F1" w:rsidRDefault="009E2613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  <w:t>*</w:t>
            </w:r>
          </w:p>
        </w:tc>
        <w:tc>
          <w:tcPr>
            <w:tcW w:w="828" w:type="dxa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0BF8B5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662</w:t>
            </w:r>
          </w:p>
        </w:tc>
        <w:tc>
          <w:tcPr>
            <w:tcW w:w="1133" w:type="dxa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5129B7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431</w:t>
            </w:r>
          </w:p>
        </w:tc>
        <w:tc>
          <w:tcPr>
            <w:tcW w:w="1254" w:type="dxa"/>
            <w:tcBorders>
              <w:top w:val="single" w:sz="8" w:space="0" w:color="000000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7BA5C52" w14:textId="77777777" w:rsidR="005E47F1" w:rsidRPr="005E47F1" w:rsidRDefault="005E47F1" w:rsidP="005E47F1">
            <w:pPr>
              <w:jc w:val="right"/>
              <w:rPr>
                <w:rFonts w:ascii="Calibri" w:eastAsia="Times New Roman" w:hAnsi="Calibri"/>
                <w:color w:val="000000"/>
                <w:sz w:val="18"/>
                <w:szCs w:val="18"/>
                <w:lang w:val="en-CA" w:eastAsia="en-CA"/>
              </w:rPr>
            </w:pPr>
            <w:r w:rsidRPr="005E47F1">
              <w:rPr>
                <w:rFonts w:ascii="Calibri" w:eastAsia="Times New Roman" w:hAnsi="Calibri"/>
                <w:color w:val="000000"/>
                <w:sz w:val="18"/>
                <w:szCs w:val="18"/>
                <w:lang w:eastAsia="en-CA"/>
              </w:rPr>
              <w:t>0</w:t>
            </w:r>
          </w:p>
        </w:tc>
      </w:tr>
    </w:tbl>
    <w:p w14:paraId="2FE02D2A" w14:textId="77777777" w:rsidR="00931444" w:rsidRPr="00931444" w:rsidRDefault="00931444" w:rsidP="00931444">
      <w:pPr>
        <w:rPr>
          <w:rFonts w:eastAsia="Times New Roman"/>
          <w:szCs w:val="16"/>
        </w:rPr>
      </w:pPr>
      <w:r w:rsidRPr="00931444">
        <w:rPr>
          <w:rFonts w:eastAsia="Times New Roman"/>
          <w:szCs w:val="16"/>
        </w:rPr>
        <w:t>* no planned projects on river main stem, but river is affected by hydropower projects upstream or downstream due to impacts from fragmentation (DOF), flow regulation (DOR), or sediment trapping (SED)</w:t>
      </w:r>
    </w:p>
    <w:p w14:paraId="55FA234B" w14:textId="77777777" w:rsidR="009E2613" w:rsidRDefault="009E2613" w:rsidP="005E47F1">
      <w:pPr>
        <w:rPr>
          <w:rFonts w:eastAsia="Times New Roman"/>
          <w:color w:val="0000FF"/>
          <w:szCs w:val="16"/>
          <w:u w:val="single"/>
        </w:rPr>
      </w:pPr>
    </w:p>
    <w:sectPr w:rsidR="009E2613" w:rsidSect="00903D15">
      <w:headerReference w:type="default" r:id="rId13"/>
      <w:footerReference w:type="default" r:id="rId14"/>
      <w:headerReference w:type="first" r:id="rId15"/>
      <w:footerReference w:type="first" r:id="rId16"/>
      <w:pgSz w:w="12240" w:h="15840" w:code="1"/>
      <w:pgMar w:top="1440" w:right="1440" w:bottom="1440" w:left="1440" w:header="432" w:footer="720" w:gutter="0"/>
      <w:lnNumType w:countBy="1" w:distance="720" w:restart="continuous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3358E3" w14:textId="77777777" w:rsidR="00670BF4" w:rsidRDefault="00670BF4" w:rsidP="00D73714">
      <w:r>
        <w:separator/>
      </w:r>
    </w:p>
  </w:endnote>
  <w:endnote w:type="continuationSeparator" w:id="0">
    <w:p w14:paraId="3E74C7F9" w14:textId="77777777" w:rsidR="00670BF4" w:rsidRDefault="00670BF4" w:rsidP="00D73714">
      <w:r>
        <w:continuationSeparator/>
      </w:r>
    </w:p>
  </w:endnote>
  <w:endnote w:type="continuationNotice" w:id="1">
    <w:p w14:paraId="29AFA4B2" w14:textId="77777777" w:rsidR="00670BF4" w:rsidRDefault="00670BF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rbel">
    <w:panose1 w:val="020B0503020204020204"/>
    <w:charset w:val="00"/>
    <w:family w:val="swiss"/>
    <w:pitch w:val="variable"/>
    <w:sig w:usb0="A00002EF" w:usb1="4000A44B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altName w:val="Arial"/>
    <w:charset w:val="00"/>
    <w:family w:val="swiss"/>
    <w:pitch w:val="variable"/>
    <w:sig w:usb0="E1000AEF" w:usb1="5000A1FF" w:usb2="00000000" w:usb3="00000000" w:csb0="000001B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BlissRegular">
    <w:altName w:val="Cambri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BlissMedium">
    <w:altName w:val="Cambri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BlissBold"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2897498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8A5880A" w14:textId="28190E90" w:rsidR="00903D15" w:rsidRDefault="00903D1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435F476" w14:textId="77777777" w:rsidR="00196285" w:rsidRDefault="0019628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52A9B8" w14:textId="4AEB110C" w:rsidR="00196285" w:rsidRDefault="00196285">
    <w:pPr>
      <w:pStyle w:val="Footer"/>
      <w:jc w:val="center"/>
      <w:rPr>
        <w:caps/>
        <w:noProof/>
        <w:color w:val="4F81BD" w:themeColor="accent1"/>
      </w:rPr>
    </w:pPr>
    <w:r>
      <w:rPr>
        <w:caps/>
        <w:color w:val="4F81BD" w:themeColor="accent1"/>
      </w:rPr>
      <w:fldChar w:fldCharType="begin"/>
    </w:r>
    <w:r>
      <w:rPr>
        <w:caps/>
        <w:color w:val="4F81BD" w:themeColor="accent1"/>
      </w:rPr>
      <w:instrText xml:space="preserve"> PAGE   \* MERGEFORMAT </w:instrText>
    </w:r>
    <w:r>
      <w:rPr>
        <w:caps/>
        <w:color w:val="4F81BD" w:themeColor="accent1"/>
      </w:rPr>
      <w:fldChar w:fldCharType="separate"/>
    </w:r>
    <w:r>
      <w:rPr>
        <w:caps/>
        <w:noProof/>
        <w:color w:val="4F81BD" w:themeColor="accent1"/>
      </w:rPr>
      <w:t>1</w:t>
    </w:r>
    <w:r>
      <w:rPr>
        <w:caps/>
        <w:noProof/>
        <w:color w:val="4F81BD" w:themeColor="accent1"/>
      </w:rPr>
      <w:fldChar w:fldCharType="end"/>
    </w:r>
  </w:p>
  <w:p w14:paraId="5D45F473" w14:textId="77777777" w:rsidR="00196285" w:rsidRDefault="0019628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53A2402" w14:textId="77777777" w:rsidR="00670BF4" w:rsidRDefault="00670BF4" w:rsidP="00D73714">
      <w:r>
        <w:separator/>
      </w:r>
    </w:p>
  </w:footnote>
  <w:footnote w:type="continuationSeparator" w:id="0">
    <w:p w14:paraId="760C9B3E" w14:textId="77777777" w:rsidR="00670BF4" w:rsidRDefault="00670BF4" w:rsidP="00D73714">
      <w:r>
        <w:continuationSeparator/>
      </w:r>
    </w:p>
  </w:footnote>
  <w:footnote w:type="continuationNotice" w:id="1">
    <w:p w14:paraId="612E2D5F" w14:textId="77777777" w:rsidR="00670BF4" w:rsidRDefault="00670BF4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6E22BD" w14:textId="0E45F354" w:rsidR="00196285" w:rsidRDefault="00196285" w:rsidP="00755125">
    <w:pPr>
      <w:pStyle w:val="Header"/>
      <w:tabs>
        <w:tab w:val="clear" w:pos="4320"/>
        <w:tab w:val="clear" w:pos="8640"/>
        <w:tab w:val="left" w:pos="3240"/>
      </w:tabs>
      <w:ind w:firstLine="2340"/>
    </w:pPr>
    <w:r>
      <w:rPr>
        <w:noProof/>
        <w:lang w:val="en-CA" w:eastAsia="en-CA"/>
      </w:rPr>
      <w:tab/>
    </w:r>
    <w:r w:rsidRPr="00204015">
      <w:t>S</w:t>
    </w:r>
    <w:r>
      <w:t xml:space="preserve">ubmitted Manuscript: </w:t>
    </w:r>
    <w:r w:rsidRPr="00204015">
      <w:t>Confident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C37F5B3" w14:textId="482E2676" w:rsidR="00196285" w:rsidRPr="00204015" w:rsidRDefault="00196285" w:rsidP="00D73714">
    <w:pPr>
      <w:pStyle w:val="Header"/>
    </w:pPr>
    <w:r>
      <w:rPr>
        <w:noProof/>
      </w:rPr>
      <w:drawing>
        <wp:anchor distT="0" distB="0" distL="114300" distR="114300" simplePos="0" relativeHeight="251663872" behindDoc="1" locked="0" layoutInCell="1" allowOverlap="1" wp14:anchorId="5C67786B" wp14:editId="72EBED97">
          <wp:simplePos x="0" y="0"/>
          <wp:positionH relativeFrom="margin">
            <wp:align>left</wp:align>
          </wp:positionH>
          <wp:positionV relativeFrom="paragraph">
            <wp:posOffset>5288</wp:posOffset>
          </wp:positionV>
          <wp:extent cx="1045029" cy="457200"/>
          <wp:effectExtent l="0" t="0" r="3175" b="0"/>
          <wp:wrapTight wrapText="bothSides">
            <wp:wrapPolygon edited="0">
              <wp:start x="0" y="0"/>
              <wp:lineTo x="0" y="20700"/>
              <wp:lineTo x="21272" y="20700"/>
              <wp:lineTo x="21272" y="0"/>
              <wp:lineTo x="0" y="0"/>
            </wp:wrapPolygon>
          </wp:wrapTight>
          <wp:docPr id="2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" name="Science-AAAS-stacked-color.jpg"/>
                  <pic:cNvPicPr/>
                </pic:nvPicPr>
                <pic:blipFill>
                  <a:blip r:embed="rId1"/>
                  <a:stretch>
                    <a:fillRect/>
                  </a:stretch>
                </pic:blipFill>
                <pic:spPr>
                  <a:xfrm>
                    <a:off x="0" y="0"/>
                    <a:ext cx="1045029" cy="4572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tab/>
    </w:r>
    <w:r w:rsidRPr="00204015">
      <w:t>Submitted Manuscript: Confidential</w:t>
    </w:r>
    <w:r>
      <w:tab/>
    </w:r>
  </w:p>
  <w:p w14:paraId="39D9CEFC" w14:textId="15DB7D42" w:rsidR="00196285" w:rsidRDefault="00196285" w:rsidP="00D7371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C8306B6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2C0A9C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FF87976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57B8ABE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98FC9550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C76FFC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4C34C55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C0680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A50088B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C8A39C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5484AA1"/>
    <w:multiLevelType w:val="hybridMultilevel"/>
    <w:tmpl w:val="0EE85D90"/>
    <w:lvl w:ilvl="0" w:tplc="29703372">
      <w:start w:val="120"/>
      <w:numFmt w:val="bullet"/>
      <w:lvlText w:val=""/>
      <w:lvlJc w:val="left"/>
      <w:pPr>
        <w:ind w:left="720" w:hanging="360"/>
      </w:pPr>
      <w:rPr>
        <w:rFonts w:ascii="Symbol" w:eastAsia="Times New Roman" w:hAnsi="Symbol" w:cstheme="minorHAnsi" w:hint="default"/>
        <w:b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83462E6"/>
    <w:multiLevelType w:val="hybridMultilevel"/>
    <w:tmpl w:val="BB982CE2"/>
    <w:lvl w:ilvl="0" w:tplc="10090001">
      <w:start w:val="14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0E324DE4"/>
    <w:multiLevelType w:val="hybridMultilevel"/>
    <w:tmpl w:val="122C837A"/>
    <w:lvl w:ilvl="0" w:tplc="F4563956">
      <w:start w:val="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478067D"/>
    <w:multiLevelType w:val="hybridMultilevel"/>
    <w:tmpl w:val="9FB67F7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1A304EC3"/>
    <w:multiLevelType w:val="hybridMultilevel"/>
    <w:tmpl w:val="DE4A529C"/>
    <w:lvl w:ilvl="0" w:tplc="28D03A9C">
      <w:start w:val="120"/>
      <w:numFmt w:val="bullet"/>
      <w:lvlText w:val=""/>
      <w:lvlJc w:val="left"/>
      <w:pPr>
        <w:ind w:left="720" w:hanging="360"/>
      </w:pPr>
      <w:rPr>
        <w:rFonts w:ascii="Symbol" w:eastAsia="Times New Roman" w:hAnsi="Symbol" w:cstheme="minorHAns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1C940003"/>
    <w:multiLevelType w:val="hybridMultilevel"/>
    <w:tmpl w:val="EFECEB44"/>
    <w:lvl w:ilvl="0" w:tplc="EAEE636E">
      <w:start w:val="20"/>
      <w:numFmt w:val="bullet"/>
      <w:lvlText w:val=""/>
      <w:lvlJc w:val="left"/>
      <w:pPr>
        <w:ind w:left="720" w:hanging="360"/>
      </w:pPr>
      <w:rPr>
        <w:rFonts w:ascii="Wingdings" w:eastAsia="Times New Roman" w:hAnsi="Wingdings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7564F3A"/>
    <w:multiLevelType w:val="hybridMultilevel"/>
    <w:tmpl w:val="670E194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7C03724"/>
    <w:multiLevelType w:val="hybridMultilevel"/>
    <w:tmpl w:val="501465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B342CCF"/>
    <w:multiLevelType w:val="hybridMultilevel"/>
    <w:tmpl w:val="9D7E73F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E2209FE"/>
    <w:multiLevelType w:val="hybridMultilevel"/>
    <w:tmpl w:val="F482E056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EDE422E"/>
    <w:multiLevelType w:val="hybridMultilevel"/>
    <w:tmpl w:val="7A3834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0031E0D"/>
    <w:multiLevelType w:val="hybridMultilevel"/>
    <w:tmpl w:val="372AC1F0"/>
    <w:lvl w:ilvl="0" w:tplc="71F2BF80">
      <w:start w:val="1"/>
      <w:numFmt w:val="decimal"/>
      <w:lvlText w:val="%1)"/>
      <w:lvlJc w:val="left"/>
      <w:pPr>
        <w:ind w:left="927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647" w:hanging="360"/>
      </w:pPr>
    </w:lvl>
    <w:lvl w:ilvl="2" w:tplc="1009001B" w:tentative="1">
      <w:start w:val="1"/>
      <w:numFmt w:val="lowerRoman"/>
      <w:lvlText w:val="%3."/>
      <w:lvlJc w:val="right"/>
      <w:pPr>
        <w:ind w:left="2367" w:hanging="180"/>
      </w:pPr>
    </w:lvl>
    <w:lvl w:ilvl="3" w:tplc="1009000F" w:tentative="1">
      <w:start w:val="1"/>
      <w:numFmt w:val="decimal"/>
      <w:lvlText w:val="%4."/>
      <w:lvlJc w:val="left"/>
      <w:pPr>
        <w:ind w:left="3087" w:hanging="360"/>
      </w:pPr>
    </w:lvl>
    <w:lvl w:ilvl="4" w:tplc="10090019" w:tentative="1">
      <w:start w:val="1"/>
      <w:numFmt w:val="lowerLetter"/>
      <w:lvlText w:val="%5."/>
      <w:lvlJc w:val="left"/>
      <w:pPr>
        <w:ind w:left="3807" w:hanging="360"/>
      </w:pPr>
    </w:lvl>
    <w:lvl w:ilvl="5" w:tplc="1009001B" w:tentative="1">
      <w:start w:val="1"/>
      <w:numFmt w:val="lowerRoman"/>
      <w:lvlText w:val="%6."/>
      <w:lvlJc w:val="right"/>
      <w:pPr>
        <w:ind w:left="4527" w:hanging="180"/>
      </w:pPr>
    </w:lvl>
    <w:lvl w:ilvl="6" w:tplc="1009000F" w:tentative="1">
      <w:start w:val="1"/>
      <w:numFmt w:val="decimal"/>
      <w:lvlText w:val="%7."/>
      <w:lvlJc w:val="left"/>
      <w:pPr>
        <w:ind w:left="5247" w:hanging="360"/>
      </w:pPr>
    </w:lvl>
    <w:lvl w:ilvl="7" w:tplc="10090019" w:tentative="1">
      <w:start w:val="1"/>
      <w:numFmt w:val="lowerLetter"/>
      <w:lvlText w:val="%8."/>
      <w:lvlJc w:val="left"/>
      <w:pPr>
        <w:ind w:left="5967" w:hanging="360"/>
      </w:pPr>
    </w:lvl>
    <w:lvl w:ilvl="8" w:tplc="10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2" w15:restartNumberingAfterBreak="0">
    <w:nsid w:val="340159BD"/>
    <w:multiLevelType w:val="hybridMultilevel"/>
    <w:tmpl w:val="41BC2AEC"/>
    <w:lvl w:ilvl="0" w:tplc="67D271C6">
      <w:start w:val="24"/>
      <w:numFmt w:val="bullet"/>
      <w:lvlText w:val="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F6D048A"/>
    <w:multiLevelType w:val="hybridMultilevel"/>
    <w:tmpl w:val="C45EF48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C511676"/>
    <w:multiLevelType w:val="hybridMultilevel"/>
    <w:tmpl w:val="7320348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CB87440"/>
    <w:multiLevelType w:val="multilevel"/>
    <w:tmpl w:val="1009001D"/>
    <w:styleLink w:val="1ai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6" w15:restartNumberingAfterBreak="0">
    <w:nsid w:val="4F8C71B0"/>
    <w:multiLevelType w:val="hybridMultilevel"/>
    <w:tmpl w:val="24484D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33F6653"/>
    <w:multiLevelType w:val="multilevel"/>
    <w:tmpl w:val="3182C8F6"/>
    <w:styleLink w:val="ArticleSection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8" w15:restartNumberingAfterBreak="0">
    <w:nsid w:val="59DB6594"/>
    <w:multiLevelType w:val="hybridMultilevel"/>
    <w:tmpl w:val="69F2D782"/>
    <w:lvl w:ilvl="0" w:tplc="10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10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 w15:restartNumberingAfterBreak="0">
    <w:nsid w:val="5A1808AD"/>
    <w:multiLevelType w:val="hybridMultilevel"/>
    <w:tmpl w:val="29AE6C6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CDC3FC6"/>
    <w:multiLevelType w:val="multilevel"/>
    <w:tmpl w:val="AD9601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1" w15:restartNumberingAfterBreak="0">
    <w:nsid w:val="5FB851B6"/>
    <w:multiLevelType w:val="multilevel"/>
    <w:tmpl w:val="2B2EF6E2"/>
    <w:lvl w:ilvl="0">
      <w:start w:val="1"/>
      <w:numFmt w:val="none"/>
      <w:pStyle w:val="Methods1Sectionheading"/>
      <w:lvlText w:val=""/>
      <w:lvlJc w:val="left"/>
      <w:pPr>
        <w:ind w:left="0" w:firstLine="0"/>
      </w:pPr>
      <w:rPr>
        <w:rFonts w:hint="default"/>
      </w:rPr>
    </w:lvl>
    <w:lvl w:ilvl="1">
      <w:start w:val="1"/>
      <w:numFmt w:val="none"/>
      <w:pStyle w:val="Methods11Head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pStyle w:val="Methods111Subhead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32" w15:restartNumberingAfterBreak="0">
    <w:nsid w:val="617B7FD2"/>
    <w:multiLevelType w:val="hybridMultilevel"/>
    <w:tmpl w:val="BC1AE4A2"/>
    <w:lvl w:ilvl="0" w:tplc="10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650371DD"/>
    <w:multiLevelType w:val="multilevel"/>
    <w:tmpl w:val="10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6E94041B"/>
    <w:multiLevelType w:val="multilevel"/>
    <w:tmpl w:val="1009001F"/>
    <w:styleLink w:val="111111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5" w15:restartNumberingAfterBreak="0">
    <w:nsid w:val="76921889"/>
    <w:multiLevelType w:val="multilevel"/>
    <w:tmpl w:val="13C0FAB0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webHidden w:val="0"/>
        <w:specVanish w:val="0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ascii="Corbel" w:hAnsi="Corbel" w:cstheme="minorHAnsi" w:hint="default"/>
        <w:b/>
        <w:i w:val="0"/>
        <w:sz w:val="24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36" w15:restartNumberingAfterBreak="0">
    <w:nsid w:val="78FB79D6"/>
    <w:multiLevelType w:val="multilevel"/>
    <w:tmpl w:val="10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37" w15:restartNumberingAfterBreak="0">
    <w:nsid w:val="7DFB4BC7"/>
    <w:multiLevelType w:val="hybridMultilevel"/>
    <w:tmpl w:val="599AE752"/>
    <w:lvl w:ilvl="0" w:tplc="DC66C196">
      <w:start w:val="1"/>
      <w:numFmt w:val="bullet"/>
      <w:pStyle w:val="ListParagraph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  <w:num w:numId="12">
    <w:abstractNumId w:val="37"/>
  </w:num>
  <w:num w:numId="13">
    <w:abstractNumId w:val="20"/>
  </w:num>
  <w:num w:numId="14">
    <w:abstractNumId w:val="24"/>
  </w:num>
  <w:num w:numId="15">
    <w:abstractNumId w:val="37"/>
  </w:num>
  <w:num w:numId="16">
    <w:abstractNumId w:val="20"/>
  </w:num>
  <w:num w:numId="17">
    <w:abstractNumId w:val="3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21"/>
  </w:num>
  <w:num w:numId="19">
    <w:abstractNumId w:val="16"/>
  </w:num>
  <w:num w:numId="20">
    <w:abstractNumId w:val="34"/>
  </w:num>
  <w:num w:numId="21">
    <w:abstractNumId w:val="33"/>
  </w:num>
  <w:num w:numId="22">
    <w:abstractNumId w:val="27"/>
  </w:num>
  <w:num w:numId="23">
    <w:abstractNumId w:val="32"/>
  </w:num>
  <w:num w:numId="24">
    <w:abstractNumId w:val="28"/>
  </w:num>
  <w:num w:numId="25">
    <w:abstractNumId w:val="36"/>
  </w:num>
  <w:num w:numId="26">
    <w:abstractNumId w:val="25"/>
  </w:num>
  <w:num w:numId="27">
    <w:abstractNumId w:val="23"/>
  </w:num>
  <w:num w:numId="28">
    <w:abstractNumId w:val="18"/>
  </w:num>
  <w:num w:numId="29">
    <w:abstractNumId w:val="15"/>
  </w:num>
  <w:num w:numId="30">
    <w:abstractNumId w:val="22"/>
  </w:num>
  <w:num w:numId="31">
    <w:abstractNumId w:val="31"/>
  </w:num>
  <w:num w:numId="32">
    <w:abstractNumId w:val="19"/>
  </w:num>
  <w:num w:numId="33">
    <w:abstractNumId w:val="26"/>
  </w:num>
  <w:num w:numId="34">
    <w:abstractNumId w:val="29"/>
  </w:num>
  <w:num w:numId="35">
    <w:abstractNumId w:val="37"/>
  </w:num>
  <w:num w:numId="36">
    <w:abstractNumId w:val="20"/>
  </w:num>
  <w:num w:numId="37">
    <w:abstractNumId w:val="12"/>
  </w:num>
  <w:num w:numId="38">
    <w:abstractNumId w:val="17"/>
  </w:num>
  <w:num w:numId="39">
    <w:abstractNumId w:val="30"/>
  </w:num>
  <w:num w:numId="40">
    <w:abstractNumId w:val="10"/>
  </w:num>
  <w:num w:numId="41">
    <w:abstractNumId w:val="14"/>
  </w:num>
  <w:num w:numId="4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stylePaneFormatFilter w:val="3704" w:allStyles="0" w:customStyles="0" w:latentStyles="1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stylePaneSortMethod w:val="0000"/>
  <w:defaultTabStop w:val="720"/>
  <w:hyphenationZone w:val="425"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x0da0wwgpxsaeepsrvxeaacpt0fxavv5rv0&quot;&gt;michele dec 2019&lt;record-ids&gt;&lt;item&gt;2444&lt;/item&gt;&lt;item&gt;2592&lt;/item&gt;&lt;item&gt;2631&lt;/item&gt;&lt;item&gt;2671&lt;/item&gt;&lt;item&gt;2691&lt;/item&gt;&lt;item&gt;2735&lt;/item&gt;&lt;item&gt;2764&lt;/item&gt;&lt;item&gt;2770&lt;/item&gt;&lt;item&gt;2791&lt;/item&gt;&lt;item&gt;2816&lt;/item&gt;&lt;item&gt;2842&lt;/item&gt;&lt;item&gt;2846&lt;/item&gt;&lt;item&gt;2853&lt;/item&gt;&lt;item&gt;2855&lt;/item&gt;&lt;item&gt;2881&lt;/item&gt;&lt;item&gt;2889&lt;/item&gt;&lt;item&gt;2911&lt;/item&gt;&lt;item&gt;2913&lt;/item&gt;&lt;item&gt;2914&lt;/item&gt;&lt;item&gt;2930&lt;/item&gt;&lt;item&gt;2931&lt;/item&gt;&lt;item&gt;2932&lt;/item&gt;&lt;item&gt;2933&lt;/item&gt;&lt;item&gt;2934&lt;/item&gt;&lt;item&gt;2935&lt;/item&gt;&lt;item&gt;2936&lt;/item&gt;&lt;item&gt;2937&lt;/item&gt;&lt;item&gt;2938&lt;/item&gt;&lt;item&gt;2940&lt;/item&gt;&lt;item&gt;2943&lt;/item&gt;&lt;item&gt;2945&lt;/item&gt;&lt;item&gt;2946&lt;/item&gt;&lt;item&gt;2947&lt;/item&gt;&lt;item&gt;2948&lt;/item&gt;&lt;item&gt;2949&lt;/item&gt;&lt;item&gt;2950&lt;/item&gt;&lt;item&gt;2952&lt;/item&gt;&lt;/record-ids&gt;&lt;/item&gt;&lt;/Libraries&gt;"/>
  </w:docVars>
  <w:rsids>
    <w:rsidRoot w:val="0064261D"/>
    <w:rsid w:val="000056B3"/>
    <w:rsid w:val="000059FE"/>
    <w:rsid w:val="000064A4"/>
    <w:rsid w:val="000074A5"/>
    <w:rsid w:val="00007CE6"/>
    <w:rsid w:val="00010362"/>
    <w:rsid w:val="00010D55"/>
    <w:rsid w:val="00012A48"/>
    <w:rsid w:val="00014861"/>
    <w:rsid w:val="000149A8"/>
    <w:rsid w:val="00014AF9"/>
    <w:rsid w:val="000172F4"/>
    <w:rsid w:val="00022CD8"/>
    <w:rsid w:val="0002343C"/>
    <w:rsid w:val="0002369E"/>
    <w:rsid w:val="000260E7"/>
    <w:rsid w:val="000264B2"/>
    <w:rsid w:val="000268EA"/>
    <w:rsid w:val="00026FDD"/>
    <w:rsid w:val="00027788"/>
    <w:rsid w:val="00027F82"/>
    <w:rsid w:val="00031D7B"/>
    <w:rsid w:val="00031F13"/>
    <w:rsid w:val="00032268"/>
    <w:rsid w:val="000369B6"/>
    <w:rsid w:val="000373AF"/>
    <w:rsid w:val="00040532"/>
    <w:rsid w:val="000406D0"/>
    <w:rsid w:val="00041608"/>
    <w:rsid w:val="000421A5"/>
    <w:rsid w:val="00042B9F"/>
    <w:rsid w:val="00043DDE"/>
    <w:rsid w:val="00044D70"/>
    <w:rsid w:val="000451E5"/>
    <w:rsid w:val="00045C9C"/>
    <w:rsid w:val="00046527"/>
    <w:rsid w:val="00046788"/>
    <w:rsid w:val="00046C8C"/>
    <w:rsid w:val="0005186D"/>
    <w:rsid w:val="000534E5"/>
    <w:rsid w:val="00054108"/>
    <w:rsid w:val="0005523E"/>
    <w:rsid w:val="00055325"/>
    <w:rsid w:val="0005590B"/>
    <w:rsid w:val="00055C33"/>
    <w:rsid w:val="000562CC"/>
    <w:rsid w:val="00056A45"/>
    <w:rsid w:val="0005716D"/>
    <w:rsid w:val="00060801"/>
    <w:rsid w:val="000609E4"/>
    <w:rsid w:val="00062854"/>
    <w:rsid w:val="000628FB"/>
    <w:rsid w:val="00062F80"/>
    <w:rsid w:val="00063287"/>
    <w:rsid w:val="00063A79"/>
    <w:rsid w:val="00064DFF"/>
    <w:rsid w:val="00066047"/>
    <w:rsid w:val="00067514"/>
    <w:rsid w:val="000675EB"/>
    <w:rsid w:val="0007020D"/>
    <w:rsid w:val="000703D8"/>
    <w:rsid w:val="000705F7"/>
    <w:rsid w:val="00070DFA"/>
    <w:rsid w:val="00071432"/>
    <w:rsid w:val="00072F54"/>
    <w:rsid w:val="00074786"/>
    <w:rsid w:val="00075E30"/>
    <w:rsid w:val="00075F94"/>
    <w:rsid w:val="0007649E"/>
    <w:rsid w:val="00076AAF"/>
    <w:rsid w:val="00076E65"/>
    <w:rsid w:val="00077272"/>
    <w:rsid w:val="000830B6"/>
    <w:rsid w:val="000837BA"/>
    <w:rsid w:val="00087816"/>
    <w:rsid w:val="00090639"/>
    <w:rsid w:val="00090E72"/>
    <w:rsid w:val="000928DC"/>
    <w:rsid w:val="000931CB"/>
    <w:rsid w:val="0009395E"/>
    <w:rsid w:val="00094818"/>
    <w:rsid w:val="00095099"/>
    <w:rsid w:val="00096AA4"/>
    <w:rsid w:val="00097C21"/>
    <w:rsid w:val="000A11F2"/>
    <w:rsid w:val="000A1545"/>
    <w:rsid w:val="000A17A1"/>
    <w:rsid w:val="000A1FC7"/>
    <w:rsid w:val="000A4CEA"/>
    <w:rsid w:val="000A557D"/>
    <w:rsid w:val="000A6E35"/>
    <w:rsid w:val="000A6F71"/>
    <w:rsid w:val="000A7A08"/>
    <w:rsid w:val="000B0395"/>
    <w:rsid w:val="000B19D0"/>
    <w:rsid w:val="000B1CE6"/>
    <w:rsid w:val="000B235C"/>
    <w:rsid w:val="000B2C71"/>
    <w:rsid w:val="000B3553"/>
    <w:rsid w:val="000B522C"/>
    <w:rsid w:val="000B5543"/>
    <w:rsid w:val="000B5632"/>
    <w:rsid w:val="000B6DB3"/>
    <w:rsid w:val="000C1988"/>
    <w:rsid w:val="000C1D09"/>
    <w:rsid w:val="000C39FB"/>
    <w:rsid w:val="000C460C"/>
    <w:rsid w:val="000C5F9F"/>
    <w:rsid w:val="000C6A76"/>
    <w:rsid w:val="000C74BF"/>
    <w:rsid w:val="000C7F0C"/>
    <w:rsid w:val="000C7F76"/>
    <w:rsid w:val="000D0AB9"/>
    <w:rsid w:val="000D0BC5"/>
    <w:rsid w:val="000D0CAA"/>
    <w:rsid w:val="000D3594"/>
    <w:rsid w:val="000D3935"/>
    <w:rsid w:val="000D3C40"/>
    <w:rsid w:val="000D413B"/>
    <w:rsid w:val="000D6148"/>
    <w:rsid w:val="000D640A"/>
    <w:rsid w:val="000D6F77"/>
    <w:rsid w:val="000E2E27"/>
    <w:rsid w:val="000E35BC"/>
    <w:rsid w:val="000E6FE5"/>
    <w:rsid w:val="000F0E0E"/>
    <w:rsid w:val="000F3E64"/>
    <w:rsid w:val="000F4FCC"/>
    <w:rsid w:val="000F5BDB"/>
    <w:rsid w:val="000F6CFB"/>
    <w:rsid w:val="000F7538"/>
    <w:rsid w:val="000F7ABB"/>
    <w:rsid w:val="001010F0"/>
    <w:rsid w:val="0010116D"/>
    <w:rsid w:val="00101A78"/>
    <w:rsid w:val="00101BEF"/>
    <w:rsid w:val="0010724C"/>
    <w:rsid w:val="00111899"/>
    <w:rsid w:val="001119E2"/>
    <w:rsid w:val="00111B57"/>
    <w:rsid w:val="00111EB4"/>
    <w:rsid w:val="00111F71"/>
    <w:rsid w:val="0011324D"/>
    <w:rsid w:val="0011340A"/>
    <w:rsid w:val="001134C5"/>
    <w:rsid w:val="00113793"/>
    <w:rsid w:val="0011486D"/>
    <w:rsid w:val="00114F37"/>
    <w:rsid w:val="001155BC"/>
    <w:rsid w:val="0011775D"/>
    <w:rsid w:val="001203CD"/>
    <w:rsid w:val="00120D4A"/>
    <w:rsid w:val="00121C59"/>
    <w:rsid w:val="00122625"/>
    <w:rsid w:val="00122855"/>
    <w:rsid w:val="00124548"/>
    <w:rsid w:val="0012460E"/>
    <w:rsid w:val="00125B17"/>
    <w:rsid w:val="00126D2F"/>
    <w:rsid w:val="001274E3"/>
    <w:rsid w:val="00127E6F"/>
    <w:rsid w:val="00133078"/>
    <w:rsid w:val="001331D7"/>
    <w:rsid w:val="00133C04"/>
    <w:rsid w:val="001362B2"/>
    <w:rsid w:val="00136FC0"/>
    <w:rsid w:val="00136FE3"/>
    <w:rsid w:val="001400CC"/>
    <w:rsid w:val="001403F7"/>
    <w:rsid w:val="001418F8"/>
    <w:rsid w:val="00142A44"/>
    <w:rsid w:val="001436ED"/>
    <w:rsid w:val="00143FA6"/>
    <w:rsid w:val="00144081"/>
    <w:rsid w:val="001445D1"/>
    <w:rsid w:val="00145210"/>
    <w:rsid w:val="00145E29"/>
    <w:rsid w:val="001473B2"/>
    <w:rsid w:val="001528E0"/>
    <w:rsid w:val="00152CCF"/>
    <w:rsid w:val="00152DEE"/>
    <w:rsid w:val="00153B11"/>
    <w:rsid w:val="0015549E"/>
    <w:rsid w:val="00155540"/>
    <w:rsid w:val="00156CBD"/>
    <w:rsid w:val="00156CD8"/>
    <w:rsid w:val="001578ED"/>
    <w:rsid w:val="00160359"/>
    <w:rsid w:val="00160B28"/>
    <w:rsid w:val="00161BD7"/>
    <w:rsid w:val="00162FED"/>
    <w:rsid w:val="001634F7"/>
    <w:rsid w:val="00163784"/>
    <w:rsid w:val="001643D6"/>
    <w:rsid w:val="00164EC5"/>
    <w:rsid w:val="001653E4"/>
    <w:rsid w:val="00166B82"/>
    <w:rsid w:val="00170A18"/>
    <w:rsid w:val="00174FB7"/>
    <w:rsid w:val="00175792"/>
    <w:rsid w:val="00175FBC"/>
    <w:rsid w:val="001775FA"/>
    <w:rsid w:val="0018067A"/>
    <w:rsid w:val="001807BB"/>
    <w:rsid w:val="00180BC8"/>
    <w:rsid w:val="00180F81"/>
    <w:rsid w:val="00181FC3"/>
    <w:rsid w:val="00182869"/>
    <w:rsid w:val="0018341B"/>
    <w:rsid w:val="00185C64"/>
    <w:rsid w:val="001872F0"/>
    <w:rsid w:val="0018731C"/>
    <w:rsid w:val="0019023C"/>
    <w:rsid w:val="00191E55"/>
    <w:rsid w:val="00194E23"/>
    <w:rsid w:val="001952E1"/>
    <w:rsid w:val="00196285"/>
    <w:rsid w:val="001A0AB1"/>
    <w:rsid w:val="001A3D2D"/>
    <w:rsid w:val="001A3DD9"/>
    <w:rsid w:val="001A4AF2"/>
    <w:rsid w:val="001A6FDB"/>
    <w:rsid w:val="001B09C3"/>
    <w:rsid w:val="001B1316"/>
    <w:rsid w:val="001B1E5D"/>
    <w:rsid w:val="001B3603"/>
    <w:rsid w:val="001B4C26"/>
    <w:rsid w:val="001B58D1"/>
    <w:rsid w:val="001B5947"/>
    <w:rsid w:val="001B64E0"/>
    <w:rsid w:val="001B664B"/>
    <w:rsid w:val="001C288B"/>
    <w:rsid w:val="001C35C3"/>
    <w:rsid w:val="001C3FEF"/>
    <w:rsid w:val="001C42FD"/>
    <w:rsid w:val="001C5A1C"/>
    <w:rsid w:val="001C77F4"/>
    <w:rsid w:val="001D10D7"/>
    <w:rsid w:val="001D3852"/>
    <w:rsid w:val="001D44B2"/>
    <w:rsid w:val="001D46D3"/>
    <w:rsid w:val="001D4C6A"/>
    <w:rsid w:val="001D4DE6"/>
    <w:rsid w:val="001D65AD"/>
    <w:rsid w:val="001D6D17"/>
    <w:rsid w:val="001E0687"/>
    <w:rsid w:val="001E3262"/>
    <w:rsid w:val="001E34DE"/>
    <w:rsid w:val="001E4155"/>
    <w:rsid w:val="001E4544"/>
    <w:rsid w:val="001E56A1"/>
    <w:rsid w:val="001E5D7E"/>
    <w:rsid w:val="001E6206"/>
    <w:rsid w:val="001E6364"/>
    <w:rsid w:val="001F0A15"/>
    <w:rsid w:val="001F0F45"/>
    <w:rsid w:val="001F401D"/>
    <w:rsid w:val="001F469A"/>
    <w:rsid w:val="001F5DE0"/>
    <w:rsid w:val="001F7023"/>
    <w:rsid w:val="001F793A"/>
    <w:rsid w:val="002006B7"/>
    <w:rsid w:val="00200953"/>
    <w:rsid w:val="00201AAE"/>
    <w:rsid w:val="002036F8"/>
    <w:rsid w:val="00203E80"/>
    <w:rsid w:val="002053AF"/>
    <w:rsid w:val="00205679"/>
    <w:rsid w:val="00206C5F"/>
    <w:rsid w:val="00213967"/>
    <w:rsid w:val="00214C0D"/>
    <w:rsid w:val="00214D3E"/>
    <w:rsid w:val="002151D4"/>
    <w:rsid w:val="00217237"/>
    <w:rsid w:val="0022057B"/>
    <w:rsid w:val="002207FC"/>
    <w:rsid w:val="00221FA1"/>
    <w:rsid w:val="00222BCA"/>
    <w:rsid w:val="0022434D"/>
    <w:rsid w:val="00224EF0"/>
    <w:rsid w:val="0022598B"/>
    <w:rsid w:val="002259A2"/>
    <w:rsid w:val="00230D22"/>
    <w:rsid w:val="00231969"/>
    <w:rsid w:val="00234C11"/>
    <w:rsid w:val="00236F8D"/>
    <w:rsid w:val="00240C60"/>
    <w:rsid w:val="00243192"/>
    <w:rsid w:val="002453B5"/>
    <w:rsid w:val="00245FEB"/>
    <w:rsid w:val="00246BA4"/>
    <w:rsid w:val="002475FA"/>
    <w:rsid w:val="002478D2"/>
    <w:rsid w:val="00250258"/>
    <w:rsid w:val="00250A7A"/>
    <w:rsid w:val="0025342D"/>
    <w:rsid w:val="00254BEF"/>
    <w:rsid w:val="00254F0D"/>
    <w:rsid w:val="00257EE1"/>
    <w:rsid w:val="00257F4A"/>
    <w:rsid w:val="00262680"/>
    <w:rsid w:val="00263146"/>
    <w:rsid w:val="00264FA9"/>
    <w:rsid w:val="002658B4"/>
    <w:rsid w:val="002660D4"/>
    <w:rsid w:val="002705F8"/>
    <w:rsid w:val="00270F47"/>
    <w:rsid w:val="0027103E"/>
    <w:rsid w:val="0027186D"/>
    <w:rsid w:val="00271B61"/>
    <w:rsid w:val="00271EDF"/>
    <w:rsid w:val="002721F2"/>
    <w:rsid w:val="00272DD2"/>
    <w:rsid w:val="002733CD"/>
    <w:rsid w:val="00275996"/>
    <w:rsid w:val="00275AEE"/>
    <w:rsid w:val="00276B6E"/>
    <w:rsid w:val="00276B9B"/>
    <w:rsid w:val="00277D90"/>
    <w:rsid w:val="00277F23"/>
    <w:rsid w:val="00280622"/>
    <w:rsid w:val="002810B9"/>
    <w:rsid w:val="00284A09"/>
    <w:rsid w:val="00284C72"/>
    <w:rsid w:val="00286E54"/>
    <w:rsid w:val="00287EA6"/>
    <w:rsid w:val="00290B79"/>
    <w:rsid w:val="0029216B"/>
    <w:rsid w:val="0029404C"/>
    <w:rsid w:val="002960A3"/>
    <w:rsid w:val="002A79C6"/>
    <w:rsid w:val="002B0465"/>
    <w:rsid w:val="002B0786"/>
    <w:rsid w:val="002B0B41"/>
    <w:rsid w:val="002B3445"/>
    <w:rsid w:val="002B370F"/>
    <w:rsid w:val="002B3EA5"/>
    <w:rsid w:val="002B4662"/>
    <w:rsid w:val="002B4DA5"/>
    <w:rsid w:val="002C0059"/>
    <w:rsid w:val="002C08C0"/>
    <w:rsid w:val="002C2D29"/>
    <w:rsid w:val="002C33B8"/>
    <w:rsid w:val="002C63D6"/>
    <w:rsid w:val="002D1A53"/>
    <w:rsid w:val="002D2EF9"/>
    <w:rsid w:val="002D37C4"/>
    <w:rsid w:val="002D3874"/>
    <w:rsid w:val="002D42CF"/>
    <w:rsid w:val="002D4787"/>
    <w:rsid w:val="002D59A5"/>
    <w:rsid w:val="002D63A3"/>
    <w:rsid w:val="002E31C8"/>
    <w:rsid w:val="002E3310"/>
    <w:rsid w:val="002E5C7C"/>
    <w:rsid w:val="002E5E2F"/>
    <w:rsid w:val="002E60B9"/>
    <w:rsid w:val="002E631A"/>
    <w:rsid w:val="002E7EB4"/>
    <w:rsid w:val="002F03D8"/>
    <w:rsid w:val="002F1764"/>
    <w:rsid w:val="002F2A39"/>
    <w:rsid w:val="002F2A3C"/>
    <w:rsid w:val="002F348F"/>
    <w:rsid w:val="002F4CFE"/>
    <w:rsid w:val="002F5937"/>
    <w:rsid w:val="002F7412"/>
    <w:rsid w:val="00300F7A"/>
    <w:rsid w:val="00301633"/>
    <w:rsid w:val="00301943"/>
    <w:rsid w:val="00301F7A"/>
    <w:rsid w:val="0030362F"/>
    <w:rsid w:val="003036A7"/>
    <w:rsid w:val="00306C3E"/>
    <w:rsid w:val="00307A2F"/>
    <w:rsid w:val="00307F53"/>
    <w:rsid w:val="0031031D"/>
    <w:rsid w:val="00310F60"/>
    <w:rsid w:val="00311DCB"/>
    <w:rsid w:val="00312899"/>
    <w:rsid w:val="003130AA"/>
    <w:rsid w:val="00315019"/>
    <w:rsid w:val="00315C03"/>
    <w:rsid w:val="0032185E"/>
    <w:rsid w:val="00322A7D"/>
    <w:rsid w:val="00332829"/>
    <w:rsid w:val="00332C82"/>
    <w:rsid w:val="00333E6D"/>
    <w:rsid w:val="00335162"/>
    <w:rsid w:val="0033605F"/>
    <w:rsid w:val="003435DB"/>
    <w:rsid w:val="00344114"/>
    <w:rsid w:val="00344DE7"/>
    <w:rsid w:val="00344F4F"/>
    <w:rsid w:val="00346E4C"/>
    <w:rsid w:val="00350138"/>
    <w:rsid w:val="00354F2B"/>
    <w:rsid w:val="0035583F"/>
    <w:rsid w:val="00355C14"/>
    <w:rsid w:val="003566D2"/>
    <w:rsid w:val="00362CFE"/>
    <w:rsid w:val="00364705"/>
    <w:rsid w:val="00364EA6"/>
    <w:rsid w:val="00365D56"/>
    <w:rsid w:val="00367A7D"/>
    <w:rsid w:val="00371150"/>
    <w:rsid w:val="00373386"/>
    <w:rsid w:val="00374AF3"/>
    <w:rsid w:val="00374C9D"/>
    <w:rsid w:val="00374DF2"/>
    <w:rsid w:val="0037542F"/>
    <w:rsid w:val="003758BE"/>
    <w:rsid w:val="003760EB"/>
    <w:rsid w:val="00376FC2"/>
    <w:rsid w:val="003771E5"/>
    <w:rsid w:val="003816DC"/>
    <w:rsid w:val="003817F1"/>
    <w:rsid w:val="00382BF6"/>
    <w:rsid w:val="0038398D"/>
    <w:rsid w:val="003850CA"/>
    <w:rsid w:val="003857B1"/>
    <w:rsid w:val="0038605B"/>
    <w:rsid w:val="00387814"/>
    <w:rsid w:val="00387DAC"/>
    <w:rsid w:val="00393443"/>
    <w:rsid w:val="003944A7"/>
    <w:rsid w:val="00394714"/>
    <w:rsid w:val="00396716"/>
    <w:rsid w:val="00396A87"/>
    <w:rsid w:val="003A084F"/>
    <w:rsid w:val="003A0D45"/>
    <w:rsid w:val="003A14BD"/>
    <w:rsid w:val="003A1D7A"/>
    <w:rsid w:val="003A1FB1"/>
    <w:rsid w:val="003A45A6"/>
    <w:rsid w:val="003A4B5C"/>
    <w:rsid w:val="003A52EB"/>
    <w:rsid w:val="003A75EE"/>
    <w:rsid w:val="003A77E5"/>
    <w:rsid w:val="003A7E23"/>
    <w:rsid w:val="003B0531"/>
    <w:rsid w:val="003B2D5C"/>
    <w:rsid w:val="003B3474"/>
    <w:rsid w:val="003B3519"/>
    <w:rsid w:val="003B3995"/>
    <w:rsid w:val="003B3F11"/>
    <w:rsid w:val="003B47BE"/>
    <w:rsid w:val="003B504E"/>
    <w:rsid w:val="003B50F5"/>
    <w:rsid w:val="003B5BEE"/>
    <w:rsid w:val="003C01BF"/>
    <w:rsid w:val="003C116B"/>
    <w:rsid w:val="003C1B45"/>
    <w:rsid w:val="003C1C49"/>
    <w:rsid w:val="003C437E"/>
    <w:rsid w:val="003C79A6"/>
    <w:rsid w:val="003C7EE2"/>
    <w:rsid w:val="003D0784"/>
    <w:rsid w:val="003D0A52"/>
    <w:rsid w:val="003D1C98"/>
    <w:rsid w:val="003D4304"/>
    <w:rsid w:val="003D4DFD"/>
    <w:rsid w:val="003D6A12"/>
    <w:rsid w:val="003E24E1"/>
    <w:rsid w:val="003E2BE6"/>
    <w:rsid w:val="003E4B09"/>
    <w:rsid w:val="003E591B"/>
    <w:rsid w:val="003F044B"/>
    <w:rsid w:val="003F07A3"/>
    <w:rsid w:val="003F21C0"/>
    <w:rsid w:val="003F355C"/>
    <w:rsid w:val="003F52D4"/>
    <w:rsid w:val="003F5A90"/>
    <w:rsid w:val="004006C0"/>
    <w:rsid w:val="004012A4"/>
    <w:rsid w:val="00402E37"/>
    <w:rsid w:val="004037B6"/>
    <w:rsid w:val="00404C66"/>
    <w:rsid w:val="00404F4C"/>
    <w:rsid w:val="00406683"/>
    <w:rsid w:val="0041061A"/>
    <w:rsid w:val="00410F0D"/>
    <w:rsid w:val="004110A4"/>
    <w:rsid w:val="004114E7"/>
    <w:rsid w:val="004117E9"/>
    <w:rsid w:val="00412B0E"/>
    <w:rsid w:val="00415FE6"/>
    <w:rsid w:val="004171BB"/>
    <w:rsid w:val="004210A7"/>
    <w:rsid w:val="00421E9E"/>
    <w:rsid w:val="004232A3"/>
    <w:rsid w:val="00423B91"/>
    <w:rsid w:val="00424566"/>
    <w:rsid w:val="004245AA"/>
    <w:rsid w:val="004266AF"/>
    <w:rsid w:val="00427FAF"/>
    <w:rsid w:val="00432978"/>
    <w:rsid w:val="004341BA"/>
    <w:rsid w:val="00434299"/>
    <w:rsid w:val="00434452"/>
    <w:rsid w:val="00434F0F"/>
    <w:rsid w:val="00435083"/>
    <w:rsid w:val="00437ACF"/>
    <w:rsid w:val="00442534"/>
    <w:rsid w:val="00444CF6"/>
    <w:rsid w:val="00446941"/>
    <w:rsid w:val="00447EB3"/>
    <w:rsid w:val="004518D2"/>
    <w:rsid w:val="00451EBA"/>
    <w:rsid w:val="00455586"/>
    <w:rsid w:val="00455ADD"/>
    <w:rsid w:val="0046021D"/>
    <w:rsid w:val="0046084F"/>
    <w:rsid w:val="004609EF"/>
    <w:rsid w:val="00461F90"/>
    <w:rsid w:val="00462195"/>
    <w:rsid w:val="0046306E"/>
    <w:rsid w:val="00464C6E"/>
    <w:rsid w:val="00471225"/>
    <w:rsid w:val="00471FFE"/>
    <w:rsid w:val="004724C8"/>
    <w:rsid w:val="00472D45"/>
    <w:rsid w:val="004734D8"/>
    <w:rsid w:val="00473CF2"/>
    <w:rsid w:val="00475EB2"/>
    <w:rsid w:val="00477F70"/>
    <w:rsid w:val="00481C4E"/>
    <w:rsid w:val="004821FE"/>
    <w:rsid w:val="004832CF"/>
    <w:rsid w:val="00483D76"/>
    <w:rsid w:val="004857E6"/>
    <w:rsid w:val="00486A49"/>
    <w:rsid w:val="00487503"/>
    <w:rsid w:val="004876B9"/>
    <w:rsid w:val="00487978"/>
    <w:rsid w:val="00487B9D"/>
    <w:rsid w:val="00492E66"/>
    <w:rsid w:val="00494297"/>
    <w:rsid w:val="00495380"/>
    <w:rsid w:val="00496B8B"/>
    <w:rsid w:val="004976C4"/>
    <w:rsid w:val="004978D8"/>
    <w:rsid w:val="00497C9A"/>
    <w:rsid w:val="004A2748"/>
    <w:rsid w:val="004A2B93"/>
    <w:rsid w:val="004A3ED4"/>
    <w:rsid w:val="004A56FC"/>
    <w:rsid w:val="004A587D"/>
    <w:rsid w:val="004A6617"/>
    <w:rsid w:val="004A687D"/>
    <w:rsid w:val="004A7724"/>
    <w:rsid w:val="004A7AC1"/>
    <w:rsid w:val="004B1B71"/>
    <w:rsid w:val="004B4F4B"/>
    <w:rsid w:val="004C0641"/>
    <w:rsid w:val="004C0B02"/>
    <w:rsid w:val="004C3C6E"/>
    <w:rsid w:val="004C3E4E"/>
    <w:rsid w:val="004C43A5"/>
    <w:rsid w:val="004C4E5D"/>
    <w:rsid w:val="004C6148"/>
    <w:rsid w:val="004C622B"/>
    <w:rsid w:val="004C7AEF"/>
    <w:rsid w:val="004D081D"/>
    <w:rsid w:val="004D10EA"/>
    <w:rsid w:val="004D1C2A"/>
    <w:rsid w:val="004D44E5"/>
    <w:rsid w:val="004D5378"/>
    <w:rsid w:val="004D5B4A"/>
    <w:rsid w:val="004D6C67"/>
    <w:rsid w:val="004D6CAD"/>
    <w:rsid w:val="004E05DE"/>
    <w:rsid w:val="004E0CB1"/>
    <w:rsid w:val="004E16D1"/>
    <w:rsid w:val="004E1D26"/>
    <w:rsid w:val="004E25BC"/>
    <w:rsid w:val="004E539F"/>
    <w:rsid w:val="004E5AE2"/>
    <w:rsid w:val="004E67D9"/>
    <w:rsid w:val="004E743B"/>
    <w:rsid w:val="004E7A35"/>
    <w:rsid w:val="004F1238"/>
    <w:rsid w:val="004F19C3"/>
    <w:rsid w:val="004F41BA"/>
    <w:rsid w:val="004F4893"/>
    <w:rsid w:val="004F4E54"/>
    <w:rsid w:val="004F5832"/>
    <w:rsid w:val="004F5B4C"/>
    <w:rsid w:val="0050113A"/>
    <w:rsid w:val="00501712"/>
    <w:rsid w:val="0050216E"/>
    <w:rsid w:val="00502715"/>
    <w:rsid w:val="00503F60"/>
    <w:rsid w:val="00505C59"/>
    <w:rsid w:val="00506FAA"/>
    <w:rsid w:val="00507E54"/>
    <w:rsid w:val="0051172B"/>
    <w:rsid w:val="005123F2"/>
    <w:rsid w:val="00512D61"/>
    <w:rsid w:val="00512DCD"/>
    <w:rsid w:val="005134F9"/>
    <w:rsid w:val="005140A2"/>
    <w:rsid w:val="00514E01"/>
    <w:rsid w:val="0051725A"/>
    <w:rsid w:val="00517C9E"/>
    <w:rsid w:val="005206FB"/>
    <w:rsid w:val="00520904"/>
    <w:rsid w:val="0052124B"/>
    <w:rsid w:val="0052146B"/>
    <w:rsid w:val="00521D92"/>
    <w:rsid w:val="00524575"/>
    <w:rsid w:val="00524756"/>
    <w:rsid w:val="00525BCF"/>
    <w:rsid w:val="00526480"/>
    <w:rsid w:val="00530D1C"/>
    <w:rsid w:val="00532C67"/>
    <w:rsid w:val="0053377C"/>
    <w:rsid w:val="00533DAB"/>
    <w:rsid w:val="00533DFF"/>
    <w:rsid w:val="00534D85"/>
    <w:rsid w:val="00535A78"/>
    <w:rsid w:val="00535EE0"/>
    <w:rsid w:val="00535FDB"/>
    <w:rsid w:val="0054296A"/>
    <w:rsid w:val="00542E4A"/>
    <w:rsid w:val="005436F9"/>
    <w:rsid w:val="0054570B"/>
    <w:rsid w:val="00545C65"/>
    <w:rsid w:val="00546022"/>
    <w:rsid w:val="005468D5"/>
    <w:rsid w:val="0054743E"/>
    <w:rsid w:val="005505D8"/>
    <w:rsid w:val="00554030"/>
    <w:rsid w:val="00554812"/>
    <w:rsid w:val="005552A5"/>
    <w:rsid w:val="00555A35"/>
    <w:rsid w:val="00555C46"/>
    <w:rsid w:val="00556BB0"/>
    <w:rsid w:val="005600E2"/>
    <w:rsid w:val="00560CF5"/>
    <w:rsid w:val="00561B89"/>
    <w:rsid w:val="00562424"/>
    <w:rsid w:val="00563DD9"/>
    <w:rsid w:val="00566966"/>
    <w:rsid w:val="00566ADC"/>
    <w:rsid w:val="00567954"/>
    <w:rsid w:val="00567D0E"/>
    <w:rsid w:val="00567FB4"/>
    <w:rsid w:val="00571B27"/>
    <w:rsid w:val="00571C1D"/>
    <w:rsid w:val="00572498"/>
    <w:rsid w:val="0057383B"/>
    <w:rsid w:val="00575375"/>
    <w:rsid w:val="00575B80"/>
    <w:rsid w:val="00576E95"/>
    <w:rsid w:val="00577979"/>
    <w:rsid w:val="00577AF2"/>
    <w:rsid w:val="00577BDA"/>
    <w:rsid w:val="0058022F"/>
    <w:rsid w:val="00581B10"/>
    <w:rsid w:val="00581C10"/>
    <w:rsid w:val="00582505"/>
    <w:rsid w:val="00583CCA"/>
    <w:rsid w:val="0058429D"/>
    <w:rsid w:val="00585089"/>
    <w:rsid w:val="005858F7"/>
    <w:rsid w:val="005905D3"/>
    <w:rsid w:val="005914F5"/>
    <w:rsid w:val="00592288"/>
    <w:rsid w:val="00592F85"/>
    <w:rsid w:val="00593A8E"/>
    <w:rsid w:val="00594017"/>
    <w:rsid w:val="00597C5E"/>
    <w:rsid w:val="005A0806"/>
    <w:rsid w:val="005A0C42"/>
    <w:rsid w:val="005A1D83"/>
    <w:rsid w:val="005A3232"/>
    <w:rsid w:val="005A3AC1"/>
    <w:rsid w:val="005A3DAB"/>
    <w:rsid w:val="005A422D"/>
    <w:rsid w:val="005A47D1"/>
    <w:rsid w:val="005A4D2D"/>
    <w:rsid w:val="005A50FF"/>
    <w:rsid w:val="005A5465"/>
    <w:rsid w:val="005A5C36"/>
    <w:rsid w:val="005A626E"/>
    <w:rsid w:val="005A6F49"/>
    <w:rsid w:val="005B37B2"/>
    <w:rsid w:val="005B4406"/>
    <w:rsid w:val="005B5C70"/>
    <w:rsid w:val="005B5E32"/>
    <w:rsid w:val="005C04B1"/>
    <w:rsid w:val="005C1FCE"/>
    <w:rsid w:val="005C5E57"/>
    <w:rsid w:val="005C5F7B"/>
    <w:rsid w:val="005C6A24"/>
    <w:rsid w:val="005C6B7F"/>
    <w:rsid w:val="005C70F7"/>
    <w:rsid w:val="005C7805"/>
    <w:rsid w:val="005D226B"/>
    <w:rsid w:val="005D2CE7"/>
    <w:rsid w:val="005D3861"/>
    <w:rsid w:val="005D4524"/>
    <w:rsid w:val="005D4B6D"/>
    <w:rsid w:val="005E1829"/>
    <w:rsid w:val="005E2C19"/>
    <w:rsid w:val="005E3A3D"/>
    <w:rsid w:val="005E46A2"/>
    <w:rsid w:val="005E4735"/>
    <w:rsid w:val="005E47F1"/>
    <w:rsid w:val="005E62EF"/>
    <w:rsid w:val="005E630D"/>
    <w:rsid w:val="005E7AD2"/>
    <w:rsid w:val="005F022E"/>
    <w:rsid w:val="005F0D9E"/>
    <w:rsid w:val="005F0EC5"/>
    <w:rsid w:val="005F1365"/>
    <w:rsid w:val="005F176C"/>
    <w:rsid w:val="005F1AAF"/>
    <w:rsid w:val="005F343C"/>
    <w:rsid w:val="005F3FF7"/>
    <w:rsid w:val="005F5329"/>
    <w:rsid w:val="005F6025"/>
    <w:rsid w:val="005F6AAC"/>
    <w:rsid w:val="005F6AEC"/>
    <w:rsid w:val="005F7AF8"/>
    <w:rsid w:val="005F7D0A"/>
    <w:rsid w:val="00601A06"/>
    <w:rsid w:val="00601C8B"/>
    <w:rsid w:val="006038A9"/>
    <w:rsid w:val="00603B5A"/>
    <w:rsid w:val="00604F89"/>
    <w:rsid w:val="00605069"/>
    <w:rsid w:val="006055F1"/>
    <w:rsid w:val="00605655"/>
    <w:rsid w:val="00607EED"/>
    <w:rsid w:val="0061057E"/>
    <w:rsid w:val="00612318"/>
    <w:rsid w:val="0061385A"/>
    <w:rsid w:val="00614ED2"/>
    <w:rsid w:val="00616CA4"/>
    <w:rsid w:val="00617833"/>
    <w:rsid w:val="0062092C"/>
    <w:rsid w:val="0062479C"/>
    <w:rsid w:val="006265C7"/>
    <w:rsid w:val="00630B2B"/>
    <w:rsid w:val="00630D2E"/>
    <w:rsid w:val="006318C7"/>
    <w:rsid w:val="00632036"/>
    <w:rsid w:val="006324AC"/>
    <w:rsid w:val="00632F58"/>
    <w:rsid w:val="00633732"/>
    <w:rsid w:val="00635884"/>
    <w:rsid w:val="00635922"/>
    <w:rsid w:val="00640695"/>
    <w:rsid w:val="006424FC"/>
    <w:rsid w:val="0064261D"/>
    <w:rsid w:val="00642657"/>
    <w:rsid w:val="00642987"/>
    <w:rsid w:val="00644BA4"/>
    <w:rsid w:val="0064513A"/>
    <w:rsid w:val="0064528A"/>
    <w:rsid w:val="006455DA"/>
    <w:rsid w:val="006460DB"/>
    <w:rsid w:val="00646322"/>
    <w:rsid w:val="00647393"/>
    <w:rsid w:val="00647DCB"/>
    <w:rsid w:val="00647FDE"/>
    <w:rsid w:val="0065163B"/>
    <w:rsid w:val="00651CD9"/>
    <w:rsid w:val="00653117"/>
    <w:rsid w:val="00654256"/>
    <w:rsid w:val="00655CAB"/>
    <w:rsid w:val="00655F7C"/>
    <w:rsid w:val="00656062"/>
    <w:rsid w:val="00657112"/>
    <w:rsid w:val="00661691"/>
    <w:rsid w:val="006619A2"/>
    <w:rsid w:val="00661B82"/>
    <w:rsid w:val="00662DC7"/>
    <w:rsid w:val="00663F43"/>
    <w:rsid w:val="0066439B"/>
    <w:rsid w:val="006661B6"/>
    <w:rsid w:val="006663B7"/>
    <w:rsid w:val="00670115"/>
    <w:rsid w:val="00670BF4"/>
    <w:rsid w:val="00671482"/>
    <w:rsid w:val="006724CF"/>
    <w:rsid w:val="00672511"/>
    <w:rsid w:val="00672A2E"/>
    <w:rsid w:val="00673229"/>
    <w:rsid w:val="00673AFD"/>
    <w:rsid w:val="00674870"/>
    <w:rsid w:val="00675F6E"/>
    <w:rsid w:val="0067643A"/>
    <w:rsid w:val="00676898"/>
    <w:rsid w:val="006816B1"/>
    <w:rsid w:val="0068182B"/>
    <w:rsid w:val="00682DE2"/>
    <w:rsid w:val="0068337E"/>
    <w:rsid w:val="00686016"/>
    <w:rsid w:val="00686B9D"/>
    <w:rsid w:val="00690FF3"/>
    <w:rsid w:val="00692E53"/>
    <w:rsid w:val="006934B0"/>
    <w:rsid w:val="0069386B"/>
    <w:rsid w:val="006940E4"/>
    <w:rsid w:val="00694549"/>
    <w:rsid w:val="00697504"/>
    <w:rsid w:val="006A2645"/>
    <w:rsid w:val="006A2CAF"/>
    <w:rsid w:val="006A2E03"/>
    <w:rsid w:val="006A5BF4"/>
    <w:rsid w:val="006A66F3"/>
    <w:rsid w:val="006A7883"/>
    <w:rsid w:val="006B053F"/>
    <w:rsid w:val="006B05FB"/>
    <w:rsid w:val="006B4F58"/>
    <w:rsid w:val="006C272D"/>
    <w:rsid w:val="006C308C"/>
    <w:rsid w:val="006C3228"/>
    <w:rsid w:val="006C5080"/>
    <w:rsid w:val="006C60DF"/>
    <w:rsid w:val="006D04E0"/>
    <w:rsid w:val="006D08A9"/>
    <w:rsid w:val="006D1A19"/>
    <w:rsid w:val="006D1E41"/>
    <w:rsid w:val="006D4EAB"/>
    <w:rsid w:val="006D4F3F"/>
    <w:rsid w:val="006D5723"/>
    <w:rsid w:val="006D68D2"/>
    <w:rsid w:val="006D74FB"/>
    <w:rsid w:val="006D7593"/>
    <w:rsid w:val="006E054C"/>
    <w:rsid w:val="006E2BA3"/>
    <w:rsid w:val="006E590E"/>
    <w:rsid w:val="006E6B03"/>
    <w:rsid w:val="006E73BB"/>
    <w:rsid w:val="007057E1"/>
    <w:rsid w:val="007059A4"/>
    <w:rsid w:val="00706C77"/>
    <w:rsid w:val="00706C8A"/>
    <w:rsid w:val="00710494"/>
    <w:rsid w:val="00713A17"/>
    <w:rsid w:val="00713DD1"/>
    <w:rsid w:val="00714011"/>
    <w:rsid w:val="007154A3"/>
    <w:rsid w:val="00715B69"/>
    <w:rsid w:val="007161A3"/>
    <w:rsid w:val="00720DA2"/>
    <w:rsid w:val="007213BF"/>
    <w:rsid w:val="007259CA"/>
    <w:rsid w:val="00726BAF"/>
    <w:rsid w:val="00726EA5"/>
    <w:rsid w:val="0072785B"/>
    <w:rsid w:val="00727A07"/>
    <w:rsid w:val="00730237"/>
    <w:rsid w:val="0073128E"/>
    <w:rsid w:val="00731586"/>
    <w:rsid w:val="00735CCF"/>
    <w:rsid w:val="00736132"/>
    <w:rsid w:val="007364AB"/>
    <w:rsid w:val="007374C9"/>
    <w:rsid w:val="00737F90"/>
    <w:rsid w:val="0074111F"/>
    <w:rsid w:val="00742782"/>
    <w:rsid w:val="007435B7"/>
    <w:rsid w:val="00743955"/>
    <w:rsid w:val="007446B6"/>
    <w:rsid w:val="00750D30"/>
    <w:rsid w:val="00751C21"/>
    <w:rsid w:val="00753B7F"/>
    <w:rsid w:val="00755125"/>
    <w:rsid w:val="00755AD6"/>
    <w:rsid w:val="0075683D"/>
    <w:rsid w:val="00761A6E"/>
    <w:rsid w:val="00763821"/>
    <w:rsid w:val="0076564F"/>
    <w:rsid w:val="00765F5E"/>
    <w:rsid w:val="0077017A"/>
    <w:rsid w:val="0077021F"/>
    <w:rsid w:val="00770C49"/>
    <w:rsid w:val="007716E5"/>
    <w:rsid w:val="00774204"/>
    <w:rsid w:val="007759ED"/>
    <w:rsid w:val="007771F6"/>
    <w:rsid w:val="00781819"/>
    <w:rsid w:val="00781BA1"/>
    <w:rsid w:val="007828F7"/>
    <w:rsid w:val="00787CD3"/>
    <w:rsid w:val="00787EE7"/>
    <w:rsid w:val="00790EB0"/>
    <w:rsid w:val="00791885"/>
    <w:rsid w:val="00793258"/>
    <w:rsid w:val="00793353"/>
    <w:rsid w:val="007936FD"/>
    <w:rsid w:val="00794623"/>
    <w:rsid w:val="00794BD3"/>
    <w:rsid w:val="00795F84"/>
    <w:rsid w:val="00796487"/>
    <w:rsid w:val="00796A7C"/>
    <w:rsid w:val="007975E0"/>
    <w:rsid w:val="007A06D2"/>
    <w:rsid w:val="007A2399"/>
    <w:rsid w:val="007A5595"/>
    <w:rsid w:val="007A719A"/>
    <w:rsid w:val="007A7FD0"/>
    <w:rsid w:val="007B0CF5"/>
    <w:rsid w:val="007B4202"/>
    <w:rsid w:val="007B4349"/>
    <w:rsid w:val="007B5338"/>
    <w:rsid w:val="007B5660"/>
    <w:rsid w:val="007B7A23"/>
    <w:rsid w:val="007C13E8"/>
    <w:rsid w:val="007C23DE"/>
    <w:rsid w:val="007C417C"/>
    <w:rsid w:val="007C5350"/>
    <w:rsid w:val="007C6679"/>
    <w:rsid w:val="007C7803"/>
    <w:rsid w:val="007D033B"/>
    <w:rsid w:val="007D072F"/>
    <w:rsid w:val="007D14F3"/>
    <w:rsid w:val="007D1D59"/>
    <w:rsid w:val="007D733F"/>
    <w:rsid w:val="007D7420"/>
    <w:rsid w:val="007E12ED"/>
    <w:rsid w:val="007E6205"/>
    <w:rsid w:val="007E68D0"/>
    <w:rsid w:val="007E6B93"/>
    <w:rsid w:val="007E7AAF"/>
    <w:rsid w:val="007F0847"/>
    <w:rsid w:val="007F20A8"/>
    <w:rsid w:val="007F2479"/>
    <w:rsid w:val="007F2B79"/>
    <w:rsid w:val="007F3418"/>
    <w:rsid w:val="007F3709"/>
    <w:rsid w:val="007F5189"/>
    <w:rsid w:val="0080010D"/>
    <w:rsid w:val="00802519"/>
    <w:rsid w:val="00803113"/>
    <w:rsid w:val="0080554F"/>
    <w:rsid w:val="00805979"/>
    <w:rsid w:val="008077B4"/>
    <w:rsid w:val="00807F57"/>
    <w:rsid w:val="00813A75"/>
    <w:rsid w:val="00813D74"/>
    <w:rsid w:val="00814254"/>
    <w:rsid w:val="00814289"/>
    <w:rsid w:val="008143A4"/>
    <w:rsid w:val="008151B9"/>
    <w:rsid w:val="0082092E"/>
    <w:rsid w:val="00821443"/>
    <w:rsid w:val="0082220C"/>
    <w:rsid w:val="00822CC7"/>
    <w:rsid w:val="00824A7B"/>
    <w:rsid w:val="00825E4B"/>
    <w:rsid w:val="00827527"/>
    <w:rsid w:val="008310D6"/>
    <w:rsid w:val="0083226C"/>
    <w:rsid w:val="008325B4"/>
    <w:rsid w:val="00833325"/>
    <w:rsid w:val="008355F1"/>
    <w:rsid w:val="0083596F"/>
    <w:rsid w:val="0084013E"/>
    <w:rsid w:val="008415A2"/>
    <w:rsid w:val="00841778"/>
    <w:rsid w:val="0084191F"/>
    <w:rsid w:val="00842B1F"/>
    <w:rsid w:val="00844816"/>
    <w:rsid w:val="00844EE1"/>
    <w:rsid w:val="00845F49"/>
    <w:rsid w:val="00846CC4"/>
    <w:rsid w:val="008478F4"/>
    <w:rsid w:val="00850D43"/>
    <w:rsid w:val="00854960"/>
    <w:rsid w:val="008553BB"/>
    <w:rsid w:val="0085599F"/>
    <w:rsid w:val="00856033"/>
    <w:rsid w:val="00856887"/>
    <w:rsid w:val="00861E8D"/>
    <w:rsid w:val="0086348F"/>
    <w:rsid w:val="00864325"/>
    <w:rsid w:val="008649B2"/>
    <w:rsid w:val="00864A32"/>
    <w:rsid w:val="0086602B"/>
    <w:rsid w:val="0086656C"/>
    <w:rsid w:val="00866D82"/>
    <w:rsid w:val="008679EC"/>
    <w:rsid w:val="0087273D"/>
    <w:rsid w:val="008739E7"/>
    <w:rsid w:val="00873D27"/>
    <w:rsid w:val="008740A6"/>
    <w:rsid w:val="00875133"/>
    <w:rsid w:val="00881AA0"/>
    <w:rsid w:val="00881F79"/>
    <w:rsid w:val="00882AD9"/>
    <w:rsid w:val="00883A66"/>
    <w:rsid w:val="008921B2"/>
    <w:rsid w:val="0089274D"/>
    <w:rsid w:val="00892CD8"/>
    <w:rsid w:val="00895ACD"/>
    <w:rsid w:val="008A346E"/>
    <w:rsid w:val="008A426D"/>
    <w:rsid w:val="008A5035"/>
    <w:rsid w:val="008A5926"/>
    <w:rsid w:val="008A6016"/>
    <w:rsid w:val="008A61D8"/>
    <w:rsid w:val="008A7A35"/>
    <w:rsid w:val="008B00F1"/>
    <w:rsid w:val="008B03ED"/>
    <w:rsid w:val="008B0F4B"/>
    <w:rsid w:val="008B2619"/>
    <w:rsid w:val="008B2738"/>
    <w:rsid w:val="008B3623"/>
    <w:rsid w:val="008B3F89"/>
    <w:rsid w:val="008B4C18"/>
    <w:rsid w:val="008B7893"/>
    <w:rsid w:val="008C0153"/>
    <w:rsid w:val="008C0376"/>
    <w:rsid w:val="008C4CEF"/>
    <w:rsid w:val="008C4D75"/>
    <w:rsid w:val="008C66E2"/>
    <w:rsid w:val="008C6FC6"/>
    <w:rsid w:val="008D0A13"/>
    <w:rsid w:val="008D29F3"/>
    <w:rsid w:val="008D2F12"/>
    <w:rsid w:val="008D2F22"/>
    <w:rsid w:val="008D4706"/>
    <w:rsid w:val="008D5DD9"/>
    <w:rsid w:val="008D6B6D"/>
    <w:rsid w:val="008E2F01"/>
    <w:rsid w:val="008E3713"/>
    <w:rsid w:val="008E3B65"/>
    <w:rsid w:val="008E4B49"/>
    <w:rsid w:val="008E5096"/>
    <w:rsid w:val="008E5CB1"/>
    <w:rsid w:val="008E5DAC"/>
    <w:rsid w:val="008F1EE6"/>
    <w:rsid w:val="008F3CE2"/>
    <w:rsid w:val="008F6713"/>
    <w:rsid w:val="008F6EB1"/>
    <w:rsid w:val="009002A6"/>
    <w:rsid w:val="009003F9"/>
    <w:rsid w:val="00903B7E"/>
    <w:rsid w:val="00903D15"/>
    <w:rsid w:val="0090563C"/>
    <w:rsid w:val="00906C56"/>
    <w:rsid w:val="009075E5"/>
    <w:rsid w:val="0091154E"/>
    <w:rsid w:val="00913D16"/>
    <w:rsid w:val="009145A7"/>
    <w:rsid w:val="00914644"/>
    <w:rsid w:val="00914A14"/>
    <w:rsid w:val="0091759A"/>
    <w:rsid w:val="00920009"/>
    <w:rsid w:val="00923CB1"/>
    <w:rsid w:val="00924E89"/>
    <w:rsid w:val="0092587E"/>
    <w:rsid w:val="0092621E"/>
    <w:rsid w:val="00926ED4"/>
    <w:rsid w:val="009279E1"/>
    <w:rsid w:val="00930C3A"/>
    <w:rsid w:val="009310D3"/>
    <w:rsid w:val="00931444"/>
    <w:rsid w:val="00932CE6"/>
    <w:rsid w:val="00932DDA"/>
    <w:rsid w:val="00933582"/>
    <w:rsid w:val="00934CAF"/>
    <w:rsid w:val="009360DA"/>
    <w:rsid w:val="009367BC"/>
    <w:rsid w:val="00936B82"/>
    <w:rsid w:val="009378FA"/>
    <w:rsid w:val="00937C3B"/>
    <w:rsid w:val="00942EB0"/>
    <w:rsid w:val="00944ADB"/>
    <w:rsid w:val="00945950"/>
    <w:rsid w:val="00946A7A"/>
    <w:rsid w:val="00953FB9"/>
    <w:rsid w:val="00955A01"/>
    <w:rsid w:val="00961349"/>
    <w:rsid w:val="00966013"/>
    <w:rsid w:val="0096760E"/>
    <w:rsid w:val="009719B2"/>
    <w:rsid w:val="00973850"/>
    <w:rsid w:val="00975F7B"/>
    <w:rsid w:val="00977816"/>
    <w:rsid w:val="00980970"/>
    <w:rsid w:val="0098455A"/>
    <w:rsid w:val="00987E00"/>
    <w:rsid w:val="00990786"/>
    <w:rsid w:val="00991596"/>
    <w:rsid w:val="00992D59"/>
    <w:rsid w:val="00993375"/>
    <w:rsid w:val="0099449F"/>
    <w:rsid w:val="0099524E"/>
    <w:rsid w:val="00995E61"/>
    <w:rsid w:val="0099663C"/>
    <w:rsid w:val="00996CF6"/>
    <w:rsid w:val="00997B74"/>
    <w:rsid w:val="00997FDD"/>
    <w:rsid w:val="009A0C7D"/>
    <w:rsid w:val="009A1E52"/>
    <w:rsid w:val="009A361C"/>
    <w:rsid w:val="009A3F4B"/>
    <w:rsid w:val="009A6D9B"/>
    <w:rsid w:val="009A73D5"/>
    <w:rsid w:val="009B0F0D"/>
    <w:rsid w:val="009B2CA5"/>
    <w:rsid w:val="009B3C1F"/>
    <w:rsid w:val="009B78E4"/>
    <w:rsid w:val="009C00C7"/>
    <w:rsid w:val="009C0909"/>
    <w:rsid w:val="009C0DA0"/>
    <w:rsid w:val="009C142C"/>
    <w:rsid w:val="009C193C"/>
    <w:rsid w:val="009C20A0"/>
    <w:rsid w:val="009C2CB8"/>
    <w:rsid w:val="009C39A6"/>
    <w:rsid w:val="009C4077"/>
    <w:rsid w:val="009C4204"/>
    <w:rsid w:val="009C5722"/>
    <w:rsid w:val="009C5916"/>
    <w:rsid w:val="009C5EE7"/>
    <w:rsid w:val="009C6B95"/>
    <w:rsid w:val="009D1173"/>
    <w:rsid w:val="009D23DD"/>
    <w:rsid w:val="009D26C9"/>
    <w:rsid w:val="009D3445"/>
    <w:rsid w:val="009D40CD"/>
    <w:rsid w:val="009D6BB3"/>
    <w:rsid w:val="009E0E15"/>
    <w:rsid w:val="009E1390"/>
    <w:rsid w:val="009E13AD"/>
    <w:rsid w:val="009E2613"/>
    <w:rsid w:val="009E36F0"/>
    <w:rsid w:val="009E50EA"/>
    <w:rsid w:val="009F1224"/>
    <w:rsid w:val="009F186F"/>
    <w:rsid w:val="009F2B56"/>
    <w:rsid w:val="009F513B"/>
    <w:rsid w:val="009F525E"/>
    <w:rsid w:val="00A00E96"/>
    <w:rsid w:val="00A012DE"/>
    <w:rsid w:val="00A018A4"/>
    <w:rsid w:val="00A01F45"/>
    <w:rsid w:val="00A02390"/>
    <w:rsid w:val="00A02CD7"/>
    <w:rsid w:val="00A038C8"/>
    <w:rsid w:val="00A04282"/>
    <w:rsid w:val="00A05730"/>
    <w:rsid w:val="00A06E6A"/>
    <w:rsid w:val="00A07196"/>
    <w:rsid w:val="00A10018"/>
    <w:rsid w:val="00A107A1"/>
    <w:rsid w:val="00A149B1"/>
    <w:rsid w:val="00A15345"/>
    <w:rsid w:val="00A15EDD"/>
    <w:rsid w:val="00A166F6"/>
    <w:rsid w:val="00A16832"/>
    <w:rsid w:val="00A1748D"/>
    <w:rsid w:val="00A208AE"/>
    <w:rsid w:val="00A209EB"/>
    <w:rsid w:val="00A22101"/>
    <w:rsid w:val="00A229CE"/>
    <w:rsid w:val="00A23CD5"/>
    <w:rsid w:val="00A23E1D"/>
    <w:rsid w:val="00A23EC2"/>
    <w:rsid w:val="00A247C3"/>
    <w:rsid w:val="00A24BE8"/>
    <w:rsid w:val="00A25625"/>
    <w:rsid w:val="00A26384"/>
    <w:rsid w:val="00A276CF"/>
    <w:rsid w:val="00A27D22"/>
    <w:rsid w:val="00A30172"/>
    <w:rsid w:val="00A32AF5"/>
    <w:rsid w:val="00A32E2D"/>
    <w:rsid w:val="00A404DB"/>
    <w:rsid w:val="00A41164"/>
    <w:rsid w:val="00A41E1B"/>
    <w:rsid w:val="00A4468D"/>
    <w:rsid w:val="00A451B5"/>
    <w:rsid w:val="00A5026E"/>
    <w:rsid w:val="00A50353"/>
    <w:rsid w:val="00A50B79"/>
    <w:rsid w:val="00A51221"/>
    <w:rsid w:val="00A51678"/>
    <w:rsid w:val="00A57C5C"/>
    <w:rsid w:val="00A607B4"/>
    <w:rsid w:val="00A65BD3"/>
    <w:rsid w:val="00A70ADC"/>
    <w:rsid w:val="00A70D11"/>
    <w:rsid w:val="00A70D9D"/>
    <w:rsid w:val="00A7111B"/>
    <w:rsid w:val="00A71F9C"/>
    <w:rsid w:val="00A72775"/>
    <w:rsid w:val="00A732F8"/>
    <w:rsid w:val="00A73C57"/>
    <w:rsid w:val="00A73CAD"/>
    <w:rsid w:val="00A73DEB"/>
    <w:rsid w:val="00A747D9"/>
    <w:rsid w:val="00A76CE4"/>
    <w:rsid w:val="00A772F6"/>
    <w:rsid w:val="00A83C16"/>
    <w:rsid w:val="00A84BD7"/>
    <w:rsid w:val="00A85571"/>
    <w:rsid w:val="00A86943"/>
    <w:rsid w:val="00A869BA"/>
    <w:rsid w:val="00A91590"/>
    <w:rsid w:val="00A92C51"/>
    <w:rsid w:val="00A94D5C"/>
    <w:rsid w:val="00A94F8F"/>
    <w:rsid w:val="00A966F2"/>
    <w:rsid w:val="00AA0318"/>
    <w:rsid w:val="00AA06AF"/>
    <w:rsid w:val="00AA140B"/>
    <w:rsid w:val="00AA1BD1"/>
    <w:rsid w:val="00AA22D8"/>
    <w:rsid w:val="00AA4ED6"/>
    <w:rsid w:val="00AA5C88"/>
    <w:rsid w:val="00AA70E6"/>
    <w:rsid w:val="00AA7512"/>
    <w:rsid w:val="00AA79E4"/>
    <w:rsid w:val="00AA7EFF"/>
    <w:rsid w:val="00AB03AB"/>
    <w:rsid w:val="00AB206E"/>
    <w:rsid w:val="00AB3B7E"/>
    <w:rsid w:val="00AB5CC4"/>
    <w:rsid w:val="00AB68D7"/>
    <w:rsid w:val="00AC0306"/>
    <w:rsid w:val="00AC0757"/>
    <w:rsid w:val="00AC23D1"/>
    <w:rsid w:val="00AC27A1"/>
    <w:rsid w:val="00AC2FF5"/>
    <w:rsid w:val="00AC5768"/>
    <w:rsid w:val="00AC62F3"/>
    <w:rsid w:val="00AC7383"/>
    <w:rsid w:val="00AD0066"/>
    <w:rsid w:val="00AD0133"/>
    <w:rsid w:val="00AD03B1"/>
    <w:rsid w:val="00AD140C"/>
    <w:rsid w:val="00AD43C9"/>
    <w:rsid w:val="00AD4F83"/>
    <w:rsid w:val="00AD5C9B"/>
    <w:rsid w:val="00AD6DB2"/>
    <w:rsid w:val="00AD7E9B"/>
    <w:rsid w:val="00AE0A6B"/>
    <w:rsid w:val="00AE2303"/>
    <w:rsid w:val="00AE3999"/>
    <w:rsid w:val="00AE57F6"/>
    <w:rsid w:val="00AE6B89"/>
    <w:rsid w:val="00AE77A5"/>
    <w:rsid w:val="00AF0E06"/>
    <w:rsid w:val="00AF1C43"/>
    <w:rsid w:val="00AF20A0"/>
    <w:rsid w:val="00AF22B7"/>
    <w:rsid w:val="00AF2C63"/>
    <w:rsid w:val="00AF576D"/>
    <w:rsid w:val="00AF7A33"/>
    <w:rsid w:val="00AF7BF5"/>
    <w:rsid w:val="00B0042E"/>
    <w:rsid w:val="00B0167F"/>
    <w:rsid w:val="00B03B7C"/>
    <w:rsid w:val="00B04DBF"/>
    <w:rsid w:val="00B06CFC"/>
    <w:rsid w:val="00B06D3A"/>
    <w:rsid w:val="00B072B8"/>
    <w:rsid w:val="00B10117"/>
    <w:rsid w:val="00B112F7"/>
    <w:rsid w:val="00B12C65"/>
    <w:rsid w:val="00B13A42"/>
    <w:rsid w:val="00B14C8B"/>
    <w:rsid w:val="00B150E8"/>
    <w:rsid w:val="00B157A9"/>
    <w:rsid w:val="00B160D0"/>
    <w:rsid w:val="00B17949"/>
    <w:rsid w:val="00B2162D"/>
    <w:rsid w:val="00B22098"/>
    <w:rsid w:val="00B226B2"/>
    <w:rsid w:val="00B273C0"/>
    <w:rsid w:val="00B30964"/>
    <w:rsid w:val="00B3328B"/>
    <w:rsid w:val="00B339C6"/>
    <w:rsid w:val="00B33C28"/>
    <w:rsid w:val="00B3580C"/>
    <w:rsid w:val="00B36272"/>
    <w:rsid w:val="00B37FC6"/>
    <w:rsid w:val="00B40F6D"/>
    <w:rsid w:val="00B41A7A"/>
    <w:rsid w:val="00B422F9"/>
    <w:rsid w:val="00B426CD"/>
    <w:rsid w:val="00B43085"/>
    <w:rsid w:val="00B444C3"/>
    <w:rsid w:val="00B44972"/>
    <w:rsid w:val="00B46134"/>
    <w:rsid w:val="00B46B7E"/>
    <w:rsid w:val="00B47C71"/>
    <w:rsid w:val="00B50182"/>
    <w:rsid w:val="00B518CA"/>
    <w:rsid w:val="00B51A30"/>
    <w:rsid w:val="00B525AD"/>
    <w:rsid w:val="00B53A4A"/>
    <w:rsid w:val="00B53EB1"/>
    <w:rsid w:val="00B54C6F"/>
    <w:rsid w:val="00B5550B"/>
    <w:rsid w:val="00B55DB4"/>
    <w:rsid w:val="00B561D5"/>
    <w:rsid w:val="00B56BF9"/>
    <w:rsid w:val="00B56EE1"/>
    <w:rsid w:val="00B575EC"/>
    <w:rsid w:val="00B579FA"/>
    <w:rsid w:val="00B601AE"/>
    <w:rsid w:val="00B66CEA"/>
    <w:rsid w:val="00B678ED"/>
    <w:rsid w:val="00B71665"/>
    <w:rsid w:val="00B76AC8"/>
    <w:rsid w:val="00B77169"/>
    <w:rsid w:val="00B803EA"/>
    <w:rsid w:val="00B805BD"/>
    <w:rsid w:val="00B81364"/>
    <w:rsid w:val="00B8207E"/>
    <w:rsid w:val="00B82DDB"/>
    <w:rsid w:val="00B8337D"/>
    <w:rsid w:val="00B8547E"/>
    <w:rsid w:val="00B859CD"/>
    <w:rsid w:val="00B86F23"/>
    <w:rsid w:val="00B87409"/>
    <w:rsid w:val="00B91487"/>
    <w:rsid w:val="00B92522"/>
    <w:rsid w:val="00B936B9"/>
    <w:rsid w:val="00B94947"/>
    <w:rsid w:val="00B96A88"/>
    <w:rsid w:val="00B97457"/>
    <w:rsid w:val="00BA167B"/>
    <w:rsid w:val="00BA257F"/>
    <w:rsid w:val="00BA3298"/>
    <w:rsid w:val="00BA407C"/>
    <w:rsid w:val="00BA5224"/>
    <w:rsid w:val="00BA5391"/>
    <w:rsid w:val="00BA7693"/>
    <w:rsid w:val="00BA7AA6"/>
    <w:rsid w:val="00BA7E05"/>
    <w:rsid w:val="00BB1C23"/>
    <w:rsid w:val="00BB2297"/>
    <w:rsid w:val="00BB35BC"/>
    <w:rsid w:val="00BB6BA0"/>
    <w:rsid w:val="00BB6E69"/>
    <w:rsid w:val="00BB7B69"/>
    <w:rsid w:val="00BC02B0"/>
    <w:rsid w:val="00BC03C2"/>
    <w:rsid w:val="00BC329E"/>
    <w:rsid w:val="00BC4419"/>
    <w:rsid w:val="00BC4CA8"/>
    <w:rsid w:val="00BC5E46"/>
    <w:rsid w:val="00BC66C2"/>
    <w:rsid w:val="00BC6BA9"/>
    <w:rsid w:val="00BD1049"/>
    <w:rsid w:val="00BD1667"/>
    <w:rsid w:val="00BD199C"/>
    <w:rsid w:val="00BD6F72"/>
    <w:rsid w:val="00BE0388"/>
    <w:rsid w:val="00BE0649"/>
    <w:rsid w:val="00BE1A05"/>
    <w:rsid w:val="00BE3EE1"/>
    <w:rsid w:val="00BE537E"/>
    <w:rsid w:val="00BE6D72"/>
    <w:rsid w:val="00BE7653"/>
    <w:rsid w:val="00BF008F"/>
    <w:rsid w:val="00BF058F"/>
    <w:rsid w:val="00BF078A"/>
    <w:rsid w:val="00BF2FB0"/>
    <w:rsid w:val="00BF53AA"/>
    <w:rsid w:val="00BF6B9A"/>
    <w:rsid w:val="00BF7183"/>
    <w:rsid w:val="00C0054E"/>
    <w:rsid w:val="00C01123"/>
    <w:rsid w:val="00C0165D"/>
    <w:rsid w:val="00C01953"/>
    <w:rsid w:val="00C02CF9"/>
    <w:rsid w:val="00C051A2"/>
    <w:rsid w:val="00C1139A"/>
    <w:rsid w:val="00C11A74"/>
    <w:rsid w:val="00C12334"/>
    <w:rsid w:val="00C129F1"/>
    <w:rsid w:val="00C12DCE"/>
    <w:rsid w:val="00C13940"/>
    <w:rsid w:val="00C14002"/>
    <w:rsid w:val="00C15AAE"/>
    <w:rsid w:val="00C2054C"/>
    <w:rsid w:val="00C21FEE"/>
    <w:rsid w:val="00C22899"/>
    <w:rsid w:val="00C247AB"/>
    <w:rsid w:val="00C25A8F"/>
    <w:rsid w:val="00C2721D"/>
    <w:rsid w:val="00C308C5"/>
    <w:rsid w:val="00C315AE"/>
    <w:rsid w:val="00C31EE8"/>
    <w:rsid w:val="00C35AC3"/>
    <w:rsid w:val="00C4037C"/>
    <w:rsid w:val="00C40571"/>
    <w:rsid w:val="00C409F4"/>
    <w:rsid w:val="00C40D34"/>
    <w:rsid w:val="00C40E3D"/>
    <w:rsid w:val="00C414A2"/>
    <w:rsid w:val="00C414E1"/>
    <w:rsid w:val="00C42C98"/>
    <w:rsid w:val="00C43744"/>
    <w:rsid w:val="00C452EB"/>
    <w:rsid w:val="00C45AAD"/>
    <w:rsid w:val="00C46E05"/>
    <w:rsid w:val="00C5003A"/>
    <w:rsid w:val="00C512EF"/>
    <w:rsid w:val="00C514E3"/>
    <w:rsid w:val="00C519A9"/>
    <w:rsid w:val="00C5263B"/>
    <w:rsid w:val="00C5337F"/>
    <w:rsid w:val="00C547EB"/>
    <w:rsid w:val="00C54C36"/>
    <w:rsid w:val="00C56F94"/>
    <w:rsid w:val="00C61B76"/>
    <w:rsid w:val="00C61C32"/>
    <w:rsid w:val="00C62125"/>
    <w:rsid w:val="00C63BED"/>
    <w:rsid w:val="00C63CE1"/>
    <w:rsid w:val="00C65D5B"/>
    <w:rsid w:val="00C70A0D"/>
    <w:rsid w:val="00C70D8A"/>
    <w:rsid w:val="00C7212C"/>
    <w:rsid w:val="00C723B4"/>
    <w:rsid w:val="00C7498E"/>
    <w:rsid w:val="00C74AEE"/>
    <w:rsid w:val="00C74D8E"/>
    <w:rsid w:val="00C75A56"/>
    <w:rsid w:val="00C75AC5"/>
    <w:rsid w:val="00C76900"/>
    <w:rsid w:val="00C771F0"/>
    <w:rsid w:val="00C86E03"/>
    <w:rsid w:val="00C904D0"/>
    <w:rsid w:val="00C92947"/>
    <w:rsid w:val="00C929F4"/>
    <w:rsid w:val="00C94787"/>
    <w:rsid w:val="00C96707"/>
    <w:rsid w:val="00CA0F7C"/>
    <w:rsid w:val="00CA1187"/>
    <w:rsid w:val="00CA1275"/>
    <w:rsid w:val="00CA13E9"/>
    <w:rsid w:val="00CA2733"/>
    <w:rsid w:val="00CA3A6D"/>
    <w:rsid w:val="00CA6C68"/>
    <w:rsid w:val="00CA75BB"/>
    <w:rsid w:val="00CB050F"/>
    <w:rsid w:val="00CB0AB9"/>
    <w:rsid w:val="00CB1BEF"/>
    <w:rsid w:val="00CB2B8A"/>
    <w:rsid w:val="00CB2C9D"/>
    <w:rsid w:val="00CB7A54"/>
    <w:rsid w:val="00CC2657"/>
    <w:rsid w:val="00CC37E5"/>
    <w:rsid w:val="00CC38B1"/>
    <w:rsid w:val="00CC45D6"/>
    <w:rsid w:val="00CC5086"/>
    <w:rsid w:val="00CC5756"/>
    <w:rsid w:val="00CC5EEA"/>
    <w:rsid w:val="00CC6FB1"/>
    <w:rsid w:val="00CD1AD8"/>
    <w:rsid w:val="00CD4273"/>
    <w:rsid w:val="00CD7AEE"/>
    <w:rsid w:val="00CE04D0"/>
    <w:rsid w:val="00CE0AD2"/>
    <w:rsid w:val="00CE12DC"/>
    <w:rsid w:val="00CE1E64"/>
    <w:rsid w:val="00CE201D"/>
    <w:rsid w:val="00CE2202"/>
    <w:rsid w:val="00CE225F"/>
    <w:rsid w:val="00CE27CE"/>
    <w:rsid w:val="00CE2C0E"/>
    <w:rsid w:val="00CE305C"/>
    <w:rsid w:val="00CE3AE6"/>
    <w:rsid w:val="00CE4789"/>
    <w:rsid w:val="00CE52FB"/>
    <w:rsid w:val="00CE68C7"/>
    <w:rsid w:val="00CE75EA"/>
    <w:rsid w:val="00CE7688"/>
    <w:rsid w:val="00CF025B"/>
    <w:rsid w:val="00CF2961"/>
    <w:rsid w:val="00CF6201"/>
    <w:rsid w:val="00D00BE6"/>
    <w:rsid w:val="00D03D76"/>
    <w:rsid w:val="00D05320"/>
    <w:rsid w:val="00D06079"/>
    <w:rsid w:val="00D11158"/>
    <w:rsid w:val="00D11180"/>
    <w:rsid w:val="00D13E88"/>
    <w:rsid w:val="00D14496"/>
    <w:rsid w:val="00D15918"/>
    <w:rsid w:val="00D214A7"/>
    <w:rsid w:val="00D216A8"/>
    <w:rsid w:val="00D235DF"/>
    <w:rsid w:val="00D24367"/>
    <w:rsid w:val="00D258CC"/>
    <w:rsid w:val="00D2641F"/>
    <w:rsid w:val="00D2712A"/>
    <w:rsid w:val="00D27D2F"/>
    <w:rsid w:val="00D30070"/>
    <w:rsid w:val="00D30574"/>
    <w:rsid w:val="00D339AF"/>
    <w:rsid w:val="00D34938"/>
    <w:rsid w:val="00D34DAC"/>
    <w:rsid w:val="00D35FB8"/>
    <w:rsid w:val="00D40672"/>
    <w:rsid w:val="00D40CD4"/>
    <w:rsid w:val="00D41ED8"/>
    <w:rsid w:val="00D45643"/>
    <w:rsid w:val="00D46983"/>
    <w:rsid w:val="00D47412"/>
    <w:rsid w:val="00D4758A"/>
    <w:rsid w:val="00D51ADB"/>
    <w:rsid w:val="00D53F79"/>
    <w:rsid w:val="00D54B06"/>
    <w:rsid w:val="00D569D5"/>
    <w:rsid w:val="00D5759E"/>
    <w:rsid w:val="00D605FE"/>
    <w:rsid w:val="00D60D41"/>
    <w:rsid w:val="00D60EFF"/>
    <w:rsid w:val="00D61494"/>
    <w:rsid w:val="00D6275D"/>
    <w:rsid w:val="00D702D3"/>
    <w:rsid w:val="00D718F9"/>
    <w:rsid w:val="00D725DB"/>
    <w:rsid w:val="00D73714"/>
    <w:rsid w:val="00D7449D"/>
    <w:rsid w:val="00D77B05"/>
    <w:rsid w:val="00D77CF0"/>
    <w:rsid w:val="00D81601"/>
    <w:rsid w:val="00D81CB9"/>
    <w:rsid w:val="00D82888"/>
    <w:rsid w:val="00D83084"/>
    <w:rsid w:val="00D83F5D"/>
    <w:rsid w:val="00D84FD0"/>
    <w:rsid w:val="00D8524E"/>
    <w:rsid w:val="00D9191A"/>
    <w:rsid w:val="00D923D0"/>
    <w:rsid w:val="00D927A9"/>
    <w:rsid w:val="00D93283"/>
    <w:rsid w:val="00D941A8"/>
    <w:rsid w:val="00D95D9F"/>
    <w:rsid w:val="00D95E33"/>
    <w:rsid w:val="00D971F7"/>
    <w:rsid w:val="00D976D2"/>
    <w:rsid w:val="00DA00E0"/>
    <w:rsid w:val="00DA1D6A"/>
    <w:rsid w:val="00DA2BB0"/>
    <w:rsid w:val="00DA559F"/>
    <w:rsid w:val="00DA664E"/>
    <w:rsid w:val="00DA693E"/>
    <w:rsid w:val="00DA7697"/>
    <w:rsid w:val="00DA792E"/>
    <w:rsid w:val="00DB63FA"/>
    <w:rsid w:val="00DB684E"/>
    <w:rsid w:val="00DB73C6"/>
    <w:rsid w:val="00DC1D7A"/>
    <w:rsid w:val="00DC384F"/>
    <w:rsid w:val="00DC397F"/>
    <w:rsid w:val="00DC5049"/>
    <w:rsid w:val="00DC5A80"/>
    <w:rsid w:val="00DC6137"/>
    <w:rsid w:val="00DC6306"/>
    <w:rsid w:val="00DD0F7F"/>
    <w:rsid w:val="00DD1EDF"/>
    <w:rsid w:val="00DD225C"/>
    <w:rsid w:val="00DD2643"/>
    <w:rsid w:val="00DD2EE4"/>
    <w:rsid w:val="00DD3556"/>
    <w:rsid w:val="00DD3FAA"/>
    <w:rsid w:val="00DD42D9"/>
    <w:rsid w:val="00DD4319"/>
    <w:rsid w:val="00DD7AA6"/>
    <w:rsid w:val="00DD7CBB"/>
    <w:rsid w:val="00DE1A2B"/>
    <w:rsid w:val="00DE21BB"/>
    <w:rsid w:val="00DE28BD"/>
    <w:rsid w:val="00DE4CCB"/>
    <w:rsid w:val="00DE5A1D"/>
    <w:rsid w:val="00DE6C0D"/>
    <w:rsid w:val="00DE7047"/>
    <w:rsid w:val="00DE7743"/>
    <w:rsid w:val="00DF080D"/>
    <w:rsid w:val="00DF0955"/>
    <w:rsid w:val="00DF12F0"/>
    <w:rsid w:val="00DF169B"/>
    <w:rsid w:val="00DF18F7"/>
    <w:rsid w:val="00DF1E04"/>
    <w:rsid w:val="00DF2C99"/>
    <w:rsid w:val="00DF378D"/>
    <w:rsid w:val="00DF43B6"/>
    <w:rsid w:val="00DF4FD0"/>
    <w:rsid w:val="00DF6553"/>
    <w:rsid w:val="00E0133A"/>
    <w:rsid w:val="00E0145F"/>
    <w:rsid w:val="00E01846"/>
    <w:rsid w:val="00E03515"/>
    <w:rsid w:val="00E0440F"/>
    <w:rsid w:val="00E044FE"/>
    <w:rsid w:val="00E05FE2"/>
    <w:rsid w:val="00E06DDB"/>
    <w:rsid w:val="00E07759"/>
    <w:rsid w:val="00E108A7"/>
    <w:rsid w:val="00E13DE2"/>
    <w:rsid w:val="00E16027"/>
    <w:rsid w:val="00E16EDF"/>
    <w:rsid w:val="00E1711A"/>
    <w:rsid w:val="00E176FD"/>
    <w:rsid w:val="00E217B6"/>
    <w:rsid w:val="00E2194E"/>
    <w:rsid w:val="00E226F9"/>
    <w:rsid w:val="00E242A7"/>
    <w:rsid w:val="00E242AC"/>
    <w:rsid w:val="00E24722"/>
    <w:rsid w:val="00E255CE"/>
    <w:rsid w:val="00E26786"/>
    <w:rsid w:val="00E27921"/>
    <w:rsid w:val="00E309C9"/>
    <w:rsid w:val="00E31D61"/>
    <w:rsid w:val="00E32E46"/>
    <w:rsid w:val="00E334A1"/>
    <w:rsid w:val="00E33F04"/>
    <w:rsid w:val="00E34361"/>
    <w:rsid w:val="00E34CF6"/>
    <w:rsid w:val="00E359CD"/>
    <w:rsid w:val="00E35A9F"/>
    <w:rsid w:val="00E36F20"/>
    <w:rsid w:val="00E374F3"/>
    <w:rsid w:val="00E375A7"/>
    <w:rsid w:val="00E37949"/>
    <w:rsid w:val="00E37C62"/>
    <w:rsid w:val="00E40AFB"/>
    <w:rsid w:val="00E41293"/>
    <w:rsid w:val="00E42775"/>
    <w:rsid w:val="00E42CFA"/>
    <w:rsid w:val="00E439E1"/>
    <w:rsid w:val="00E45315"/>
    <w:rsid w:val="00E45A90"/>
    <w:rsid w:val="00E45BE8"/>
    <w:rsid w:val="00E47CE6"/>
    <w:rsid w:val="00E51BAC"/>
    <w:rsid w:val="00E52097"/>
    <w:rsid w:val="00E5281C"/>
    <w:rsid w:val="00E52914"/>
    <w:rsid w:val="00E532F2"/>
    <w:rsid w:val="00E53A03"/>
    <w:rsid w:val="00E548BB"/>
    <w:rsid w:val="00E56AB2"/>
    <w:rsid w:val="00E57491"/>
    <w:rsid w:val="00E57762"/>
    <w:rsid w:val="00E60149"/>
    <w:rsid w:val="00E6038A"/>
    <w:rsid w:val="00E61D76"/>
    <w:rsid w:val="00E62D5F"/>
    <w:rsid w:val="00E639BD"/>
    <w:rsid w:val="00E639E1"/>
    <w:rsid w:val="00E63D95"/>
    <w:rsid w:val="00E642AE"/>
    <w:rsid w:val="00E64FE3"/>
    <w:rsid w:val="00E65CCD"/>
    <w:rsid w:val="00E70D7D"/>
    <w:rsid w:val="00E711E2"/>
    <w:rsid w:val="00E714C5"/>
    <w:rsid w:val="00E71CFE"/>
    <w:rsid w:val="00E72365"/>
    <w:rsid w:val="00E72BB2"/>
    <w:rsid w:val="00E737F7"/>
    <w:rsid w:val="00E7409C"/>
    <w:rsid w:val="00E74EAE"/>
    <w:rsid w:val="00E76A82"/>
    <w:rsid w:val="00E76B37"/>
    <w:rsid w:val="00E77EC5"/>
    <w:rsid w:val="00E825BF"/>
    <w:rsid w:val="00E82A36"/>
    <w:rsid w:val="00E831C3"/>
    <w:rsid w:val="00E83EFA"/>
    <w:rsid w:val="00E84C2D"/>
    <w:rsid w:val="00E84EE8"/>
    <w:rsid w:val="00E851ED"/>
    <w:rsid w:val="00E85665"/>
    <w:rsid w:val="00E866EE"/>
    <w:rsid w:val="00E87E77"/>
    <w:rsid w:val="00E91F77"/>
    <w:rsid w:val="00E9634E"/>
    <w:rsid w:val="00EA13B4"/>
    <w:rsid w:val="00EA299B"/>
    <w:rsid w:val="00EA2E49"/>
    <w:rsid w:val="00EA3CCD"/>
    <w:rsid w:val="00EA4892"/>
    <w:rsid w:val="00EA4FCC"/>
    <w:rsid w:val="00EA64C9"/>
    <w:rsid w:val="00EA70F6"/>
    <w:rsid w:val="00EB0D9C"/>
    <w:rsid w:val="00EB113B"/>
    <w:rsid w:val="00EB56A0"/>
    <w:rsid w:val="00EB6087"/>
    <w:rsid w:val="00EB637C"/>
    <w:rsid w:val="00EB7198"/>
    <w:rsid w:val="00EC0317"/>
    <w:rsid w:val="00EC09BC"/>
    <w:rsid w:val="00EC499D"/>
    <w:rsid w:val="00EC5A24"/>
    <w:rsid w:val="00EC632A"/>
    <w:rsid w:val="00EC7E07"/>
    <w:rsid w:val="00ED2D12"/>
    <w:rsid w:val="00ED48FC"/>
    <w:rsid w:val="00ED4D2D"/>
    <w:rsid w:val="00ED5010"/>
    <w:rsid w:val="00ED5404"/>
    <w:rsid w:val="00ED5EC1"/>
    <w:rsid w:val="00ED679F"/>
    <w:rsid w:val="00ED71D8"/>
    <w:rsid w:val="00ED799C"/>
    <w:rsid w:val="00EE056A"/>
    <w:rsid w:val="00EE1D5C"/>
    <w:rsid w:val="00EE1D99"/>
    <w:rsid w:val="00EE231C"/>
    <w:rsid w:val="00EE2614"/>
    <w:rsid w:val="00EE32CB"/>
    <w:rsid w:val="00EE34CE"/>
    <w:rsid w:val="00EE4D95"/>
    <w:rsid w:val="00EE56E8"/>
    <w:rsid w:val="00EE6799"/>
    <w:rsid w:val="00EE6929"/>
    <w:rsid w:val="00EE7BED"/>
    <w:rsid w:val="00EE7DE5"/>
    <w:rsid w:val="00EF0ADF"/>
    <w:rsid w:val="00EF2176"/>
    <w:rsid w:val="00EF3A95"/>
    <w:rsid w:val="00EF3B0E"/>
    <w:rsid w:val="00EF4C5E"/>
    <w:rsid w:val="00EF5B9E"/>
    <w:rsid w:val="00EF69D9"/>
    <w:rsid w:val="00EF6CF5"/>
    <w:rsid w:val="00EF711C"/>
    <w:rsid w:val="00EF74CB"/>
    <w:rsid w:val="00F00A44"/>
    <w:rsid w:val="00F01A30"/>
    <w:rsid w:val="00F04640"/>
    <w:rsid w:val="00F04793"/>
    <w:rsid w:val="00F07F1E"/>
    <w:rsid w:val="00F10D78"/>
    <w:rsid w:val="00F10F6B"/>
    <w:rsid w:val="00F118BD"/>
    <w:rsid w:val="00F1204F"/>
    <w:rsid w:val="00F1218E"/>
    <w:rsid w:val="00F123CE"/>
    <w:rsid w:val="00F12E3B"/>
    <w:rsid w:val="00F150BD"/>
    <w:rsid w:val="00F156BC"/>
    <w:rsid w:val="00F15944"/>
    <w:rsid w:val="00F15B30"/>
    <w:rsid w:val="00F169A5"/>
    <w:rsid w:val="00F16EE1"/>
    <w:rsid w:val="00F176B3"/>
    <w:rsid w:val="00F17B45"/>
    <w:rsid w:val="00F206A8"/>
    <w:rsid w:val="00F20CBE"/>
    <w:rsid w:val="00F2196F"/>
    <w:rsid w:val="00F225A6"/>
    <w:rsid w:val="00F2265C"/>
    <w:rsid w:val="00F22915"/>
    <w:rsid w:val="00F2293B"/>
    <w:rsid w:val="00F239EE"/>
    <w:rsid w:val="00F26AF7"/>
    <w:rsid w:val="00F320CC"/>
    <w:rsid w:val="00F4024D"/>
    <w:rsid w:val="00F4073F"/>
    <w:rsid w:val="00F409E4"/>
    <w:rsid w:val="00F40DFA"/>
    <w:rsid w:val="00F41D79"/>
    <w:rsid w:val="00F422F7"/>
    <w:rsid w:val="00F42979"/>
    <w:rsid w:val="00F44377"/>
    <w:rsid w:val="00F4459E"/>
    <w:rsid w:val="00F44B6F"/>
    <w:rsid w:val="00F463AE"/>
    <w:rsid w:val="00F463D1"/>
    <w:rsid w:val="00F46BE5"/>
    <w:rsid w:val="00F5128D"/>
    <w:rsid w:val="00F51F6D"/>
    <w:rsid w:val="00F5382F"/>
    <w:rsid w:val="00F63792"/>
    <w:rsid w:val="00F637B6"/>
    <w:rsid w:val="00F63A6A"/>
    <w:rsid w:val="00F64FB3"/>
    <w:rsid w:val="00F65075"/>
    <w:rsid w:val="00F65B20"/>
    <w:rsid w:val="00F6617C"/>
    <w:rsid w:val="00F70285"/>
    <w:rsid w:val="00F70948"/>
    <w:rsid w:val="00F70ED3"/>
    <w:rsid w:val="00F739FD"/>
    <w:rsid w:val="00F74827"/>
    <w:rsid w:val="00F74FE6"/>
    <w:rsid w:val="00F760BB"/>
    <w:rsid w:val="00F76A70"/>
    <w:rsid w:val="00F777CE"/>
    <w:rsid w:val="00F7789D"/>
    <w:rsid w:val="00F77ADE"/>
    <w:rsid w:val="00F77CA4"/>
    <w:rsid w:val="00F80C3D"/>
    <w:rsid w:val="00F80DA3"/>
    <w:rsid w:val="00F82436"/>
    <w:rsid w:val="00F8278F"/>
    <w:rsid w:val="00F83BFC"/>
    <w:rsid w:val="00F85697"/>
    <w:rsid w:val="00F863CB"/>
    <w:rsid w:val="00F86480"/>
    <w:rsid w:val="00F9280A"/>
    <w:rsid w:val="00F93EB7"/>
    <w:rsid w:val="00F94271"/>
    <w:rsid w:val="00F97AE0"/>
    <w:rsid w:val="00FA1153"/>
    <w:rsid w:val="00FA1A7F"/>
    <w:rsid w:val="00FA21FD"/>
    <w:rsid w:val="00FA36CC"/>
    <w:rsid w:val="00FA6A42"/>
    <w:rsid w:val="00FB0B4A"/>
    <w:rsid w:val="00FB1D67"/>
    <w:rsid w:val="00FB3102"/>
    <w:rsid w:val="00FB39A8"/>
    <w:rsid w:val="00FB47C7"/>
    <w:rsid w:val="00FB6379"/>
    <w:rsid w:val="00FB63F1"/>
    <w:rsid w:val="00FB6844"/>
    <w:rsid w:val="00FC1457"/>
    <w:rsid w:val="00FC373E"/>
    <w:rsid w:val="00FC3DE7"/>
    <w:rsid w:val="00FC536D"/>
    <w:rsid w:val="00FC5C76"/>
    <w:rsid w:val="00FC604A"/>
    <w:rsid w:val="00FC6BB3"/>
    <w:rsid w:val="00FC7230"/>
    <w:rsid w:val="00FD0573"/>
    <w:rsid w:val="00FD0B55"/>
    <w:rsid w:val="00FD2201"/>
    <w:rsid w:val="00FD246A"/>
    <w:rsid w:val="00FD3102"/>
    <w:rsid w:val="00FD310F"/>
    <w:rsid w:val="00FD48F1"/>
    <w:rsid w:val="00FD546E"/>
    <w:rsid w:val="00FD6E5C"/>
    <w:rsid w:val="00FE2C3C"/>
    <w:rsid w:val="00FE2D47"/>
    <w:rsid w:val="00FE333A"/>
    <w:rsid w:val="00FE40C9"/>
    <w:rsid w:val="00FE52BC"/>
    <w:rsid w:val="00FE60A8"/>
    <w:rsid w:val="00FF05C6"/>
    <w:rsid w:val="00FF0AD6"/>
    <w:rsid w:val="00FF0CFB"/>
    <w:rsid w:val="00FF1344"/>
    <w:rsid w:val="00FF14EC"/>
    <w:rsid w:val="00FF157A"/>
    <w:rsid w:val="00FF1E4B"/>
    <w:rsid w:val="00FF2137"/>
    <w:rsid w:val="00FF2E56"/>
    <w:rsid w:val="00FF3C88"/>
    <w:rsid w:val="00FF6C61"/>
    <w:rsid w:val="00FF72D0"/>
    <w:rsid w:val="00FF7E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6F2DF832"/>
  <w15:docId w15:val="{1AE3A312-FFC3-44CD-9D9B-197E86D58E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Calibri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iPriority="0" w:unhideWhenUsed="1"/>
    <w:lsdException w:name="HTML Address" w:semiHidden="1" w:unhideWhenUsed="1"/>
    <w:lsdException w:name="HTML Cite" w:semiHidden="1" w:uiPriority="0" w:unhideWhenUsed="1"/>
    <w:lsdException w:name="HTML Code" w:semiHidden="1" w:uiPriority="0" w:unhideWhenUsed="1"/>
    <w:lsdException w:name="HTML Definition" w:semiHidden="1" w:uiPriority="0" w:unhideWhenUsed="1"/>
    <w:lsdException w:name="HTML Keyboard" w:semiHidden="1" w:uiPriority="0" w:unhideWhenUsed="1"/>
    <w:lsdException w:name="HTML Preformatted" w:semiHidden="1" w:unhideWhenUsed="1"/>
    <w:lsdException w:name="HTML Sample" w:semiHidden="1" w:uiPriority="0" w:unhideWhenUsed="1"/>
    <w:lsdException w:name="HTML Typewriter" w:semiHidden="1" w:uiPriority="0" w:unhideWhenUsed="1"/>
    <w:lsdException w:name="HTML Variable" w:semiHidden="1" w:uiPriority="0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nhideWhenUsed="1"/>
    <w:lsdException w:name="No Spacing" w:uiPriority="1" w:qFormat="1"/>
    <w:lsdException w:name="Light Shading" w:uiPriority="60"/>
    <w:lsdException w:name="Light List" w:uiPriority="61"/>
    <w:lsdException w:name="Light Grid"/>
    <w:lsdException w:name="Medium Shading 1"/>
    <w:lsdException w:name="Medium Shading 2" w:uiPriority="64"/>
    <w:lsdException w:name="Medium List 1"/>
    <w:lsdException w:name="Medium List 2"/>
    <w:lsdException w:name="Medium Grid 1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0"/>
    <w:lsdException w:name="Light List Accent 1" w:uiPriority="61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0"/>
    <w:lsdException w:name="Light List Accent 5" w:uiPriority="61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21" w:qFormat="1"/>
    <w:lsdException w:name="Subtle Reference" w:uiPriority="67" w:qFormat="1"/>
    <w:lsdException w:name="Intense Reference" w:uiPriority="32" w:qFormat="1"/>
    <w:lsdException w:name="Book Title" w:uiPriority="69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A7F20"/>
  </w:style>
  <w:style w:type="paragraph" w:styleId="Heading1">
    <w:name w:val="heading 1"/>
    <w:aliases w:val="[1] H1 Heading 1"/>
    <w:basedOn w:val="Normal"/>
    <w:next w:val="Normal"/>
    <w:link w:val="Heading1Char"/>
    <w:uiPriority w:val="9"/>
    <w:qFormat/>
    <w:rsid w:val="002E31C8"/>
    <w:pPr>
      <w:keepNext/>
      <w:keepLines/>
      <w:numPr>
        <w:numId w:val="17"/>
      </w:numPr>
      <w:spacing w:before="240"/>
      <w:ind w:left="0" w:firstLine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aliases w:val="[1] H2 Heading 2"/>
    <w:basedOn w:val="Normal"/>
    <w:next w:val="Normal"/>
    <w:link w:val="Heading2Char"/>
    <w:uiPriority w:val="9"/>
    <w:qFormat/>
    <w:rsid w:val="002E31C8"/>
    <w:pPr>
      <w:keepNext/>
      <w:keepLines/>
      <w:numPr>
        <w:ilvl w:val="1"/>
        <w:numId w:val="17"/>
      </w:numPr>
      <w:spacing w:before="40"/>
      <w:ind w:left="0" w:firstLine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aliases w:val="[1] H3 Heading 3"/>
    <w:basedOn w:val="Normal"/>
    <w:next w:val="Normal"/>
    <w:link w:val="Heading3Char"/>
    <w:semiHidden/>
    <w:qFormat/>
    <w:rsid w:val="002E31C8"/>
    <w:pPr>
      <w:keepNext/>
      <w:keepLines/>
      <w:numPr>
        <w:ilvl w:val="2"/>
        <w:numId w:val="17"/>
      </w:numPr>
      <w:spacing w:before="40"/>
      <w:ind w:hanging="432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qFormat/>
    <w:rsid w:val="002E31C8"/>
    <w:pPr>
      <w:keepNext/>
      <w:keepLines/>
      <w:numPr>
        <w:ilvl w:val="3"/>
        <w:numId w:val="17"/>
      </w:numPr>
      <w:spacing w:before="40"/>
      <w:ind w:hanging="144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qFormat/>
    <w:rsid w:val="002E31C8"/>
    <w:pPr>
      <w:keepNext/>
      <w:keepLines/>
      <w:numPr>
        <w:ilvl w:val="4"/>
        <w:numId w:val="17"/>
      </w:numPr>
      <w:spacing w:before="40"/>
      <w:ind w:hanging="432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qFormat/>
    <w:rsid w:val="002E31C8"/>
    <w:pPr>
      <w:keepNext/>
      <w:keepLines/>
      <w:numPr>
        <w:ilvl w:val="5"/>
        <w:numId w:val="17"/>
      </w:numPr>
      <w:spacing w:before="40"/>
      <w:ind w:hanging="432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2E31C8"/>
    <w:pPr>
      <w:keepNext/>
      <w:keepLines/>
      <w:numPr>
        <w:ilvl w:val="6"/>
        <w:numId w:val="17"/>
      </w:numPr>
      <w:spacing w:before="40"/>
      <w:ind w:hanging="288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2E31C8"/>
    <w:pPr>
      <w:keepNext/>
      <w:keepLines/>
      <w:numPr>
        <w:ilvl w:val="7"/>
        <w:numId w:val="17"/>
      </w:numPr>
      <w:spacing w:before="40"/>
      <w:ind w:hanging="432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2E31C8"/>
    <w:pPr>
      <w:keepNext/>
      <w:keepLines/>
      <w:numPr>
        <w:ilvl w:val="8"/>
        <w:numId w:val="17"/>
      </w:numPr>
      <w:spacing w:before="40"/>
      <w:ind w:hanging="144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aseText">
    <w:name w:val="Base_Text"/>
    <w:rsid w:val="009A3899"/>
    <w:pPr>
      <w:spacing w:before="120"/>
    </w:pPr>
    <w:rPr>
      <w:rFonts w:eastAsia="Times New Roman"/>
      <w:sz w:val="24"/>
      <w:szCs w:val="24"/>
    </w:rPr>
  </w:style>
  <w:style w:type="paragraph" w:customStyle="1" w:styleId="1stparatext">
    <w:name w:val="1st para text"/>
    <w:basedOn w:val="BaseText"/>
    <w:rsid w:val="009A3899"/>
  </w:style>
  <w:style w:type="paragraph" w:customStyle="1" w:styleId="BaseHeading">
    <w:name w:val="Base_Heading"/>
    <w:rsid w:val="009A3899"/>
    <w:pPr>
      <w:keepNext/>
      <w:spacing w:before="240"/>
      <w:outlineLvl w:val="0"/>
    </w:pPr>
    <w:rPr>
      <w:rFonts w:eastAsia="Times New Roman"/>
      <w:kern w:val="28"/>
      <w:sz w:val="28"/>
      <w:szCs w:val="28"/>
    </w:rPr>
  </w:style>
  <w:style w:type="paragraph" w:customStyle="1" w:styleId="AbstractHead">
    <w:name w:val="Abstract Head"/>
    <w:basedOn w:val="BaseHeading"/>
    <w:rsid w:val="009A3899"/>
  </w:style>
  <w:style w:type="paragraph" w:customStyle="1" w:styleId="AbstractSummary">
    <w:name w:val="Abstract/Summary"/>
    <w:basedOn w:val="BaseText"/>
    <w:rsid w:val="009A3899"/>
  </w:style>
  <w:style w:type="paragraph" w:customStyle="1" w:styleId="Referencesandnotes">
    <w:name w:val="References and notes"/>
    <w:basedOn w:val="BaseText"/>
    <w:rsid w:val="009A3899"/>
    <w:pPr>
      <w:ind w:left="720" w:hanging="720"/>
    </w:pPr>
  </w:style>
  <w:style w:type="paragraph" w:customStyle="1" w:styleId="Acknowledgement">
    <w:name w:val="Acknowledgement"/>
    <w:basedOn w:val="Referencesandnotes"/>
    <w:rsid w:val="009A3899"/>
  </w:style>
  <w:style w:type="paragraph" w:customStyle="1" w:styleId="Subhead">
    <w:name w:val="Subhead"/>
    <w:basedOn w:val="BaseHeading"/>
    <w:rsid w:val="009A3899"/>
    <w:rPr>
      <w:b/>
      <w:bCs/>
      <w:sz w:val="24"/>
      <w:szCs w:val="24"/>
    </w:rPr>
  </w:style>
  <w:style w:type="paragraph" w:customStyle="1" w:styleId="AppendixHead">
    <w:name w:val="AppendixHead"/>
    <w:basedOn w:val="Subhead"/>
    <w:rsid w:val="009A3899"/>
  </w:style>
  <w:style w:type="paragraph" w:customStyle="1" w:styleId="AppendixSubhead">
    <w:name w:val="AppendixSubhead"/>
    <w:basedOn w:val="Subhead"/>
    <w:rsid w:val="009A3899"/>
  </w:style>
  <w:style w:type="paragraph" w:customStyle="1" w:styleId="Articletype">
    <w:name w:val="Article type"/>
    <w:basedOn w:val="BaseText"/>
    <w:rsid w:val="009A3899"/>
  </w:style>
  <w:style w:type="character" w:customStyle="1" w:styleId="aubase">
    <w:name w:val="au_base"/>
    <w:rsid w:val="009A3899"/>
    <w:rPr>
      <w:sz w:val="24"/>
    </w:rPr>
  </w:style>
  <w:style w:type="character" w:customStyle="1" w:styleId="aucollab">
    <w:name w:val="au_collab"/>
    <w:basedOn w:val="aubase"/>
    <w:rsid w:val="009A3899"/>
    <w:rPr>
      <w:sz w:val="24"/>
      <w:bdr w:val="none" w:sz="0" w:space="0" w:color="auto"/>
      <w:shd w:val="clear" w:color="auto" w:fill="C0C0C0"/>
    </w:rPr>
  </w:style>
  <w:style w:type="character" w:customStyle="1" w:styleId="audeg">
    <w:name w:val="au_deg"/>
    <w:basedOn w:val="DefaultParagraphFont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aufname">
    <w:name w:val="au_fname"/>
    <w:basedOn w:val="aubase"/>
    <w:rsid w:val="009A3899"/>
    <w:rPr>
      <w:sz w:val="24"/>
      <w:bdr w:val="none" w:sz="0" w:space="0" w:color="auto"/>
      <w:shd w:val="clear" w:color="auto" w:fill="00FFFF"/>
    </w:rPr>
  </w:style>
  <w:style w:type="character" w:customStyle="1" w:styleId="aurole">
    <w:name w:val="au_role"/>
    <w:basedOn w:val="aubase"/>
    <w:rsid w:val="009A3899"/>
    <w:rPr>
      <w:sz w:val="24"/>
      <w:bdr w:val="none" w:sz="0" w:space="0" w:color="auto"/>
      <w:shd w:val="clear" w:color="auto" w:fill="808000"/>
    </w:rPr>
  </w:style>
  <w:style w:type="character" w:customStyle="1" w:styleId="ausuffix">
    <w:name w:val="au_suffix"/>
    <w:basedOn w:val="aubase"/>
    <w:rsid w:val="009A3899"/>
    <w:rPr>
      <w:sz w:val="24"/>
      <w:bdr w:val="none" w:sz="0" w:space="0" w:color="auto"/>
      <w:shd w:val="clear" w:color="auto" w:fill="FF00FF"/>
    </w:rPr>
  </w:style>
  <w:style w:type="character" w:customStyle="1" w:styleId="ausurname">
    <w:name w:val="au_surname"/>
    <w:basedOn w:val="aubase"/>
    <w:rsid w:val="009A3899"/>
    <w:rPr>
      <w:sz w:val="24"/>
      <w:bdr w:val="none" w:sz="0" w:space="0" w:color="auto"/>
      <w:shd w:val="clear" w:color="auto" w:fill="00FF00"/>
    </w:rPr>
  </w:style>
  <w:style w:type="paragraph" w:customStyle="1" w:styleId="AuthorAttribute">
    <w:name w:val="Author Attribute"/>
    <w:basedOn w:val="BaseText"/>
    <w:rsid w:val="009A3899"/>
    <w:pPr>
      <w:spacing w:before="480"/>
    </w:pPr>
  </w:style>
  <w:style w:type="paragraph" w:customStyle="1" w:styleId="Footnote">
    <w:name w:val="Footnote"/>
    <w:basedOn w:val="BaseText"/>
    <w:rsid w:val="009A3899"/>
  </w:style>
  <w:style w:type="paragraph" w:customStyle="1" w:styleId="AuthorFootnote">
    <w:name w:val="AuthorFootnote"/>
    <w:basedOn w:val="Footnote"/>
    <w:rsid w:val="009A3899"/>
    <w:pPr>
      <w:autoSpaceDE w:val="0"/>
      <w:autoSpaceDN w:val="0"/>
      <w:adjustRightInd w:val="0"/>
    </w:pPr>
    <w:rPr>
      <w:lang w:bidi="he-IL"/>
    </w:rPr>
  </w:style>
  <w:style w:type="paragraph" w:customStyle="1" w:styleId="Authors">
    <w:name w:val="Authors"/>
    <w:basedOn w:val="BaseText"/>
    <w:rsid w:val="009A3899"/>
    <w:pPr>
      <w:spacing w:after="360"/>
      <w:jc w:val="center"/>
    </w:pPr>
  </w:style>
  <w:style w:type="paragraph" w:styleId="BalloonText">
    <w:name w:val="Balloon Text"/>
    <w:basedOn w:val="Normal"/>
    <w:link w:val="BalloonTextChar"/>
    <w:uiPriority w:val="99"/>
    <w:semiHidden/>
    <w:rsid w:val="009A3899"/>
    <w:rPr>
      <w:rFonts w:ascii="Lucida Grande" w:eastAsia="Times New Roman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A3899"/>
    <w:rPr>
      <w:rFonts w:ascii="Lucida Grande" w:eastAsia="Times New Roman" w:hAnsi="Lucida Grande"/>
      <w:sz w:val="18"/>
      <w:szCs w:val="18"/>
    </w:rPr>
  </w:style>
  <w:style w:type="character" w:customStyle="1" w:styleId="bibarticle">
    <w:name w:val="bib_article"/>
    <w:basedOn w:val="DefaultParagraphFont"/>
    <w:rsid w:val="009A3899"/>
    <w:rPr>
      <w:sz w:val="24"/>
      <w:bdr w:val="none" w:sz="0" w:space="0" w:color="auto"/>
      <w:shd w:val="clear" w:color="auto" w:fill="00FFFF"/>
    </w:rPr>
  </w:style>
  <w:style w:type="character" w:customStyle="1" w:styleId="bibbase">
    <w:name w:val="bib_base"/>
    <w:rsid w:val="009A3899"/>
    <w:rPr>
      <w:sz w:val="24"/>
    </w:rPr>
  </w:style>
  <w:style w:type="character" w:customStyle="1" w:styleId="bibcomment">
    <w:name w:val="bib_comment"/>
    <w:basedOn w:val="bibbase"/>
    <w:rsid w:val="009A3899"/>
    <w:rPr>
      <w:sz w:val="24"/>
    </w:rPr>
  </w:style>
  <w:style w:type="character" w:customStyle="1" w:styleId="bibdeg">
    <w:name w:val="bib_deg"/>
    <w:basedOn w:val="bibbase"/>
    <w:rsid w:val="009A3899"/>
    <w:rPr>
      <w:sz w:val="24"/>
    </w:rPr>
  </w:style>
  <w:style w:type="character" w:customStyle="1" w:styleId="bibdoi">
    <w:name w:val="bib_doi"/>
    <w:basedOn w:val="bibbase"/>
    <w:rsid w:val="009A3899"/>
    <w:rPr>
      <w:sz w:val="24"/>
      <w:bdr w:val="none" w:sz="0" w:space="0" w:color="auto"/>
      <w:shd w:val="clear" w:color="auto" w:fill="00FF00"/>
    </w:rPr>
  </w:style>
  <w:style w:type="character" w:customStyle="1" w:styleId="bibetal">
    <w:name w:val="bib_etal"/>
    <w:basedOn w:val="bibbase"/>
    <w:rsid w:val="009A3899"/>
    <w:rPr>
      <w:sz w:val="24"/>
      <w:bdr w:val="none" w:sz="0" w:space="0" w:color="auto"/>
      <w:shd w:val="clear" w:color="auto" w:fill="008080"/>
    </w:rPr>
  </w:style>
  <w:style w:type="character" w:customStyle="1" w:styleId="bibfname">
    <w:name w:val="bib_fname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fpage">
    <w:name w:val="bib_fpage"/>
    <w:basedOn w:val="bibbase"/>
    <w:rsid w:val="009A3899"/>
    <w:rPr>
      <w:sz w:val="24"/>
      <w:bdr w:val="none" w:sz="0" w:space="0" w:color="auto"/>
      <w:shd w:val="clear" w:color="auto" w:fill="808080"/>
    </w:rPr>
  </w:style>
  <w:style w:type="character" w:customStyle="1" w:styleId="bibissue">
    <w:name w:val="bib_issue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journal">
    <w:name w:val="bib_journal"/>
    <w:basedOn w:val="bibbase"/>
    <w:rsid w:val="009A3899"/>
    <w:rPr>
      <w:sz w:val="24"/>
      <w:bdr w:val="none" w:sz="0" w:space="0" w:color="auto"/>
      <w:shd w:val="clear" w:color="auto" w:fill="808000"/>
    </w:rPr>
  </w:style>
  <w:style w:type="character" w:customStyle="1" w:styleId="biblpage">
    <w:name w:val="bib_lpage"/>
    <w:basedOn w:val="bibbase"/>
    <w:rsid w:val="009A3899"/>
    <w:rPr>
      <w:sz w:val="24"/>
      <w:bdr w:val="none" w:sz="0" w:space="0" w:color="auto"/>
      <w:shd w:val="clear" w:color="auto" w:fill="808080"/>
    </w:rPr>
  </w:style>
  <w:style w:type="character" w:customStyle="1" w:styleId="bibmedline">
    <w:name w:val="bib_medline"/>
    <w:basedOn w:val="bibbase"/>
    <w:rsid w:val="009A3899"/>
    <w:rPr>
      <w:sz w:val="24"/>
    </w:rPr>
  </w:style>
  <w:style w:type="character" w:customStyle="1" w:styleId="bibnumber">
    <w:name w:val="bib_number"/>
    <w:basedOn w:val="bibbase"/>
    <w:rsid w:val="009A3899"/>
    <w:rPr>
      <w:sz w:val="24"/>
    </w:rPr>
  </w:style>
  <w:style w:type="character" w:customStyle="1" w:styleId="biborganization">
    <w:name w:val="bib_organization"/>
    <w:basedOn w:val="bibbase"/>
    <w:rsid w:val="009A3899"/>
    <w:rPr>
      <w:sz w:val="24"/>
      <w:bdr w:val="none" w:sz="0" w:space="0" w:color="auto"/>
      <w:shd w:val="clear" w:color="auto" w:fill="808000"/>
    </w:rPr>
  </w:style>
  <w:style w:type="character" w:customStyle="1" w:styleId="bibsuffix">
    <w:name w:val="bib_suffix"/>
    <w:basedOn w:val="bibbase"/>
    <w:rsid w:val="009A3899"/>
    <w:rPr>
      <w:sz w:val="24"/>
    </w:rPr>
  </w:style>
  <w:style w:type="character" w:customStyle="1" w:styleId="bibsuppl">
    <w:name w:val="bib_suppl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surname">
    <w:name w:val="bib_surname"/>
    <w:basedOn w:val="bibbas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unpubl">
    <w:name w:val="bib_unpubl"/>
    <w:basedOn w:val="bibbase"/>
    <w:rsid w:val="009A3899"/>
    <w:rPr>
      <w:sz w:val="24"/>
    </w:rPr>
  </w:style>
  <w:style w:type="character" w:customStyle="1" w:styleId="biburl">
    <w:name w:val="bib_url"/>
    <w:basedOn w:val="bibbase"/>
    <w:rsid w:val="009A3899"/>
    <w:rPr>
      <w:sz w:val="24"/>
      <w:bdr w:val="none" w:sz="0" w:space="0" w:color="auto"/>
      <w:shd w:val="clear" w:color="auto" w:fill="00FF00"/>
    </w:rPr>
  </w:style>
  <w:style w:type="character" w:customStyle="1" w:styleId="bibvolume">
    <w:name w:val="bib_volume"/>
    <w:basedOn w:val="bibbase"/>
    <w:rsid w:val="009A3899"/>
    <w:rPr>
      <w:sz w:val="24"/>
      <w:bdr w:val="none" w:sz="0" w:space="0" w:color="auto"/>
      <w:shd w:val="clear" w:color="auto" w:fill="00FF00"/>
    </w:rPr>
  </w:style>
  <w:style w:type="character" w:customStyle="1" w:styleId="bibyear">
    <w:name w:val="bib_year"/>
    <w:basedOn w:val="bibbase"/>
    <w:rsid w:val="009A3899"/>
    <w:rPr>
      <w:sz w:val="24"/>
      <w:bdr w:val="none" w:sz="0" w:space="0" w:color="auto"/>
      <w:shd w:val="clear" w:color="auto" w:fill="FF00FF"/>
    </w:rPr>
  </w:style>
  <w:style w:type="paragraph" w:customStyle="1" w:styleId="BookorMeetingInformation">
    <w:name w:val="Book or Meeting Information"/>
    <w:basedOn w:val="BaseText"/>
    <w:rsid w:val="009A3899"/>
  </w:style>
  <w:style w:type="paragraph" w:customStyle="1" w:styleId="BookInformation">
    <w:name w:val="BookInformation"/>
    <w:basedOn w:val="BaseText"/>
    <w:rsid w:val="009A3899"/>
  </w:style>
  <w:style w:type="paragraph" w:customStyle="1" w:styleId="Level2Head">
    <w:name w:val="Level 2 Head"/>
    <w:basedOn w:val="BaseHeading"/>
    <w:rsid w:val="009A3899"/>
    <w:pPr>
      <w:outlineLvl w:val="1"/>
    </w:pPr>
    <w:rPr>
      <w:i/>
      <w:iCs/>
      <w:sz w:val="24"/>
      <w:szCs w:val="24"/>
    </w:rPr>
  </w:style>
  <w:style w:type="paragraph" w:customStyle="1" w:styleId="BoxLevel2Head">
    <w:name w:val="BoxLevel 2 Head"/>
    <w:basedOn w:val="Level2Head"/>
    <w:rsid w:val="009A3899"/>
    <w:pPr>
      <w:shd w:val="clear" w:color="auto" w:fill="E6E6E6"/>
    </w:pPr>
  </w:style>
  <w:style w:type="paragraph" w:customStyle="1" w:styleId="BoxListUnnumbered">
    <w:name w:val="BoxListUnnumbered"/>
    <w:basedOn w:val="BaseText"/>
    <w:rsid w:val="009A3899"/>
    <w:pPr>
      <w:shd w:val="clear" w:color="auto" w:fill="E6E6E6"/>
      <w:ind w:left="1080" w:hanging="360"/>
    </w:pPr>
  </w:style>
  <w:style w:type="paragraph" w:customStyle="1" w:styleId="BoxList">
    <w:name w:val="BoxList"/>
    <w:basedOn w:val="BoxListUnnumbered"/>
    <w:rsid w:val="009A3899"/>
  </w:style>
  <w:style w:type="paragraph" w:customStyle="1" w:styleId="BoxSubhead">
    <w:name w:val="BoxSubhead"/>
    <w:basedOn w:val="Subhead"/>
    <w:rsid w:val="009A3899"/>
    <w:pPr>
      <w:shd w:val="clear" w:color="auto" w:fill="E6E6E6"/>
    </w:pPr>
  </w:style>
  <w:style w:type="paragraph" w:customStyle="1" w:styleId="Paragraph">
    <w:name w:val="Paragraph"/>
    <w:basedOn w:val="BaseText"/>
    <w:link w:val="ParagraphChar"/>
    <w:rsid w:val="009A3899"/>
    <w:pPr>
      <w:ind w:firstLine="720"/>
    </w:pPr>
  </w:style>
  <w:style w:type="paragraph" w:customStyle="1" w:styleId="BoxText">
    <w:name w:val="BoxText"/>
    <w:basedOn w:val="Paragraph"/>
    <w:rsid w:val="009A3899"/>
    <w:pPr>
      <w:shd w:val="clear" w:color="auto" w:fill="E6E6E6"/>
    </w:pPr>
  </w:style>
  <w:style w:type="paragraph" w:customStyle="1" w:styleId="BoxTitle">
    <w:name w:val="BoxTitle"/>
    <w:basedOn w:val="BaseHeading"/>
    <w:rsid w:val="009A3899"/>
    <w:pPr>
      <w:shd w:val="clear" w:color="auto" w:fill="E6E6E6"/>
    </w:pPr>
    <w:rPr>
      <w:b/>
      <w:sz w:val="24"/>
      <w:szCs w:val="24"/>
    </w:rPr>
  </w:style>
  <w:style w:type="paragraph" w:customStyle="1" w:styleId="BulletedText">
    <w:name w:val="Bulleted Text"/>
    <w:basedOn w:val="BaseText"/>
    <w:rsid w:val="009A3899"/>
    <w:pPr>
      <w:ind w:left="720" w:hanging="720"/>
    </w:pPr>
  </w:style>
  <w:style w:type="paragraph" w:customStyle="1" w:styleId="career-magazine">
    <w:name w:val="career-magazine"/>
    <w:basedOn w:val="BaseText"/>
    <w:rsid w:val="009A3899"/>
    <w:pPr>
      <w:jc w:val="right"/>
    </w:pPr>
    <w:rPr>
      <w:color w:val="FF0000"/>
    </w:rPr>
  </w:style>
  <w:style w:type="paragraph" w:customStyle="1" w:styleId="career-stage">
    <w:name w:val="career-stage"/>
    <w:basedOn w:val="BaseText"/>
    <w:rsid w:val="009A3899"/>
    <w:pPr>
      <w:jc w:val="right"/>
    </w:pPr>
    <w:rPr>
      <w:color w:val="339966"/>
    </w:rPr>
  </w:style>
  <w:style w:type="character" w:customStyle="1" w:styleId="citebase">
    <w:name w:val="cite_base"/>
    <w:rsid w:val="009A3899"/>
    <w:rPr>
      <w:sz w:val="24"/>
    </w:rPr>
  </w:style>
  <w:style w:type="character" w:customStyle="1" w:styleId="citebib">
    <w:name w:val="cite_bib"/>
    <w:basedOn w:val="DefaultParagraphFont"/>
    <w:rsid w:val="009A3899"/>
    <w:rPr>
      <w:sz w:val="24"/>
      <w:bdr w:val="none" w:sz="0" w:space="0" w:color="auto"/>
      <w:shd w:val="clear" w:color="auto" w:fill="00FFFF"/>
    </w:rPr>
  </w:style>
  <w:style w:type="character" w:customStyle="1" w:styleId="citebox">
    <w:name w:val="cite_box"/>
    <w:basedOn w:val="citebase"/>
    <w:rsid w:val="009A3899"/>
    <w:rPr>
      <w:sz w:val="24"/>
    </w:rPr>
  </w:style>
  <w:style w:type="character" w:customStyle="1" w:styleId="citeen">
    <w:name w:val="cite_en"/>
    <w:basedOn w:val="citebase"/>
    <w:rsid w:val="009A3899"/>
    <w:rPr>
      <w:sz w:val="24"/>
      <w:shd w:val="clear" w:color="auto" w:fill="FFFF00"/>
      <w:vertAlign w:val="superscript"/>
    </w:rPr>
  </w:style>
  <w:style w:type="character" w:customStyle="1" w:styleId="citeeq">
    <w:name w:val="cite_eq"/>
    <w:basedOn w:val="citebase"/>
    <w:rsid w:val="009A3899"/>
    <w:rPr>
      <w:sz w:val="24"/>
      <w:bdr w:val="none" w:sz="0" w:space="0" w:color="auto"/>
      <w:shd w:val="clear" w:color="auto" w:fill="FF99CC"/>
    </w:rPr>
  </w:style>
  <w:style w:type="character" w:customStyle="1" w:styleId="citefig">
    <w:name w:val="cite_fig"/>
    <w:basedOn w:val="citebase"/>
    <w:rsid w:val="009A3899"/>
    <w:rPr>
      <w:color w:val="000000"/>
      <w:sz w:val="24"/>
      <w:bdr w:val="none" w:sz="0" w:space="0" w:color="auto"/>
      <w:shd w:val="clear" w:color="auto" w:fill="00FF00"/>
    </w:rPr>
  </w:style>
  <w:style w:type="character" w:customStyle="1" w:styleId="citefn">
    <w:name w:val="cite_fn"/>
    <w:basedOn w:val="citebase"/>
    <w:rsid w:val="009A3899"/>
    <w:rPr>
      <w:sz w:val="24"/>
      <w:bdr w:val="none" w:sz="0" w:space="0" w:color="auto"/>
      <w:shd w:val="clear" w:color="auto" w:fill="FF0000"/>
    </w:rPr>
  </w:style>
  <w:style w:type="character" w:customStyle="1" w:styleId="citetbl">
    <w:name w:val="cite_tbl"/>
    <w:basedOn w:val="citebase"/>
    <w:rsid w:val="009A3899"/>
    <w:rPr>
      <w:color w:val="000000"/>
      <w:sz w:val="24"/>
      <w:bdr w:val="none" w:sz="0" w:space="0" w:color="auto"/>
      <w:shd w:val="clear" w:color="auto" w:fill="FF00FF"/>
    </w:rPr>
  </w:style>
  <w:style w:type="character" w:styleId="CommentReference">
    <w:name w:val="annotation reference"/>
    <w:basedOn w:val="DefaultParagraphFont"/>
    <w:uiPriority w:val="99"/>
    <w:rsid w:val="009A389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9A3899"/>
    <w:rPr>
      <w:rFonts w:eastAsia="Times New Roman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A3899"/>
    <w:rPr>
      <w:rFonts w:ascii="Times New Roman" w:eastAsia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A389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A3899"/>
    <w:rPr>
      <w:rFonts w:ascii="Times New Roman" w:eastAsia="Times New Roman" w:hAnsi="Times New Roman"/>
      <w:b/>
      <w:bCs/>
      <w:sz w:val="20"/>
      <w:szCs w:val="20"/>
    </w:rPr>
  </w:style>
  <w:style w:type="paragraph" w:customStyle="1" w:styleId="ContinuedParagraph">
    <w:name w:val="ContinuedParagraph"/>
    <w:basedOn w:val="Paragraph"/>
    <w:rsid w:val="009A3899"/>
    <w:pPr>
      <w:ind w:firstLine="0"/>
    </w:pPr>
  </w:style>
  <w:style w:type="character" w:customStyle="1" w:styleId="ContractNumber">
    <w:name w:val="Contract Number"/>
    <w:basedOn w:val="DefaultParagraphFont"/>
    <w:rsid w:val="009A3899"/>
    <w:rPr>
      <w:sz w:val="24"/>
      <w:szCs w:val="24"/>
      <w:bdr w:val="none" w:sz="0" w:space="0" w:color="auto"/>
      <w:shd w:val="clear" w:color="auto" w:fill="CCFFCC"/>
    </w:rPr>
  </w:style>
  <w:style w:type="character" w:customStyle="1" w:styleId="ContractSponsor">
    <w:name w:val="Contract Sponsor"/>
    <w:basedOn w:val="DefaultParagraphFont"/>
    <w:rsid w:val="009A3899"/>
    <w:rPr>
      <w:sz w:val="24"/>
      <w:szCs w:val="24"/>
      <w:bdr w:val="none" w:sz="0" w:space="0" w:color="auto"/>
      <w:shd w:val="clear" w:color="auto" w:fill="FFCC99"/>
    </w:rPr>
  </w:style>
  <w:style w:type="paragraph" w:customStyle="1" w:styleId="Correspondence">
    <w:name w:val="Correspondence"/>
    <w:basedOn w:val="BaseText"/>
    <w:rsid w:val="009A3899"/>
    <w:pPr>
      <w:spacing w:before="0" w:after="240"/>
    </w:pPr>
  </w:style>
  <w:style w:type="paragraph" w:customStyle="1" w:styleId="DateAccepted">
    <w:name w:val="Date Accepted"/>
    <w:basedOn w:val="BaseText"/>
    <w:rsid w:val="009A3899"/>
    <w:pPr>
      <w:spacing w:before="360"/>
    </w:pPr>
  </w:style>
  <w:style w:type="paragraph" w:customStyle="1" w:styleId="Deck">
    <w:name w:val="Deck"/>
    <w:basedOn w:val="BaseHeading"/>
    <w:rsid w:val="009A3899"/>
    <w:pPr>
      <w:outlineLvl w:val="1"/>
    </w:pPr>
  </w:style>
  <w:style w:type="paragraph" w:customStyle="1" w:styleId="DefTerm">
    <w:name w:val="DefTerm"/>
    <w:basedOn w:val="BaseText"/>
    <w:rsid w:val="009A3899"/>
    <w:pPr>
      <w:ind w:left="720"/>
    </w:pPr>
  </w:style>
  <w:style w:type="paragraph" w:customStyle="1" w:styleId="Definition">
    <w:name w:val="Definition"/>
    <w:basedOn w:val="DefTerm"/>
    <w:rsid w:val="009A3899"/>
    <w:pPr>
      <w:ind w:left="1080" w:hanging="360"/>
    </w:pPr>
  </w:style>
  <w:style w:type="paragraph" w:customStyle="1" w:styleId="DefListTitle">
    <w:name w:val="DefListTitle"/>
    <w:basedOn w:val="BaseHeading"/>
    <w:rsid w:val="009A3899"/>
  </w:style>
  <w:style w:type="paragraph" w:customStyle="1" w:styleId="discipline">
    <w:name w:val="discipline"/>
    <w:basedOn w:val="BaseText"/>
    <w:rsid w:val="009A3899"/>
    <w:pPr>
      <w:jc w:val="right"/>
    </w:pPr>
    <w:rPr>
      <w:color w:val="993366"/>
    </w:rPr>
  </w:style>
  <w:style w:type="paragraph" w:customStyle="1" w:styleId="Editors">
    <w:name w:val="Editors"/>
    <w:basedOn w:val="Authors"/>
    <w:rsid w:val="009A3899"/>
  </w:style>
  <w:style w:type="character" w:styleId="Emphasis">
    <w:name w:val="Emphasis"/>
    <w:basedOn w:val="DefaultParagraphFont"/>
    <w:uiPriority w:val="20"/>
    <w:qFormat/>
    <w:rsid w:val="009A3899"/>
    <w:rPr>
      <w:i/>
      <w:iCs/>
    </w:rPr>
  </w:style>
  <w:style w:type="character" w:styleId="EndnoteReference">
    <w:name w:val="endnote reference"/>
    <w:basedOn w:val="DefaultParagraphFont"/>
    <w:semiHidden/>
    <w:rsid w:val="009A3899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rsid w:val="009A3899"/>
    <w:rPr>
      <w:rFonts w:ascii="Cambria" w:eastAsia="Cambria" w:hAnsi="Cambria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9A3899"/>
    <w:rPr>
      <w:rFonts w:ascii="Cambria" w:eastAsia="Cambria" w:hAnsi="Cambria"/>
      <w:sz w:val="20"/>
      <w:szCs w:val="20"/>
    </w:rPr>
  </w:style>
  <w:style w:type="character" w:customStyle="1" w:styleId="eqno">
    <w:name w:val="eq_no"/>
    <w:basedOn w:val="citebase"/>
    <w:rsid w:val="009A3899"/>
    <w:rPr>
      <w:sz w:val="24"/>
    </w:rPr>
  </w:style>
  <w:style w:type="paragraph" w:customStyle="1" w:styleId="Equation">
    <w:name w:val="Equation"/>
    <w:basedOn w:val="BaseText"/>
    <w:qFormat/>
    <w:rsid w:val="009A3899"/>
    <w:pPr>
      <w:jc w:val="center"/>
    </w:pPr>
  </w:style>
  <w:style w:type="paragraph" w:customStyle="1" w:styleId="FieldCodes">
    <w:name w:val="FieldCodes"/>
    <w:basedOn w:val="BaseText"/>
    <w:rsid w:val="009A3899"/>
  </w:style>
  <w:style w:type="paragraph" w:customStyle="1" w:styleId="Legend">
    <w:name w:val="Legend"/>
    <w:basedOn w:val="BaseHeading"/>
    <w:rsid w:val="009A3899"/>
    <w:rPr>
      <w:sz w:val="24"/>
      <w:szCs w:val="24"/>
    </w:rPr>
  </w:style>
  <w:style w:type="paragraph" w:customStyle="1" w:styleId="FigureCopyright">
    <w:name w:val="FigureCopyright"/>
    <w:basedOn w:val="Legend"/>
    <w:rsid w:val="009A3899"/>
    <w:pPr>
      <w:autoSpaceDE w:val="0"/>
      <w:autoSpaceDN w:val="0"/>
      <w:adjustRightInd w:val="0"/>
      <w:spacing w:before="80"/>
    </w:pPr>
    <w:rPr>
      <w:lang w:bidi="he-IL"/>
    </w:rPr>
  </w:style>
  <w:style w:type="paragraph" w:customStyle="1" w:styleId="FigureCredit">
    <w:name w:val="FigureCredit"/>
    <w:basedOn w:val="FigureCopyright"/>
    <w:rsid w:val="009A3899"/>
  </w:style>
  <w:style w:type="character" w:styleId="FollowedHyperlink">
    <w:name w:val="FollowedHyperlink"/>
    <w:basedOn w:val="DefaultParagraphFont"/>
    <w:uiPriority w:val="99"/>
    <w:rsid w:val="009A3899"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rsid w:val="009A3899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FooterChar">
    <w:name w:val="Footer Char"/>
    <w:basedOn w:val="DefaultParagraphFont"/>
    <w:link w:val="Footer"/>
    <w:uiPriority w:val="99"/>
    <w:rsid w:val="009A3899"/>
    <w:rPr>
      <w:rFonts w:ascii="Times New Roman" w:eastAsia="Times New Roman" w:hAnsi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rsid w:val="009A3899"/>
    <w:rPr>
      <w:vertAlign w:val="superscript"/>
    </w:rPr>
  </w:style>
  <w:style w:type="paragraph" w:customStyle="1" w:styleId="Gloss">
    <w:name w:val="Gloss"/>
    <w:basedOn w:val="AbstractSummary"/>
    <w:rsid w:val="009A3899"/>
  </w:style>
  <w:style w:type="paragraph" w:customStyle="1" w:styleId="Glossary">
    <w:name w:val="Glossary"/>
    <w:basedOn w:val="BaseText"/>
    <w:rsid w:val="009A3899"/>
  </w:style>
  <w:style w:type="paragraph" w:customStyle="1" w:styleId="GlossHead">
    <w:name w:val="GlossHead"/>
    <w:basedOn w:val="AbstractHead"/>
    <w:rsid w:val="009A3899"/>
  </w:style>
  <w:style w:type="paragraph" w:customStyle="1" w:styleId="GraphicAltText">
    <w:name w:val="GraphicAltText"/>
    <w:basedOn w:val="Legend"/>
    <w:rsid w:val="009A3899"/>
    <w:pPr>
      <w:autoSpaceDE w:val="0"/>
      <w:autoSpaceDN w:val="0"/>
      <w:adjustRightInd w:val="0"/>
    </w:pPr>
  </w:style>
  <w:style w:type="paragraph" w:customStyle="1" w:styleId="GraphicCredit">
    <w:name w:val="GraphicCredit"/>
    <w:basedOn w:val="FigureCredit"/>
    <w:rsid w:val="009A3899"/>
  </w:style>
  <w:style w:type="paragraph" w:customStyle="1" w:styleId="Head">
    <w:name w:val="Head"/>
    <w:basedOn w:val="BaseHeading"/>
    <w:rsid w:val="009A3899"/>
    <w:pPr>
      <w:spacing w:before="120" w:after="120"/>
      <w:jc w:val="center"/>
    </w:pPr>
    <w:rPr>
      <w:b/>
      <w:bCs/>
    </w:rPr>
  </w:style>
  <w:style w:type="paragraph" w:styleId="Header">
    <w:name w:val="header"/>
    <w:basedOn w:val="Normal"/>
    <w:link w:val="HeaderChar"/>
    <w:uiPriority w:val="99"/>
    <w:rsid w:val="009A3899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9A3899"/>
    <w:rPr>
      <w:rFonts w:ascii="Times New Roman" w:eastAsia="Times New Roman" w:hAnsi="Times New Roman"/>
      <w:sz w:val="20"/>
      <w:szCs w:val="20"/>
    </w:rPr>
  </w:style>
  <w:style w:type="character" w:styleId="HTMLAcronym">
    <w:name w:val="HTML Acronym"/>
    <w:basedOn w:val="DefaultParagraphFont"/>
    <w:rsid w:val="009A3899"/>
  </w:style>
  <w:style w:type="character" w:styleId="HTMLCite">
    <w:name w:val="HTML Cite"/>
    <w:basedOn w:val="DefaultParagraphFont"/>
    <w:rsid w:val="009A3899"/>
    <w:rPr>
      <w:i/>
      <w:iCs/>
    </w:rPr>
  </w:style>
  <w:style w:type="character" w:styleId="HTMLCode">
    <w:name w:val="HTML Code"/>
    <w:basedOn w:val="DefaultParagraphFont"/>
    <w:rsid w:val="009A3899"/>
    <w:rPr>
      <w:rFonts w:ascii="Courier New" w:hAnsi="Courier New" w:cs="Courier New"/>
      <w:sz w:val="20"/>
      <w:szCs w:val="20"/>
    </w:rPr>
  </w:style>
  <w:style w:type="character" w:styleId="HTMLDefinition">
    <w:name w:val="HTML Definition"/>
    <w:basedOn w:val="DefaultParagraphFont"/>
    <w:rsid w:val="009A3899"/>
    <w:rPr>
      <w:i/>
      <w:iCs/>
    </w:rPr>
  </w:style>
  <w:style w:type="character" w:styleId="HTMLKeyboard">
    <w:name w:val="HTML Keyboard"/>
    <w:basedOn w:val="DefaultParagraphFont"/>
    <w:rsid w:val="009A3899"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rsid w:val="009A3899"/>
    <w:rPr>
      <w:rFonts w:ascii="Consolas" w:eastAsia="Times New Roman" w:hAnsi="Consola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9A3899"/>
    <w:rPr>
      <w:rFonts w:ascii="Consolas" w:eastAsia="Times New Roman" w:hAnsi="Consolas"/>
      <w:sz w:val="20"/>
      <w:szCs w:val="20"/>
    </w:rPr>
  </w:style>
  <w:style w:type="character" w:styleId="HTMLSample">
    <w:name w:val="HTML Sample"/>
    <w:basedOn w:val="DefaultParagraphFont"/>
    <w:rsid w:val="009A3899"/>
    <w:rPr>
      <w:rFonts w:ascii="Courier New" w:hAnsi="Courier New" w:cs="Courier New"/>
    </w:rPr>
  </w:style>
  <w:style w:type="character" w:styleId="HTMLTypewriter">
    <w:name w:val="HTML Typewriter"/>
    <w:basedOn w:val="DefaultParagraphFont"/>
    <w:rsid w:val="009A3899"/>
    <w:rPr>
      <w:rFonts w:ascii="Courier New" w:hAnsi="Courier New" w:cs="Courier New"/>
      <w:sz w:val="20"/>
      <w:szCs w:val="20"/>
    </w:rPr>
  </w:style>
  <w:style w:type="character" w:styleId="HTMLVariable">
    <w:name w:val="HTML Variable"/>
    <w:basedOn w:val="DefaultParagraphFont"/>
    <w:rsid w:val="009A3899"/>
    <w:rPr>
      <w:i/>
      <w:iCs/>
    </w:rPr>
  </w:style>
  <w:style w:type="character" w:styleId="Hyperlink">
    <w:name w:val="Hyperlink"/>
    <w:basedOn w:val="DefaultParagraphFont"/>
    <w:uiPriority w:val="99"/>
    <w:rsid w:val="009A3899"/>
    <w:rPr>
      <w:color w:val="0000FF"/>
      <w:u w:val="single"/>
    </w:rPr>
  </w:style>
  <w:style w:type="paragraph" w:customStyle="1" w:styleId="InstructionsText">
    <w:name w:val="Instructions Text"/>
    <w:basedOn w:val="BaseText"/>
    <w:rsid w:val="009A3899"/>
  </w:style>
  <w:style w:type="paragraph" w:customStyle="1" w:styleId="Overline">
    <w:name w:val="Overline"/>
    <w:basedOn w:val="BaseText"/>
    <w:rsid w:val="009A3899"/>
  </w:style>
  <w:style w:type="paragraph" w:customStyle="1" w:styleId="IssueName">
    <w:name w:val="IssueName"/>
    <w:basedOn w:val="Overline"/>
    <w:rsid w:val="009A3899"/>
  </w:style>
  <w:style w:type="paragraph" w:customStyle="1" w:styleId="Keywords">
    <w:name w:val="Keywords"/>
    <w:basedOn w:val="BaseText"/>
    <w:rsid w:val="009A3899"/>
  </w:style>
  <w:style w:type="paragraph" w:customStyle="1" w:styleId="Level3Head">
    <w:name w:val="Level 3 Head"/>
    <w:basedOn w:val="BaseHeading"/>
    <w:rsid w:val="009A3899"/>
    <w:pPr>
      <w:outlineLvl w:val="2"/>
    </w:pPr>
    <w:rPr>
      <w:sz w:val="24"/>
      <w:szCs w:val="24"/>
      <w:u w:val="single"/>
    </w:rPr>
  </w:style>
  <w:style w:type="paragraph" w:customStyle="1" w:styleId="Level4Head">
    <w:name w:val="Level 4 Head"/>
    <w:basedOn w:val="BaseHeading"/>
    <w:rsid w:val="009A3899"/>
    <w:pPr>
      <w:ind w:left="346"/>
    </w:pPr>
    <w:rPr>
      <w:sz w:val="24"/>
      <w:szCs w:val="24"/>
    </w:rPr>
  </w:style>
  <w:style w:type="character" w:styleId="LineNumber">
    <w:name w:val="line number"/>
    <w:basedOn w:val="DefaultParagraphFont"/>
    <w:uiPriority w:val="99"/>
    <w:rsid w:val="009A3899"/>
  </w:style>
  <w:style w:type="paragraph" w:customStyle="1" w:styleId="Literaryquote">
    <w:name w:val="Literary quote"/>
    <w:basedOn w:val="BaseText"/>
    <w:rsid w:val="009A3899"/>
    <w:pPr>
      <w:ind w:left="1440" w:right="1440"/>
    </w:pPr>
  </w:style>
  <w:style w:type="paragraph" w:customStyle="1" w:styleId="MaterialsText">
    <w:name w:val="Materials Text"/>
    <w:basedOn w:val="BaseText"/>
    <w:rsid w:val="009A3899"/>
  </w:style>
  <w:style w:type="paragraph" w:customStyle="1" w:styleId="NoteInProof">
    <w:name w:val="NoteInProof"/>
    <w:basedOn w:val="BaseText"/>
    <w:rsid w:val="009A3899"/>
  </w:style>
  <w:style w:type="paragraph" w:customStyle="1" w:styleId="Notes">
    <w:name w:val="Notes"/>
    <w:basedOn w:val="BaseText"/>
    <w:rsid w:val="009A3899"/>
    <w:rPr>
      <w:i/>
    </w:rPr>
  </w:style>
  <w:style w:type="paragraph" w:customStyle="1" w:styleId="Notes-Helvetica">
    <w:name w:val="Notes-Helvetica"/>
    <w:basedOn w:val="BaseText"/>
    <w:rsid w:val="009A3899"/>
    <w:rPr>
      <w:i/>
    </w:rPr>
  </w:style>
  <w:style w:type="paragraph" w:customStyle="1" w:styleId="NumberedInstructions">
    <w:name w:val="Numbered Instructions"/>
    <w:basedOn w:val="BaseText"/>
    <w:rsid w:val="009A3899"/>
  </w:style>
  <w:style w:type="paragraph" w:customStyle="1" w:styleId="OutlineLevel1">
    <w:name w:val="OutlineLevel1"/>
    <w:basedOn w:val="BaseHeading"/>
    <w:rsid w:val="009A3899"/>
    <w:rPr>
      <w:b/>
      <w:bCs/>
    </w:rPr>
  </w:style>
  <w:style w:type="paragraph" w:customStyle="1" w:styleId="OutlineLevel2">
    <w:name w:val="OutlineLevel2"/>
    <w:basedOn w:val="BaseHeading"/>
    <w:rsid w:val="009A3899"/>
    <w:pPr>
      <w:ind w:left="360"/>
      <w:outlineLvl w:val="1"/>
    </w:pPr>
    <w:rPr>
      <w:b/>
      <w:bCs/>
      <w:sz w:val="24"/>
      <w:szCs w:val="24"/>
    </w:rPr>
  </w:style>
  <w:style w:type="paragraph" w:customStyle="1" w:styleId="OutlineLevel3">
    <w:name w:val="OutlineLevel3"/>
    <w:basedOn w:val="BaseHeading"/>
    <w:rsid w:val="009A3899"/>
    <w:pPr>
      <w:ind w:left="720"/>
      <w:outlineLvl w:val="2"/>
    </w:pPr>
    <w:rPr>
      <w:b/>
      <w:bCs/>
      <w:sz w:val="24"/>
      <w:szCs w:val="24"/>
    </w:rPr>
  </w:style>
  <w:style w:type="character" w:styleId="PageNumber">
    <w:name w:val="page number"/>
    <w:basedOn w:val="DefaultParagraphFont"/>
    <w:rsid w:val="009A3899"/>
  </w:style>
  <w:style w:type="paragraph" w:customStyle="1" w:styleId="Preformat">
    <w:name w:val="Preformat"/>
    <w:basedOn w:val="BaseText"/>
    <w:rsid w:val="009A3899"/>
    <w:pPr>
      <w:tabs>
        <w:tab w:val="left" w:pos="360"/>
        <w:tab w:val="left" w:pos="720"/>
        <w:tab w:val="left" w:pos="1080"/>
        <w:tab w:val="left" w:pos="1440"/>
        <w:tab w:val="left" w:pos="1800"/>
        <w:tab w:val="left" w:pos="2160"/>
        <w:tab w:val="left" w:pos="2520"/>
        <w:tab w:val="left" w:pos="2880"/>
      </w:tabs>
    </w:pPr>
    <w:rPr>
      <w:rFonts w:ascii="Courier New" w:hAnsi="Courier New" w:cs="Courier New"/>
    </w:rPr>
  </w:style>
  <w:style w:type="paragraph" w:customStyle="1" w:styleId="ProductAuthors">
    <w:name w:val="ProductAuthors"/>
    <w:basedOn w:val="BaseText"/>
    <w:rsid w:val="009A3899"/>
  </w:style>
  <w:style w:type="paragraph" w:customStyle="1" w:styleId="ProductInformation">
    <w:name w:val="ProductInformation"/>
    <w:basedOn w:val="BaseText"/>
    <w:rsid w:val="009A3899"/>
  </w:style>
  <w:style w:type="paragraph" w:customStyle="1" w:styleId="ProductTitle">
    <w:name w:val="ProductTitle"/>
    <w:basedOn w:val="BaseText"/>
    <w:rsid w:val="009A3899"/>
    <w:rPr>
      <w:b/>
      <w:bCs/>
    </w:rPr>
  </w:style>
  <w:style w:type="paragraph" w:customStyle="1" w:styleId="PublishedOnline">
    <w:name w:val="Published Online"/>
    <w:basedOn w:val="DateAccepted"/>
    <w:rsid w:val="009A3899"/>
  </w:style>
  <w:style w:type="paragraph" w:customStyle="1" w:styleId="RecipeMaterials">
    <w:name w:val="Recipe Materials"/>
    <w:basedOn w:val="BaseText"/>
    <w:rsid w:val="009A3899"/>
  </w:style>
  <w:style w:type="paragraph" w:customStyle="1" w:styleId="Refhead">
    <w:name w:val="Ref head"/>
    <w:basedOn w:val="BaseHeading"/>
    <w:rsid w:val="009A3899"/>
    <w:pPr>
      <w:spacing w:before="120" w:after="120"/>
    </w:pPr>
    <w:rPr>
      <w:b/>
      <w:bCs/>
      <w:sz w:val="24"/>
      <w:szCs w:val="24"/>
    </w:rPr>
  </w:style>
  <w:style w:type="paragraph" w:customStyle="1" w:styleId="ReferenceNote">
    <w:name w:val="Reference Note"/>
    <w:basedOn w:val="Referencesandnotes"/>
    <w:rsid w:val="009A3899"/>
  </w:style>
  <w:style w:type="paragraph" w:customStyle="1" w:styleId="ReferencesandnotesLong">
    <w:name w:val="References and notes Long"/>
    <w:basedOn w:val="BaseText"/>
    <w:rsid w:val="009A3899"/>
    <w:pPr>
      <w:ind w:left="720" w:hanging="720"/>
    </w:pPr>
  </w:style>
  <w:style w:type="paragraph" w:customStyle="1" w:styleId="region">
    <w:name w:val="region"/>
    <w:basedOn w:val="BaseText"/>
    <w:rsid w:val="009A3899"/>
    <w:pPr>
      <w:jc w:val="right"/>
    </w:pPr>
    <w:rPr>
      <w:color w:val="0000FF"/>
    </w:rPr>
  </w:style>
  <w:style w:type="paragraph" w:customStyle="1" w:styleId="RelatedArticle">
    <w:name w:val="RelatedArticle"/>
    <w:basedOn w:val="Referencesandnotes"/>
    <w:rsid w:val="009A3899"/>
  </w:style>
  <w:style w:type="paragraph" w:customStyle="1" w:styleId="RunHead">
    <w:name w:val="RunHead"/>
    <w:basedOn w:val="BaseText"/>
    <w:rsid w:val="009A3899"/>
  </w:style>
  <w:style w:type="paragraph" w:customStyle="1" w:styleId="SOMContent">
    <w:name w:val="SOMContent"/>
    <w:basedOn w:val="1stparatext"/>
    <w:rsid w:val="009A3899"/>
  </w:style>
  <w:style w:type="paragraph" w:customStyle="1" w:styleId="SOMHead">
    <w:name w:val="SOMHead"/>
    <w:basedOn w:val="BaseHeading"/>
    <w:rsid w:val="009A3899"/>
    <w:rPr>
      <w:b/>
      <w:sz w:val="24"/>
      <w:szCs w:val="24"/>
    </w:rPr>
  </w:style>
  <w:style w:type="paragraph" w:customStyle="1" w:styleId="Speaker">
    <w:name w:val="Speaker"/>
    <w:basedOn w:val="Paragraph"/>
    <w:rsid w:val="009A3899"/>
    <w:pPr>
      <w:autoSpaceDE w:val="0"/>
      <w:autoSpaceDN w:val="0"/>
      <w:adjustRightInd w:val="0"/>
    </w:pPr>
    <w:rPr>
      <w:b/>
      <w:lang w:bidi="he-IL"/>
    </w:rPr>
  </w:style>
  <w:style w:type="paragraph" w:customStyle="1" w:styleId="Speech">
    <w:name w:val="Speech"/>
    <w:basedOn w:val="Paragraph"/>
    <w:rsid w:val="009A3899"/>
    <w:pPr>
      <w:autoSpaceDE w:val="0"/>
      <w:autoSpaceDN w:val="0"/>
      <w:adjustRightInd w:val="0"/>
    </w:pPr>
    <w:rPr>
      <w:lang w:bidi="he-IL"/>
    </w:rPr>
  </w:style>
  <w:style w:type="character" w:styleId="Strong">
    <w:name w:val="Strong"/>
    <w:basedOn w:val="DefaultParagraphFont"/>
    <w:uiPriority w:val="22"/>
    <w:qFormat/>
    <w:rsid w:val="009A3899"/>
    <w:rPr>
      <w:b/>
      <w:bCs/>
    </w:rPr>
  </w:style>
  <w:style w:type="paragraph" w:customStyle="1" w:styleId="SX-Abstract">
    <w:name w:val="SX-Abstract"/>
    <w:basedOn w:val="Normal"/>
    <w:qFormat/>
    <w:rsid w:val="009A3899"/>
    <w:pPr>
      <w:widowControl w:val="0"/>
      <w:spacing w:before="120" w:after="240" w:line="210" w:lineRule="exact"/>
      <w:ind w:left="700" w:right="700"/>
      <w:jc w:val="both"/>
    </w:pPr>
    <w:rPr>
      <w:rFonts w:ascii="BlissRegular" w:eastAsia="Times New Roman" w:hAnsi="BlissRegular"/>
      <w:b/>
    </w:rPr>
  </w:style>
  <w:style w:type="paragraph" w:customStyle="1" w:styleId="SX-Affiliation">
    <w:name w:val="SX-Affiliation"/>
    <w:basedOn w:val="Normal"/>
    <w:next w:val="Normal"/>
    <w:qFormat/>
    <w:rsid w:val="009A3899"/>
    <w:pPr>
      <w:spacing w:after="160" w:line="190" w:lineRule="exact"/>
    </w:pPr>
    <w:rPr>
      <w:rFonts w:ascii="BlissRegular" w:eastAsia="Times New Roman" w:hAnsi="BlissRegular"/>
      <w:sz w:val="16"/>
    </w:rPr>
  </w:style>
  <w:style w:type="paragraph" w:customStyle="1" w:styleId="SX-Articlehead">
    <w:name w:val="SX-Article head"/>
    <w:basedOn w:val="Normal"/>
    <w:qFormat/>
    <w:rsid w:val="009A3899"/>
    <w:pPr>
      <w:spacing w:before="210" w:line="210" w:lineRule="exact"/>
      <w:ind w:firstLine="288"/>
      <w:jc w:val="both"/>
    </w:pPr>
    <w:rPr>
      <w:rFonts w:eastAsia="Times New Roman"/>
      <w:b/>
      <w:sz w:val="18"/>
    </w:rPr>
  </w:style>
  <w:style w:type="paragraph" w:customStyle="1" w:styleId="SX-Authornames">
    <w:name w:val="SX-Author names"/>
    <w:basedOn w:val="Normal"/>
    <w:rsid w:val="009A3899"/>
    <w:pPr>
      <w:spacing w:after="120" w:line="210" w:lineRule="exact"/>
    </w:pPr>
    <w:rPr>
      <w:rFonts w:ascii="BlissMedium" w:eastAsia="Times New Roman" w:hAnsi="BlissMedium"/>
    </w:rPr>
  </w:style>
  <w:style w:type="paragraph" w:customStyle="1" w:styleId="SX-Bodytext">
    <w:name w:val="SX-Body text"/>
    <w:basedOn w:val="Normal"/>
    <w:next w:val="Normal"/>
    <w:rsid w:val="009A3899"/>
    <w:pPr>
      <w:spacing w:line="210" w:lineRule="exact"/>
      <w:ind w:firstLine="288"/>
      <w:jc w:val="both"/>
    </w:pPr>
    <w:rPr>
      <w:rFonts w:eastAsia="Times New Roman"/>
      <w:sz w:val="18"/>
    </w:rPr>
  </w:style>
  <w:style w:type="paragraph" w:customStyle="1" w:styleId="SX-Bodytextflush">
    <w:name w:val="SX-Body text flush"/>
    <w:basedOn w:val="SX-Bodytext"/>
    <w:next w:val="SX-Bodytext"/>
    <w:rsid w:val="009A3899"/>
    <w:pPr>
      <w:ind w:firstLine="0"/>
    </w:pPr>
  </w:style>
  <w:style w:type="paragraph" w:customStyle="1" w:styleId="SX-Correspondence">
    <w:name w:val="SX-Correspondence"/>
    <w:basedOn w:val="SX-Affiliation"/>
    <w:qFormat/>
    <w:rsid w:val="009A3899"/>
    <w:pPr>
      <w:spacing w:after="80"/>
    </w:pPr>
  </w:style>
  <w:style w:type="paragraph" w:customStyle="1" w:styleId="SX-Date">
    <w:name w:val="SX-Date"/>
    <w:basedOn w:val="Normal"/>
    <w:qFormat/>
    <w:rsid w:val="009A3899"/>
    <w:pPr>
      <w:spacing w:before="180"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Equation">
    <w:name w:val="SX-Equation"/>
    <w:basedOn w:val="SX-Bodytextflush"/>
    <w:next w:val="SX-Bodytext"/>
    <w:rsid w:val="009A3899"/>
    <w:pPr>
      <w:autoSpaceDE w:val="0"/>
      <w:autoSpaceDN w:val="0"/>
      <w:adjustRightInd w:val="0"/>
      <w:spacing w:line="240" w:lineRule="auto"/>
      <w:jc w:val="center"/>
    </w:pPr>
  </w:style>
  <w:style w:type="paragraph" w:customStyle="1" w:styleId="SX-Legend">
    <w:name w:val="SX-Legend"/>
    <w:basedOn w:val="SX-Authornames"/>
    <w:rsid w:val="009A3899"/>
    <w:pPr>
      <w:jc w:val="both"/>
    </w:pPr>
    <w:rPr>
      <w:sz w:val="18"/>
    </w:rPr>
  </w:style>
  <w:style w:type="paragraph" w:customStyle="1" w:styleId="SX-References">
    <w:name w:val="SX-References"/>
    <w:basedOn w:val="Normal"/>
    <w:rsid w:val="009A3899"/>
    <w:pPr>
      <w:spacing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RefHead">
    <w:name w:val="SX-RefHead"/>
    <w:basedOn w:val="Normal"/>
    <w:rsid w:val="009A3899"/>
    <w:pPr>
      <w:spacing w:before="200" w:line="190" w:lineRule="exact"/>
    </w:pPr>
    <w:rPr>
      <w:rFonts w:eastAsia="Times New Roman"/>
      <w:b/>
      <w:sz w:val="16"/>
    </w:rPr>
  </w:style>
  <w:style w:type="character" w:customStyle="1" w:styleId="SX-reflink">
    <w:name w:val="SX-reflink"/>
    <w:basedOn w:val="DefaultParagraphFont"/>
    <w:uiPriority w:val="1"/>
    <w:qFormat/>
    <w:rsid w:val="009A3899"/>
    <w:rPr>
      <w:color w:val="0000FF"/>
      <w:sz w:val="16"/>
      <w:u w:val="words"/>
      <w:bdr w:val="none" w:sz="0" w:space="0" w:color="auto"/>
      <w:shd w:val="clear" w:color="auto" w:fill="FFFFFF"/>
    </w:rPr>
  </w:style>
  <w:style w:type="paragraph" w:customStyle="1" w:styleId="SX-SOMHead">
    <w:name w:val="SX-SOMHead"/>
    <w:basedOn w:val="SX-RefHead"/>
    <w:rsid w:val="009A3899"/>
  </w:style>
  <w:style w:type="paragraph" w:customStyle="1" w:styleId="SX-Tablehead">
    <w:name w:val="SX-Tablehead"/>
    <w:basedOn w:val="Normal"/>
    <w:qFormat/>
    <w:rsid w:val="009A3899"/>
    <w:rPr>
      <w:rFonts w:eastAsia="Times New Roman"/>
      <w:szCs w:val="24"/>
    </w:rPr>
  </w:style>
  <w:style w:type="paragraph" w:customStyle="1" w:styleId="SX-Tablelegend">
    <w:name w:val="SX-Tablelegend"/>
    <w:basedOn w:val="Normal"/>
    <w:qFormat/>
    <w:rsid w:val="009A3899"/>
    <w:pPr>
      <w:spacing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Tabletext">
    <w:name w:val="SX-Tabletext"/>
    <w:basedOn w:val="Normal"/>
    <w:qFormat/>
    <w:rsid w:val="009A3899"/>
    <w:pPr>
      <w:spacing w:line="210" w:lineRule="exact"/>
      <w:jc w:val="center"/>
    </w:pPr>
    <w:rPr>
      <w:rFonts w:eastAsia="Times New Roman"/>
      <w:sz w:val="18"/>
    </w:rPr>
  </w:style>
  <w:style w:type="paragraph" w:customStyle="1" w:styleId="SX-Tabletitle">
    <w:name w:val="SX-Tabletitle"/>
    <w:basedOn w:val="Normal"/>
    <w:qFormat/>
    <w:rsid w:val="009A3899"/>
    <w:pPr>
      <w:spacing w:after="120" w:line="210" w:lineRule="exact"/>
      <w:jc w:val="both"/>
    </w:pPr>
    <w:rPr>
      <w:rFonts w:ascii="BlissMedium" w:eastAsia="Times New Roman" w:hAnsi="BlissMedium"/>
      <w:sz w:val="18"/>
    </w:rPr>
  </w:style>
  <w:style w:type="paragraph" w:customStyle="1" w:styleId="SX-Title">
    <w:name w:val="SX-Title"/>
    <w:basedOn w:val="Normal"/>
    <w:rsid w:val="009A3899"/>
    <w:pPr>
      <w:spacing w:after="240" w:line="500" w:lineRule="exact"/>
    </w:pPr>
    <w:rPr>
      <w:rFonts w:ascii="BlissBold" w:eastAsia="Times New Roman" w:hAnsi="BlissBold"/>
      <w:b/>
      <w:sz w:val="44"/>
    </w:rPr>
  </w:style>
  <w:style w:type="paragraph" w:customStyle="1" w:styleId="Tablecolumnhead">
    <w:name w:val="Table column head"/>
    <w:basedOn w:val="BaseText"/>
    <w:rsid w:val="009A3899"/>
    <w:pPr>
      <w:spacing w:before="0"/>
    </w:pPr>
  </w:style>
  <w:style w:type="paragraph" w:customStyle="1" w:styleId="Tabletext">
    <w:name w:val="Table text"/>
    <w:basedOn w:val="BaseText"/>
    <w:rsid w:val="009A3899"/>
    <w:pPr>
      <w:spacing w:before="0"/>
    </w:pPr>
  </w:style>
  <w:style w:type="paragraph" w:customStyle="1" w:styleId="TableLegend">
    <w:name w:val="TableLegend"/>
    <w:basedOn w:val="BaseText"/>
    <w:rsid w:val="009A3899"/>
    <w:pPr>
      <w:spacing w:before="0"/>
    </w:pPr>
  </w:style>
  <w:style w:type="paragraph" w:customStyle="1" w:styleId="TableTitle">
    <w:name w:val="TableTitle"/>
    <w:basedOn w:val="BaseHeading"/>
    <w:rsid w:val="009A3899"/>
  </w:style>
  <w:style w:type="paragraph" w:customStyle="1" w:styleId="Teaser">
    <w:name w:val="Teaser"/>
    <w:basedOn w:val="BaseText"/>
    <w:rsid w:val="009A3899"/>
  </w:style>
  <w:style w:type="paragraph" w:customStyle="1" w:styleId="TWIS">
    <w:name w:val="TWIS"/>
    <w:basedOn w:val="AbstractSummary"/>
    <w:rsid w:val="009A3899"/>
    <w:pPr>
      <w:autoSpaceDE w:val="0"/>
      <w:autoSpaceDN w:val="0"/>
      <w:adjustRightInd w:val="0"/>
    </w:pPr>
  </w:style>
  <w:style w:type="paragraph" w:customStyle="1" w:styleId="TWISorEC">
    <w:name w:val="TWIS or EC"/>
    <w:basedOn w:val="Normal"/>
    <w:rsid w:val="009A3899"/>
    <w:pPr>
      <w:spacing w:line="210" w:lineRule="exact"/>
    </w:pPr>
    <w:rPr>
      <w:rFonts w:ascii="BlissRegular" w:eastAsia="Times New Roman" w:hAnsi="BlissRegular"/>
      <w:sz w:val="19"/>
    </w:rPr>
  </w:style>
  <w:style w:type="paragraph" w:customStyle="1" w:styleId="work-sector">
    <w:name w:val="work-sector"/>
    <w:basedOn w:val="BaseText"/>
    <w:rsid w:val="009A3899"/>
    <w:pPr>
      <w:jc w:val="right"/>
    </w:pPr>
    <w:rPr>
      <w:color w:val="003300"/>
    </w:rPr>
  </w:style>
  <w:style w:type="paragraph" w:customStyle="1" w:styleId="DOI">
    <w:name w:val="DOI"/>
    <w:basedOn w:val="DateAccepted"/>
    <w:qFormat/>
    <w:rsid w:val="009A7F20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26AF7"/>
    <w:rPr>
      <w:color w:val="808080"/>
      <w:shd w:val="clear" w:color="auto" w:fill="E6E6E6"/>
    </w:rPr>
  </w:style>
  <w:style w:type="paragraph" w:styleId="ListParagraph">
    <w:name w:val="List Paragraph"/>
    <w:basedOn w:val="Normal"/>
    <w:uiPriority w:val="34"/>
    <w:qFormat/>
    <w:rsid w:val="005F343C"/>
    <w:pPr>
      <w:numPr>
        <w:numId w:val="12"/>
      </w:numPr>
      <w:spacing w:before="120" w:after="60"/>
    </w:pPr>
    <w:rPr>
      <w:rFonts w:ascii="Constantia" w:eastAsiaTheme="minorEastAsia" w:hAnsi="Constantia"/>
      <w:kern w:val="24"/>
      <w:sz w:val="28"/>
      <w:lang w:eastAsia="fr-FR"/>
    </w:rPr>
  </w:style>
  <w:style w:type="paragraph" w:customStyle="1" w:styleId="0NormalFirst">
    <w:name w:val="[0] Normal First"/>
    <w:basedOn w:val="Normal"/>
    <w:next w:val="Normal"/>
    <w:link w:val="0NormalFirstChar"/>
    <w:qFormat/>
    <w:rsid w:val="00ED2D12"/>
    <w:pPr>
      <w:spacing w:before="120" w:after="60"/>
    </w:pPr>
    <w:rPr>
      <w:rFonts w:ascii="Constantia" w:eastAsiaTheme="minorEastAsia" w:hAnsi="Constantia"/>
      <w:kern w:val="24"/>
      <w:sz w:val="28"/>
      <w:lang w:eastAsia="fr-FR"/>
    </w:rPr>
  </w:style>
  <w:style w:type="character" w:customStyle="1" w:styleId="0NormalFirstChar">
    <w:name w:val="[0] Normal First Char"/>
    <w:basedOn w:val="DefaultParagraphFont"/>
    <w:link w:val="0NormalFirst"/>
    <w:locked/>
    <w:rsid w:val="00ED2D12"/>
    <w:rPr>
      <w:rFonts w:ascii="Constantia" w:eastAsiaTheme="minorEastAsia" w:hAnsi="Constantia"/>
      <w:kern w:val="24"/>
      <w:sz w:val="28"/>
      <w:lang w:eastAsia="fr-FR"/>
    </w:rPr>
  </w:style>
  <w:style w:type="paragraph" w:customStyle="1" w:styleId="StyleLegendBold1">
    <w:name w:val="Style Legend + Bold1"/>
    <w:basedOn w:val="Normal"/>
    <w:rsid w:val="00ED2D12"/>
    <w:pPr>
      <w:spacing w:before="240"/>
      <w:outlineLvl w:val="0"/>
    </w:pPr>
    <w:rPr>
      <w:rFonts w:eastAsia="Times New Roman"/>
      <w:b/>
      <w:bCs/>
      <w:kern w:val="28"/>
      <w:sz w:val="24"/>
      <w:szCs w:val="24"/>
    </w:rPr>
  </w:style>
  <w:style w:type="table" w:styleId="TableGrid">
    <w:name w:val="Table Grid"/>
    <w:basedOn w:val="TableNormal"/>
    <w:uiPriority w:val="39"/>
    <w:rsid w:val="00ED2D12"/>
    <w:rPr>
      <w:rFonts w:asciiTheme="minorHAnsi" w:eastAsiaTheme="minorHAnsi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unhideWhenUsed/>
    <w:rsid w:val="00601C8B"/>
  </w:style>
  <w:style w:type="character" w:customStyle="1" w:styleId="FootnoteTextChar">
    <w:name w:val="Footnote Text Char"/>
    <w:basedOn w:val="DefaultParagraphFont"/>
    <w:link w:val="FootnoteText"/>
    <w:uiPriority w:val="99"/>
    <w:rsid w:val="00601C8B"/>
  </w:style>
  <w:style w:type="character" w:customStyle="1" w:styleId="Heading1Char">
    <w:name w:val="Heading 1 Char"/>
    <w:aliases w:val="[1] H1 Heading 1 Char"/>
    <w:basedOn w:val="DefaultParagraphFont"/>
    <w:link w:val="Heading1"/>
    <w:uiPriority w:val="9"/>
    <w:rsid w:val="002E31C8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Heading2Char">
    <w:name w:val="Heading 2 Char"/>
    <w:aliases w:val="[1] H2 Heading 2 Char"/>
    <w:basedOn w:val="DefaultParagraphFont"/>
    <w:link w:val="Heading2"/>
    <w:uiPriority w:val="9"/>
    <w:rsid w:val="002E31C8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Heading3Char">
    <w:name w:val="Heading 3 Char"/>
    <w:aliases w:val="[1] H3 Heading 3 Char"/>
    <w:basedOn w:val="DefaultParagraphFont"/>
    <w:link w:val="Heading3"/>
    <w:semiHidden/>
    <w:rsid w:val="002E31C8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E31C8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E31C8"/>
    <w:rPr>
      <w:rFonts w:asciiTheme="majorHAnsi" w:eastAsiaTheme="majorEastAsia" w:hAnsiTheme="majorHAnsi" w:cstheme="majorBidi"/>
      <w:color w:val="365F9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rsid w:val="002E31C8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E31C8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E31C8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E31C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Revision">
    <w:name w:val="Revision"/>
    <w:hidden/>
    <w:uiPriority w:val="99"/>
    <w:rsid w:val="002E31C8"/>
  </w:style>
  <w:style w:type="numbering" w:customStyle="1" w:styleId="NoList1">
    <w:name w:val="No List1"/>
    <w:next w:val="NoList"/>
    <w:uiPriority w:val="99"/>
    <w:semiHidden/>
    <w:unhideWhenUsed/>
    <w:rsid w:val="002E31C8"/>
  </w:style>
  <w:style w:type="paragraph" w:customStyle="1" w:styleId="SMHeading">
    <w:name w:val="SM Heading"/>
    <w:basedOn w:val="Heading1"/>
    <w:qFormat/>
    <w:rsid w:val="002E31C8"/>
    <w:pPr>
      <w:keepLines w:val="0"/>
      <w:numPr>
        <w:numId w:val="0"/>
      </w:numPr>
      <w:spacing w:after="60"/>
      <w:ind w:left="360" w:hanging="360"/>
    </w:pPr>
    <w:rPr>
      <w:rFonts w:ascii="Times New Roman" w:eastAsia="Times New Roman" w:hAnsi="Times New Roman" w:cs="Times New Roman"/>
      <w:b/>
      <w:bCs/>
      <w:color w:val="auto"/>
      <w:kern w:val="32"/>
      <w:sz w:val="24"/>
      <w:szCs w:val="24"/>
    </w:rPr>
  </w:style>
  <w:style w:type="paragraph" w:customStyle="1" w:styleId="SMSubheading">
    <w:name w:val="SM Subheading"/>
    <w:basedOn w:val="Normal"/>
    <w:qFormat/>
    <w:rsid w:val="002E31C8"/>
    <w:rPr>
      <w:rFonts w:eastAsia="Times New Roman"/>
      <w:sz w:val="24"/>
      <w:u w:val="words"/>
    </w:rPr>
  </w:style>
  <w:style w:type="paragraph" w:customStyle="1" w:styleId="SMText">
    <w:name w:val="SM Text"/>
    <w:basedOn w:val="Normal"/>
    <w:qFormat/>
    <w:rsid w:val="002E31C8"/>
    <w:pPr>
      <w:ind w:firstLine="480"/>
    </w:pPr>
    <w:rPr>
      <w:rFonts w:eastAsia="Times New Roman"/>
      <w:sz w:val="24"/>
    </w:rPr>
  </w:style>
  <w:style w:type="paragraph" w:customStyle="1" w:styleId="SMcaption">
    <w:name w:val="SM caption"/>
    <w:basedOn w:val="SMText"/>
    <w:qFormat/>
    <w:rsid w:val="002E31C8"/>
    <w:pPr>
      <w:ind w:firstLine="0"/>
    </w:pPr>
  </w:style>
  <w:style w:type="paragraph" w:styleId="Bibliography">
    <w:name w:val="Bibliography"/>
    <w:basedOn w:val="Normal"/>
    <w:next w:val="Normal"/>
    <w:uiPriority w:val="37"/>
    <w:rsid w:val="002E31C8"/>
    <w:rPr>
      <w:rFonts w:eastAsia="Times New Roman"/>
      <w:sz w:val="24"/>
    </w:rPr>
  </w:style>
  <w:style w:type="paragraph" w:styleId="BlockText">
    <w:name w:val="Block Text"/>
    <w:basedOn w:val="Normal"/>
    <w:uiPriority w:val="99"/>
    <w:semiHidden/>
    <w:rsid w:val="002E31C8"/>
    <w:pPr>
      <w:spacing w:after="120"/>
      <w:ind w:left="1440" w:right="1440"/>
    </w:pPr>
    <w:rPr>
      <w:rFonts w:eastAsia="Times New Roman"/>
      <w:sz w:val="24"/>
    </w:rPr>
  </w:style>
  <w:style w:type="paragraph" w:styleId="BodyText">
    <w:name w:val="Body Text"/>
    <w:basedOn w:val="Normal"/>
    <w:link w:val="BodyTextChar"/>
    <w:uiPriority w:val="99"/>
    <w:semiHidden/>
    <w:rsid w:val="002E31C8"/>
    <w:pPr>
      <w:spacing w:after="120"/>
    </w:pPr>
    <w:rPr>
      <w:rFonts w:eastAsia="Times New Roman"/>
      <w:sz w:val="24"/>
    </w:rPr>
  </w:style>
  <w:style w:type="character" w:customStyle="1" w:styleId="BodyTextChar">
    <w:name w:val="Body Text Char"/>
    <w:basedOn w:val="DefaultParagraphFont"/>
    <w:link w:val="BodyText"/>
    <w:uiPriority w:val="99"/>
    <w:semiHidden/>
    <w:rsid w:val="002E31C8"/>
    <w:rPr>
      <w:rFonts w:eastAsia="Times New Roman"/>
      <w:sz w:val="24"/>
    </w:rPr>
  </w:style>
  <w:style w:type="paragraph" w:styleId="BodyText2">
    <w:name w:val="Body Text 2"/>
    <w:basedOn w:val="Normal"/>
    <w:link w:val="BodyText2Char"/>
    <w:uiPriority w:val="99"/>
    <w:semiHidden/>
    <w:rsid w:val="002E31C8"/>
    <w:pPr>
      <w:spacing w:after="120" w:line="480" w:lineRule="auto"/>
    </w:pPr>
    <w:rPr>
      <w:rFonts w:eastAsia="Times New Roman"/>
      <w:sz w:val="24"/>
    </w:r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2E31C8"/>
    <w:rPr>
      <w:rFonts w:eastAsia="Times New Roman"/>
      <w:sz w:val="24"/>
    </w:rPr>
  </w:style>
  <w:style w:type="paragraph" w:styleId="BodyText3">
    <w:name w:val="Body Text 3"/>
    <w:basedOn w:val="Normal"/>
    <w:link w:val="BodyText3Char"/>
    <w:uiPriority w:val="99"/>
    <w:semiHidden/>
    <w:rsid w:val="002E31C8"/>
    <w:pPr>
      <w:spacing w:after="120"/>
    </w:pPr>
    <w:rPr>
      <w:rFonts w:eastAsia="Times New Roman"/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2E31C8"/>
    <w:rPr>
      <w:rFonts w:eastAsia="Times New Roman"/>
      <w:sz w:val="16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rsid w:val="002E31C8"/>
    <w:pPr>
      <w:ind w:firstLine="21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2E31C8"/>
    <w:rPr>
      <w:rFonts w:eastAsia="Times New Roman"/>
      <w:sz w:val="24"/>
    </w:rPr>
  </w:style>
  <w:style w:type="paragraph" w:styleId="BodyTextIndent">
    <w:name w:val="Body Text Indent"/>
    <w:basedOn w:val="Normal"/>
    <w:link w:val="BodyTextIndentChar"/>
    <w:uiPriority w:val="99"/>
    <w:semiHidden/>
    <w:rsid w:val="002E31C8"/>
    <w:pPr>
      <w:spacing w:after="120"/>
      <w:ind w:left="360"/>
    </w:pPr>
    <w:rPr>
      <w:rFonts w:eastAsia="Times New Roman"/>
      <w:sz w:val="24"/>
    </w:r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2E31C8"/>
    <w:rPr>
      <w:rFonts w:eastAsia="Times New Roman"/>
      <w:sz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rsid w:val="002E31C8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2E31C8"/>
    <w:rPr>
      <w:rFonts w:eastAsia="Times New Roman"/>
      <w:sz w:val="24"/>
    </w:rPr>
  </w:style>
  <w:style w:type="paragraph" w:styleId="BodyTextIndent2">
    <w:name w:val="Body Text Indent 2"/>
    <w:basedOn w:val="Normal"/>
    <w:link w:val="BodyTextIndent2Char"/>
    <w:uiPriority w:val="99"/>
    <w:semiHidden/>
    <w:rsid w:val="002E31C8"/>
    <w:pPr>
      <w:spacing w:after="120" w:line="480" w:lineRule="auto"/>
      <w:ind w:left="360"/>
    </w:pPr>
    <w:rPr>
      <w:rFonts w:eastAsia="Times New Roman"/>
      <w:sz w:val="24"/>
    </w:r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2E31C8"/>
    <w:rPr>
      <w:rFonts w:eastAsia="Times New Roman"/>
      <w:sz w:val="24"/>
    </w:rPr>
  </w:style>
  <w:style w:type="paragraph" w:styleId="BodyTextIndent3">
    <w:name w:val="Body Text Indent 3"/>
    <w:basedOn w:val="Normal"/>
    <w:link w:val="BodyTextIndent3Char"/>
    <w:uiPriority w:val="99"/>
    <w:semiHidden/>
    <w:rsid w:val="002E31C8"/>
    <w:pPr>
      <w:spacing w:after="120"/>
      <w:ind w:left="360"/>
    </w:pPr>
    <w:rPr>
      <w:rFonts w:eastAsia="Times New Roman"/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2E31C8"/>
    <w:rPr>
      <w:rFonts w:eastAsia="Times New Roman"/>
      <w:sz w:val="16"/>
      <w:szCs w:val="16"/>
    </w:rPr>
  </w:style>
  <w:style w:type="paragraph" w:styleId="Caption">
    <w:name w:val="caption"/>
    <w:basedOn w:val="Normal"/>
    <w:next w:val="Normal"/>
    <w:link w:val="CaptionChar"/>
    <w:uiPriority w:val="35"/>
    <w:qFormat/>
    <w:rsid w:val="002E31C8"/>
    <w:rPr>
      <w:rFonts w:eastAsia="Times New Roman"/>
      <w:b/>
      <w:bCs/>
    </w:rPr>
  </w:style>
  <w:style w:type="paragraph" w:styleId="Closing">
    <w:name w:val="Closing"/>
    <w:basedOn w:val="Normal"/>
    <w:link w:val="ClosingChar"/>
    <w:uiPriority w:val="99"/>
    <w:semiHidden/>
    <w:rsid w:val="002E31C8"/>
    <w:pPr>
      <w:ind w:left="4320"/>
    </w:pPr>
    <w:rPr>
      <w:rFonts w:eastAsia="Times New Roman"/>
      <w:sz w:val="24"/>
    </w:rPr>
  </w:style>
  <w:style w:type="character" w:customStyle="1" w:styleId="ClosingChar">
    <w:name w:val="Closing Char"/>
    <w:basedOn w:val="DefaultParagraphFont"/>
    <w:link w:val="Closing"/>
    <w:uiPriority w:val="99"/>
    <w:semiHidden/>
    <w:rsid w:val="002E31C8"/>
    <w:rPr>
      <w:rFonts w:eastAsia="Times New Roman"/>
      <w:sz w:val="24"/>
    </w:rPr>
  </w:style>
  <w:style w:type="paragraph" w:styleId="Date">
    <w:name w:val="Date"/>
    <w:basedOn w:val="Normal"/>
    <w:next w:val="Normal"/>
    <w:link w:val="DateChar"/>
    <w:uiPriority w:val="99"/>
    <w:semiHidden/>
    <w:rsid w:val="002E31C8"/>
    <w:rPr>
      <w:rFonts w:eastAsia="Times New Roman"/>
      <w:sz w:val="24"/>
    </w:rPr>
  </w:style>
  <w:style w:type="character" w:customStyle="1" w:styleId="DateChar">
    <w:name w:val="Date Char"/>
    <w:basedOn w:val="DefaultParagraphFont"/>
    <w:link w:val="Date"/>
    <w:uiPriority w:val="99"/>
    <w:semiHidden/>
    <w:rsid w:val="002E31C8"/>
    <w:rPr>
      <w:rFonts w:eastAsia="Times New Roman"/>
      <w:sz w:val="24"/>
    </w:rPr>
  </w:style>
  <w:style w:type="paragraph" w:styleId="DocumentMap">
    <w:name w:val="Document Map"/>
    <w:basedOn w:val="Normal"/>
    <w:link w:val="DocumentMapChar"/>
    <w:uiPriority w:val="99"/>
    <w:semiHidden/>
    <w:rsid w:val="002E31C8"/>
    <w:rPr>
      <w:rFonts w:ascii="Tahoma" w:eastAsia="Times New Roman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2E31C8"/>
    <w:rPr>
      <w:rFonts w:ascii="Tahoma" w:eastAsia="Times New Roman" w:hAnsi="Tahoma" w:cs="Tahoma"/>
      <w:sz w:val="16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rsid w:val="002E31C8"/>
    <w:rPr>
      <w:rFonts w:eastAsia="Times New Roman"/>
      <w:sz w:val="24"/>
    </w:r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2E31C8"/>
    <w:rPr>
      <w:rFonts w:eastAsia="Times New Roman"/>
      <w:sz w:val="24"/>
    </w:rPr>
  </w:style>
  <w:style w:type="paragraph" w:styleId="EnvelopeAddress">
    <w:name w:val="envelope address"/>
    <w:basedOn w:val="Normal"/>
    <w:uiPriority w:val="99"/>
    <w:semiHidden/>
    <w:rsid w:val="002E31C8"/>
    <w:pPr>
      <w:framePr w:w="7920" w:h="1980" w:hRule="exact" w:hSpace="180" w:wrap="auto" w:hAnchor="page" w:xAlign="center" w:yAlign="bottom"/>
      <w:ind w:left="2880"/>
    </w:pPr>
    <w:rPr>
      <w:rFonts w:ascii="Cambria" w:eastAsia="Times New Roman" w:hAnsi="Cambria"/>
      <w:sz w:val="24"/>
      <w:szCs w:val="24"/>
    </w:rPr>
  </w:style>
  <w:style w:type="paragraph" w:styleId="EnvelopeReturn">
    <w:name w:val="envelope return"/>
    <w:basedOn w:val="Normal"/>
    <w:uiPriority w:val="99"/>
    <w:semiHidden/>
    <w:rsid w:val="002E31C8"/>
    <w:rPr>
      <w:rFonts w:ascii="Cambria" w:eastAsia="Times New Roman" w:hAnsi="Cambria"/>
    </w:rPr>
  </w:style>
  <w:style w:type="paragraph" w:styleId="HTMLAddress">
    <w:name w:val="HTML Address"/>
    <w:basedOn w:val="Normal"/>
    <w:link w:val="HTMLAddressChar"/>
    <w:uiPriority w:val="99"/>
    <w:semiHidden/>
    <w:rsid w:val="002E31C8"/>
    <w:rPr>
      <w:rFonts w:eastAsia="Times New Roman"/>
      <w:i/>
      <w:iCs/>
      <w:sz w:val="24"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2E31C8"/>
    <w:rPr>
      <w:rFonts w:eastAsia="Times New Roman"/>
      <w:i/>
      <w:iCs/>
      <w:sz w:val="24"/>
    </w:rPr>
  </w:style>
  <w:style w:type="paragraph" w:styleId="Index1">
    <w:name w:val="index 1"/>
    <w:basedOn w:val="Normal"/>
    <w:next w:val="Normal"/>
    <w:autoRedefine/>
    <w:uiPriority w:val="99"/>
    <w:semiHidden/>
    <w:rsid w:val="002E31C8"/>
    <w:pPr>
      <w:ind w:left="240" w:hanging="240"/>
    </w:pPr>
    <w:rPr>
      <w:rFonts w:eastAsia="Times New Roman"/>
      <w:sz w:val="24"/>
    </w:rPr>
  </w:style>
  <w:style w:type="paragraph" w:styleId="Index2">
    <w:name w:val="index 2"/>
    <w:basedOn w:val="Normal"/>
    <w:next w:val="Normal"/>
    <w:autoRedefine/>
    <w:uiPriority w:val="99"/>
    <w:semiHidden/>
    <w:rsid w:val="002E31C8"/>
    <w:pPr>
      <w:ind w:left="480" w:hanging="240"/>
    </w:pPr>
    <w:rPr>
      <w:rFonts w:eastAsia="Times New Roman"/>
      <w:sz w:val="24"/>
    </w:rPr>
  </w:style>
  <w:style w:type="paragraph" w:styleId="Index3">
    <w:name w:val="index 3"/>
    <w:basedOn w:val="Normal"/>
    <w:next w:val="Normal"/>
    <w:autoRedefine/>
    <w:uiPriority w:val="99"/>
    <w:semiHidden/>
    <w:rsid w:val="002E31C8"/>
    <w:pPr>
      <w:ind w:left="720" w:hanging="240"/>
    </w:pPr>
    <w:rPr>
      <w:rFonts w:eastAsia="Times New Roman"/>
      <w:sz w:val="24"/>
    </w:rPr>
  </w:style>
  <w:style w:type="paragraph" w:styleId="Index4">
    <w:name w:val="index 4"/>
    <w:basedOn w:val="Normal"/>
    <w:next w:val="Normal"/>
    <w:autoRedefine/>
    <w:uiPriority w:val="99"/>
    <w:semiHidden/>
    <w:rsid w:val="002E31C8"/>
    <w:pPr>
      <w:ind w:left="960" w:hanging="240"/>
    </w:pPr>
    <w:rPr>
      <w:rFonts w:eastAsia="Times New Roman"/>
      <w:sz w:val="24"/>
    </w:rPr>
  </w:style>
  <w:style w:type="paragraph" w:styleId="Index5">
    <w:name w:val="index 5"/>
    <w:basedOn w:val="Normal"/>
    <w:next w:val="Normal"/>
    <w:autoRedefine/>
    <w:uiPriority w:val="99"/>
    <w:semiHidden/>
    <w:rsid w:val="002E31C8"/>
    <w:pPr>
      <w:ind w:left="1200" w:hanging="240"/>
    </w:pPr>
    <w:rPr>
      <w:rFonts w:eastAsia="Times New Roman"/>
      <w:sz w:val="24"/>
    </w:rPr>
  </w:style>
  <w:style w:type="paragraph" w:styleId="Index6">
    <w:name w:val="index 6"/>
    <w:basedOn w:val="Normal"/>
    <w:next w:val="Normal"/>
    <w:autoRedefine/>
    <w:uiPriority w:val="99"/>
    <w:semiHidden/>
    <w:rsid w:val="002E31C8"/>
    <w:pPr>
      <w:ind w:left="1440" w:hanging="240"/>
    </w:pPr>
    <w:rPr>
      <w:rFonts w:eastAsia="Times New Roman"/>
      <w:sz w:val="24"/>
    </w:rPr>
  </w:style>
  <w:style w:type="paragraph" w:styleId="Index7">
    <w:name w:val="index 7"/>
    <w:basedOn w:val="Normal"/>
    <w:next w:val="Normal"/>
    <w:autoRedefine/>
    <w:uiPriority w:val="99"/>
    <w:semiHidden/>
    <w:rsid w:val="002E31C8"/>
    <w:pPr>
      <w:ind w:left="1680" w:hanging="240"/>
    </w:pPr>
    <w:rPr>
      <w:rFonts w:eastAsia="Times New Roman"/>
      <w:sz w:val="24"/>
    </w:rPr>
  </w:style>
  <w:style w:type="paragraph" w:styleId="Index8">
    <w:name w:val="index 8"/>
    <w:basedOn w:val="Normal"/>
    <w:next w:val="Normal"/>
    <w:autoRedefine/>
    <w:uiPriority w:val="99"/>
    <w:semiHidden/>
    <w:rsid w:val="002E31C8"/>
    <w:pPr>
      <w:ind w:left="1920" w:hanging="240"/>
    </w:pPr>
    <w:rPr>
      <w:rFonts w:eastAsia="Times New Roman"/>
      <w:sz w:val="24"/>
    </w:rPr>
  </w:style>
  <w:style w:type="paragraph" w:styleId="Index9">
    <w:name w:val="index 9"/>
    <w:basedOn w:val="Normal"/>
    <w:next w:val="Normal"/>
    <w:autoRedefine/>
    <w:uiPriority w:val="99"/>
    <w:semiHidden/>
    <w:rsid w:val="002E31C8"/>
    <w:pPr>
      <w:ind w:left="2160" w:hanging="240"/>
    </w:pPr>
    <w:rPr>
      <w:rFonts w:eastAsia="Times New Roman"/>
      <w:sz w:val="24"/>
    </w:rPr>
  </w:style>
  <w:style w:type="paragraph" w:styleId="IndexHeading">
    <w:name w:val="index heading"/>
    <w:basedOn w:val="Normal"/>
    <w:next w:val="Index1"/>
    <w:uiPriority w:val="99"/>
    <w:semiHidden/>
    <w:rsid w:val="002E31C8"/>
    <w:rPr>
      <w:rFonts w:ascii="Cambria" w:eastAsia="Times New Roman" w:hAnsi="Cambria"/>
      <w:b/>
      <w:bCs/>
      <w:sz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E31C8"/>
    <w:pPr>
      <w:pBdr>
        <w:bottom w:val="single" w:sz="4" w:space="4" w:color="4F81BD"/>
      </w:pBdr>
      <w:spacing w:before="200" w:after="280"/>
      <w:ind w:left="936" w:right="936"/>
    </w:pPr>
    <w:rPr>
      <w:rFonts w:eastAsia="Times New Roman"/>
      <w:b/>
      <w:bCs/>
      <w:i/>
      <w:iCs/>
      <w:color w:val="4F81BD"/>
      <w:sz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E31C8"/>
    <w:rPr>
      <w:rFonts w:eastAsia="Times New Roman"/>
      <w:b/>
      <w:bCs/>
      <w:i/>
      <w:iCs/>
      <w:color w:val="4F81BD"/>
      <w:sz w:val="24"/>
    </w:rPr>
  </w:style>
  <w:style w:type="paragraph" w:styleId="List">
    <w:name w:val="List"/>
    <w:basedOn w:val="Normal"/>
    <w:uiPriority w:val="99"/>
    <w:semiHidden/>
    <w:rsid w:val="002E31C8"/>
    <w:pPr>
      <w:ind w:left="360" w:hanging="360"/>
      <w:contextualSpacing/>
    </w:pPr>
    <w:rPr>
      <w:rFonts w:eastAsia="Times New Roman"/>
      <w:sz w:val="24"/>
    </w:rPr>
  </w:style>
  <w:style w:type="paragraph" w:styleId="List2">
    <w:name w:val="List 2"/>
    <w:basedOn w:val="Normal"/>
    <w:uiPriority w:val="99"/>
    <w:semiHidden/>
    <w:rsid w:val="002E31C8"/>
    <w:pPr>
      <w:ind w:left="720" w:hanging="360"/>
      <w:contextualSpacing/>
    </w:pPr>
    <w:rPr>
      <w:rFonts w:eastAsia="Times New Roman"/>
      <w:sz w:val="24"/>
    </w:rPr>
  </w:style>
  <w:style w:type="paragraph" w:styleId="List3">
    <w:name w:val="List 3"/>
    <w:basedOn w:val="Normal"/>
    <w:uiPriority w:val="99"/>
    <w:semiHidden/>
    <w:rsid w:val="002E31C8"/>
    <w:pPr>
      <w:ind w:left="1080" w:hanging="360"/>
      <w:contextualSpacing/>
    </w:pPr>
    <w:rPr>
      <w:rFonts w:eastAsia="Times New Roman"/>
      <w:sz w:val="24"/>
    </w:rPr>
  </w:style>
  <w:style w:type="paragraph" w:styleId="List4">
    <w:name w:val="List 4"/>
    <w:basedOn w:val="Normal"/>
    <w:uiPriority w:val="99"/>
    <w:semiHidden/>
    <w:rsid w:val="002E31C8"/>
    <w:pPr>
      <w:ind w:left="1440" w:hanging="360"/>
      <w:contextualSpacing/>
    </w:pPr>
    <w:rPr>
      <w:rFonts w:eastAsia="Times New Roman"/>
      <w:sz w:val="24"/>
    </w:rPr>
  </w:style>
  <w:style w:type="paragraph" w:styleId="List5">
    <w:name w:val="List 5"/>
    <w:basedOn w:val="Normal"/>
    <w:uiPriority w:val="99"/>
    <w:semiHidden/>
    <w:rsid w:val="002E31C8"/>
    <w:pPr>
      <w:ind w:left="1800" w:hanging="360"/>
      <w:contextualSpacing/>
    </w:pPr>
    <w:rPr>
      <w:rFonts w:eastAsia="Times New Roman"/>
      <w:sz w:val="24"/>
    </w:rPr>
  </w:style>
  <w:style w:type="paragraph" w:styleId="ListBullet">
    <w:name w:val="List Bullet"/>
    <w:basedOn w:val="Normal"/>
    <w:uiPriority w:val="99"/>
    <w:semiHidden/>
    <w:rsid w:val="002E31C8"/>
    <w:pPr>
      <w:tabs>
        <w:tab w:val="num" w:pos="360"/>
      </w:tabs>
      <w:ind w:left="360" w:hanging="360"/>
      <w:contextualSpacing/>
    </w:pPr>
    <w:rPr>
      <w:rFonts w:eastAsia="Times New Roman"/>
      <w:sz w:val="24"/>
    </w:rPr>
  </w:style>
  <w:style w:type="paragraph" w:styleId="ListBullet2">
    <w:name w:val="List Bullet 2"/>
    <w:basedOn w:val="Normal"/>
    <w:uiPriority w:val="99"/>
    <w:semiHidden/>
    <w:rsid w:val="002E31C8"/>
    <w:pPr>
      <w:tabs>
        <w:tab w:val="num" w:pos="720"/>
      </w:tabs>
      <w:ind w:left="720" w:hanging="360"/>
      <w:contextualSpacing/>
    </w:pPr>
    <w:rPr>
      <w:rFonts w:eastAsia="Times New Roman"/>
      <w:sz w:val="24"/>
    </w:rPr>
  </w:style>
  <w:style w:type="paragraph" w:styleId="ListBullet3">
    <w:name w:val="List Bullet 3"/>
    <w:basedOn w:val="Normal"/>
    <w:uiPriority w:val="99"/>
    <w:semiHidden/>
    <w:rsid w:val="002E31C8"/>
    <w:pPr>
      <w:tabs>
        <w:tab w:val="num" w:pos="1080"/>
      </w:tabs>
      <w:ind w:left="1080" w:hanging="360"/>
      <w:contextualSpacing/>
    </w:pPr>
    <w:rPr>
      <w:rFonts w:eastAsia="Times New Roman"/>
      <w:sz w:val="24"/>
    </w:rPr>
  </w:style>
  <w:style w:type="paragraph" w:styleId="ListBullet4">
    <w:name w:val="List Bullet 4"/>
    <w:basedOn w:val="Normal"/>
    <w:uiPriority w:val="99"/>
    <w:semiHidden/>
    <w:rsid w:val="002E31C8"/>
    <w:pPr>
      <w:tabs>
        <w:tab w:val="num" w:pos="1440"/>
      </w:tabs>
      <w:ind w:left="1440" w:hanging="360"/>
      <w:contextualSpacing/>
    </w:pPr>
    <w:rPr>
      <w:rFonts w:eastAsia="Times New Roman"/>
      <w:sz w:val="24"/>
    </w:rPr>
  </w:style>
  <w:style w:type="paragraph" w:styleId="ListBullet5">
    <w:name w:val="List Bullet 5"/>
    <w:basedOn w:val="Normal"/>
    <w:uiPriority w:val="99"/>
    <w:semiHidden/>
    <w:rsid w:val="002E31C8"/>
    <w:pPr>
      <w:tabs>
        <w:tab w:val="num" w:pos="1800"/>
      </w:tabs>
      <w:ind w:left="1800" w:hanging="360"/>
      <w:contextualSpacing/>
    </w:pPr>
    <w:rPr>
      <w:rFonts w:eastAsia="Times New Roman"/>
      <w:sz w:val="24"/>
    </w:rPr>
  </w:style>
  <w:style w:type="paragraph" w:styleId="ListContinue">
    <w:name w:val="List Continue"/>
    <w:basedOn w:val="Normal"/>
    <w:uiPriority w:val="99"/>
    <w:semiHidden/>
    <w:rsid w:val="002E31C8"/>
    <w:pPr>
      <w:spacing w:after="120"/>
      <w:ind w:left="360"/>
      <w:contextualSpacing/>
    </w:pPr>
    <w:rPr>
      <w:rFonts w:eastAsia="Times New Roman"/>
      <w:sz w:val="24"/>
    </w:rPr>
  </w:style>
  <w:style w:type="paragraph" w:styleId="ListContinue2">
    <w:name w:val="List Continue 2"/>
    <w:basedOn w:val="Normal"/>
    <w:uiPriority w:val="99"/>
    <w:semiHidden/>
    <w:rsid w:val="002E31C8"/>
    <w:pPr>
      <w:spacing w:after="120"/>
      <w:ind w:left="720"/>
      <w:contextualSpacing/>
    </w:pPr>
    <w:rPr>
      <w:rFonts w:eastAsia="Times New Roman"/>
      <w:sz w:val="24"/>
    </w:rPr>
  </w:style>
  <w:style w:type="paragraph" w:styleId="ListContinue3">
    <w:name w:val="List Continue 3"/>
    <w:basedOn w:val="Normal"/>
    <w:uiPriority w:val="99"/>
    <w:semiHidden/>
    <w:rsid w:val="002E31C8"/>
    <w:pPr>
      <w:spacing w:after="120"/>
      <w:ind w:left="1080"/>
      <w:contextualSpacing/>
    </w:pPr>
    <w:rPr>
      <w:rFonts w:eastAsia="Times New Roman"/>
      <w:sz w:val="24"/>
    </w:rPr>
  </w:style>
  <w:style w:type="paragraph" w:styleId="ListContinue4">
    <w:name w:val="List Continue 4"/>
    <w:basedOn w:val="Normal"/>
    <w:uiPriority w:val="99"/>
    <w:semiHidden/>
    <w:rsid w:val="002E31C8"/>
    <w:pPr>
      <w:spacing w:after="120"/>
      <w:ind w:left="1440"/>
      <w:contextualSpacing/>
    </w:pPr>
    <w:rPr>
      <w:rFonts w:eastAsia="Times New Roman"/>
      <w:sz w:val="24"/>
    </w:rPr>
  </w:style>
  <w:style w:type="paragraph" w:styleId="ListContinue5">
    <w:name w:val="List Continue 5"/>
    <w:basedOn w:val="Normal"/>
    <w:uiPriority w:val="99"/>
    <w:semiHidden/>
    <w:rsid w:val="002E31C8"/>
    <w:pPr>
      <w:spacing w:after="120"/>
      <w:ind w:left="1800"/>
      <w:contextualSpacing/>
    </w:pPr>
    <w:rPr>
      <w:rFonts w:eastAsia="Times New Roman"/>
      <w:sz w:val="24"/>
    </w:rPr>
  </w:style>
  <w:style w:type="paragraph" w:styleId="ListNumber">
    <w:name w:val="List Number"/>
    <w:basedOn w:val="Normal"/>
    <w:uiPriority w:val="99"/>
    <w:semiHidden/>
    <w:rsid w:val="002E31C8"/>
    <w:pPr>
      <w:tabs>
        <w:tab w:val="num" w:pos="360"/>
      </w:tabs>
      <w:ind w:left="360" w:hanging="360"/>
      <w:contextualSpacing/>
    </w:pPr>
    <w:rPr>
      <w:rFonts w:eastAsia="Times New Roman"/>
      <w:sz w:val="24"/>
    </w:rPr>
  </w:style>
  <w:style w:type="paragraph" w:styleId="ListNumber2">
    <w:name w:val="List Number 2"/>
    <w:basedOn w:val="Normal"/>
    <w:uiPriority w:val="99"/>
    <w:semiHidden/>
    <w:rsid w:val="002E31C8"/>
    <w:pPr>
      <w:tabs>
        <w:tab w:val="num" w:pos="720"/>
      </w:tabs>
      <w:ind w:left="720" w:hanging="360"/>
      <w:contextualSpacing/>
    </w:pPr>
    <w:rPr>
      <w:rFonts w:eastAsia="Times New Roman"/>
      <w:sz w:val="24"/>
    </w:rPr>
  </w:style>
  <w:style w:type="paragraph" w:styleId="ListNumber3">
    <w:name w:val="List Number 3"/>
    <w:basedOn w:val="Normal"/>
    <w:uiPriority w:val="99"/>
    <w:semiHidden/>
    <w:rsid w:val="002E31C8"/>
    <w:pPr>
      <w:tabs>
        <w:tab w:val="num" w:pos="1080"/>
      </w:tabs>
      <w:ind w:left="1080" w:hanging="360"/>
      <w:contextualSpacing/>
    </w:pPr>
    <w:rPr>
      <w:rFonts w:eastAsia="Times New Roman"/>
      <w:sz w:val="24"/>
    </w:rPr>
  </w:style>
  <w:style w:type="paragraph" w:styleId="ListNumber4">
    <w:name w:val="List Number 4"/>
    <w:basedOn w:val="Normal"/>
    <w:uiPriority w:val="99"/>
    <w:semiHidden/>
    <w:rsid w:val="002E31C8"/>
    <w:pPr>
      <w:tabs>
        <w:tab w:val="num" w:pos="1440"/>
      </w:tabs>
      <w:ind w:left="1440" w:hanging="360"/>
      <w:contextualSpacing/>
    </w:pPr>
    <w:rPr>
      <w:rFonts w:eastAsia="Times New Roman"/>
      <w:sz w:val="24"/>
    </w:rPr>
  </w:style>
  <w:style w:type="paragraph" w:styleId="ListNumber5">
    <w:name w:val="List Number 5"/>
    <w:basedOn w:val="Normal"/>
    <w:uiPriority w:val="99"/>
    <w:semiHidden/>
    <w:rsid w:val="002E31C8"/>
    <w:pPr>
      <w:tabs>
        <w:tab w:val="num" w:pos="1800"/>
      </w:tabs>
      <w:ind w:left="1800" w:hanging="360"/>
      <w:contextualSpacing/>
    </w:pPr>
    <w:rPr>
      <w:rFonts w:eastAsia="Times New Roman"/>
      <w:sz w:val="24"/>
    </w:rPr>
  </w:style>
  <w:style w:type="paragraph" w:styleId="MacroText">
    <w:name w:val="macro"/>
    <w:link w:val="MacroTextChar"/>
    <w:uiPriority w:val="99"/>
    <w:semiHidden/>
    <w:rsid w:val="002E31C8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eastAsia="Times New Roman" w:hAnsi="Courier New" w:cs="Courier New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2E31C8"/>
    <w:rPr>
      <w:rFonts w:ascii="Courier New" w:eastAsia="Times New Roman" w:hAnsi="Courier New" w:cs="Courier New"/>
    </w:rPr>
  </w:style>
  <w:style w:type="paragraph" w:styleId="MessageHeader">
    <w:name w:val="Message Header"/>
    <w:basedOn w:val="Normal"/>
    <w:link w:val="MessageHeaderChar"/>
    <w:uiPriority w:val="99"/>
    <w:semiHidden/>
    <w:rsid w:val="002E31C8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eastAsia="Times New Roman" w:hAnsi="Cambria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2E31C8"/>
    <w:rPr>
      <w:rFonts w:ascii="Cambria" w:eastAsia="Times New Roman" w:hAnsi="Cambria"/>
      <w:sz w:val="24"/>
      <w:szCs w:val="24"/>
      <w:shd w:val="pct20" w:color="auto" w:fill="auto"/>
    </w:rPr>
  </w:style>
  <w:style w:type="paragraph" w:styleId="NoSpacing">
    <w:name w:val="No Spacing"/>
    <w:uiPriority w:val="1"/>
    <w:qFormat/>
    <w:rsid w:val="002E31C8"/>
    <w:rPr>
      <w:rFonts w:eastAsia="Times New Roman"/>
      <w:sz w:val="24"/>
    </w:rPr>
  </w:style>
  <w:style w:type="paragraph" w:styleId="NormalWeb">
    <w:name w:val="Normal (Web)"/>
    <w:basedOn w:val="Normal"/>
    <w:link w:val="NormalWebChar"/>
    <w:uiPriority w:val="99"/>
    <w:rsid w:val="002E31C8"/>
    <w:rPr>
      <w:rFonts w:eastAsia="Times New Roman"/>
      <w:sz w:val="24"/>
      <w:szCs w:val="24"/>
    </w:rPr>
  </w:style>
  <w:style w:type="paragraph" w:styleId="NormalIndent">
    <w:name w:val="Normal Indent"/>
    <w:basedOn w:val="Normal"/>
    <w:uiPriority w:val="99"/>
    <w:semiHidden/>
    <w:rsid w:val="002E31C8"/>
    <w:pPr>
      <w:ind w:left="720"/>
    </w:pPr>
    <w:rPr>
      <w:rFonts w:eastAsia="Times New Roman"/>
      <w:sz w:val="24"/>
    </w:rPr>
  </w:style>
  <w:style w:type="paragraph" w:styleId="NoteHeading">
    <w:name w:val="Note Heading"/>
    <w:basedOn w:val="Normal"/>
    <w:next w:val="Normal"/>
    <w:link w:val="NoteHeadingChar"/>
    <w:uiPriority w:val="99"/>
    <w:semiHidden/>
    <w:rsid w:val="002E31C8"/>
    <w:rPr>
      <w:rFonts w:eastAsia="Times New Roman"/>
      <w:sz w:val="24"/>
    </w:r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2E31C8"/>
    <w:rPr>
      <w:rFonts w:eastAsia="Times New Roman"/>
      <w:sz w:val="24"/>
    </w:rPr>
  </w:style>
  <w:style w:type="paragraph" w:styleId="PlainText">
    <w:name w:val="Plain Text"/>
    <w:basedOn w:val="Normal"/>
    <w:link w:val="PlainTextChar"/>
    <w:uiPriority w:val="99"/>
    <w:semiHidden/>
    <w:rsid w:val="002E31C8"/>
    <w:rPr>
      <w:rFonts w:ascii="Courier New" w:eastAsia="Times New Roman" w:hAnsi="Courier New" w:cs="Courier New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2E31C8"/>
    <w:rPr>
      <w:rFonts w:ascii="Courier New" w:eastAsia="Times New Roman" w:hAnsi="Courier New" w:cs="Courier New"/>
    </w:rPr>
  </w:style>
  <w:style w:type="paragraph" w:styleId="Quote">
    <w:name w:val="Quote"/>
    <w:basedOn w:val="Normal"/>
    <w:next w:val="Normal"/>
    <w:link w:val="QuoteChar"/>
    <w:uiPriority w:val="29"/>
    <w:qFormat/>
    <w:rsid w:val="002E31C8"/>
    <w:rPr>
      <w:rFonts w:eastAsia="Times New Roman"/>
      <w:i/>
      <w:iCs/>
      <w:color w:val="000000"/>
      <w:sz w:val="24"/>
    </w:rPr>
  </w:style>
  <w:style w:type="character" w:customStyle="1" w:styleId="QuoteChar">
    <w:name w:val="Quote Char"/>
    <w:basedOn w:val="DefaultParagraphFont"/>
    <w:link w:val="Quote"/>
    <w:uiPriority w:val="29"/>
    <w:rsid w:val="002E31C8"/>
    <w:rPr>
      <w:rFonts w:eastAsia="Times New Roman"/>
      <w:i/>
      <w:iCs/>
      <w:color w:val="000000"/>
      <w:sz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rsid w:val="002E31C8"/>
    <w:rPr>
      <w:rFonts w:eastAsia="Times New Roman"/>
      <w:sz w:val="24"/>
    </w:rPr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2E31C8"/>
    <w:rPr>
      <w:rFonts w:eastAsia="Times New Roman"/>
      <w:sz w:val="24"/>
    </w:rPr>
  </w:style>
  <w:style w:type="paragraph" w:styleId="Signature">
    <w:name w:val="Signature"/>
    <w:basedOn w:val="Normal"/>
    <w:link w:val="SignatureChar"/>
    <w:uiPriority w:val="99"/>
    <w:semiHidden/>
    <w:rsid w:val="002E31C8"/>
    <w:pPr>
      <w:ind w:left="4320"/>
    </w:pPr>
    <w:rPr>
      <w:rFonts w:eastAsia="Times New Roman"/>
      <w:sz w:val="24"/>
    </w:rPr>
  </w:style>
  <w:style w:type="character" w:customStyle="1" w:styleId="SignatureChar">
    <w:name w:val="Signature Char"/>
    <w:basedOn w:val="DefaultParagraphFont"/>
    <w:link w:val="Signature"/>
    <w:uiPriority w:val="99"/>
    <w:semiHidden/>
    <w:rsid w:val="002E31C8"/>
    <w:rPr>
      <w:rFonts w:eastAsia="Times New Roman"/>
      <w:sz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2E31C8"/>
    <w:pPr>
      <w:spacing w:after="60"/>
      <w:jc w:val="center"/>
      <w:outlineLvl w:val="1"/>
    </w:pPr>
    <w:rPr>
      <w:rFonts w:ascii="Cambria" w:eastAsia="Times New Roman" w:hAnsi="Cambria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2E31C8"/>
    <w:rPr>
      <w:rFonts w:ascii="Cambria" w:eastAsia="Times New Roman" w:hAnsi="Cambria"/>
      <w:sz w:val="24"/>
      <w:szCs w:val="24"/>
    </w:rPr>
  </w:style>
  <w:style w:type="paragraph" w:styleId="TableofAuthorities">
    <w:name w:val="table of authorities"/>
    <w:basedOn w:val="Normal"/>
    <w:next w:val="Normal"/>
    <w:uiPriority w:val="99"/>
    <w:semiHidden/>
    <w:rsid w:val="002E31C8"/>
    <w:pPr>
      <w:ind w:left="240" w:hanging="240"/>
    </w:pPr>
    <w:rPr>
      <w:rFonts w:eastAsia="Times New Roman"/>
      <w:sz w:val="24"/>
    </w:rPr>
  </w:style>
  <w:style w:type="paragraph" w:styleId="TableofFigures">
    <w:name w:val="table of figures"/>
    <w:basedOn w:val="Normal"/>
    <w:next w:val="Normal"/>
    <w:uiPriority w:val="99"/>
    <w:rsid w:val="002E31C8"/>
    <w:rPr>
      <w:rFonts w:eastAsia="Times New Roman"/>
      <w:sz w:val="24"/>
    </w:rPr>
  </w:style>
  <w:style w:type="paragraph" w:styleId="Title">
    <w:name w:val="Title"/>
    <w:basedOn w:val="Normal"/>
    <w:next w:val="Normal"/>
    <w:link w:val="TitleChar"/>
    <w:uiPriority w:val="10"/>
    <w:qFormat/>
    <w:rsid w:val="002E31C8"/>
    <w:pPr>
      <w:spacing w:before="240" w:after="60"/>
      <w:jc w:val="center"/>
      <w:outlineLvl w:val="0"/>
    </w:pPr>
    <w:rPr>
      <w:rFonts w:ascii="Cambria" w:eastAsia="Times New Roman" w:hAnsi="Cambria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2E31C8"/>
    <w:rPr>
      <w:rFonts w:ascii="Cambria" w:eastAsia="Times New Roman" w:hAnsi="Cambria"/>
      <w:b/>
      <w:bCs/>
      <w:kern w:val="28"/>
      <w:sz w:val="32"/>
      <w:szCs w:val="32"/>
    </w:rPr>
  </w:style>
  <w:style w:type="paragraph" w:styleId="TOAHeading">
    <w:name w:val="toa heading"/>
    <w:basedOn w:val="Normal"/>
    <w:next w:val="Normal"/>
    <w:uiPriority w:val="99"/>
    <w:semiHidden/>
    <w:rsid w:val="002E31C8"/>
    <w:pPr>
      <w:spacing w:before="120"/>
    </w:pPr>
    <w:rPr>
      <w:rFonts w:ascii="Cambria" w:eastAsia="Times New Roman" w:hAnsi="Cambria"/>
      <w:b/>
      <w:bCs/>
      <w:sz w:val="24"/>
      <w:szCs w:val="24"/>
    </w:rPr>
  </w:style>
  <w:style w:type="paragraph" w:styleId="TOC1">
    <w:name w:val="toc 1"/>
    <w:basedOn w:val="Normal"/>
    <w:next w:val="Normal"/>
    <w:autoRedefine/>
    <w:uiPriority w:val="39"/>
    <w:qFormat/>
    <w:rsid w:val="002E31C8"/>
    <w:rPr>
      <w:rFonts w:eastAsia="Times New Roman"/>
      <w:sz w:val="24"/>
    </w:rPr>
  </w:style>
  <w:style w:type="paragraph" w:styleId="TOC2">
    <w:name w:val="toc 2"/>
    <w:basedOn w:val="Normal"/>
    <w:next w:val="Normal"/>
    <w:autoRedefine/>
    <w:uiPriority w:val="39"/>
    <w:qFormat/>
    <w:rsid w:val="002E31C8"/>
    <w:pPr>
      <w:ind w:left="240"/>
    </w:pPr>
    <w:rPr>
      <w:rFonts w:eastAsia="Times New Roman"/>
      <w:sz w:val="24"/>
    </w:rPr>
  </w:style>
  <w:style w:type="paragraph" w:styleId="TOC3">
    <w:name w:val="toc 3"/>
    <w:basedOn w:val="Normal"/>
    <w:next w:val="Normal"/>
    <w:autoRedefine/>
    <w:uiPriority w:val="39"/>
    <w:qFormat/>
    <w:rsid w:val="002E31C8"/>
    <w:pPr>
      <w:ind w:left="480"/>
    </w:pPr>
    <w:rPr>
      <w:rFonts w:eastAsia="Times New Roman"/>
      <w:sz w:val="24"/>
    </w:rPr>
  </w:style>
  <w:style w:type="paragraph" w:styleId="TOC4">
    <w:name w:val="toc 4"/>
    <w:basedOn w:val="Normal"/>
    <w:next w:val="Normal"/>
    <w:autoRedefine/>
    <w:uiPriority w:val="39"/>
    <w:semiHidden/>
    <w:rsid w:val="002E31C8"/>
    <w:pPr>
      <w:ind w:left="720"/>
    </w:pPr>
    <w:rPr>
      <w:rFonts w:eastAsia="Times New Roman"/>
      <w:sz w:val="24"/>
    </w:rPr>
  </w:style>
  <w:style w:type="paragraph" w:styleId="TOC5">
    <w:name w:val="toc 5"/>
    <w:basedOn w:val="Normal"/>
    <w:next w:val="Normal"/>
    <w:autoRedefine/>
    <w:uiPriority w:val="39"/>
    <w:semiHidden/>
    <w:rsid w:val="002E31C8"/>
    <w:pPr>
      <w:ind w:left="960"/>
    </w:pPr>
    <w:rPr>
      <w:rFonts w:eastAsia="Times New Roman"/>
      <w:sz w:val="24"/>
    </w:rPr>
  </w:style>
  <w:style w:type="paragraph" w:styleId="TOC6">
    <w:name w:val="toc 6"/>
    <w:basedOn w:val="Normal"/>
    <w:next w:val="Normal"/>
    <w:autoRedefine/>
    <w:uiPriority w:val="39"/>
    <w:semiHidden/>
    <w:rsid w:val="002E31C8"/>
    <w:pPr>
      <w:ind w:left="1200"/>
    </w:pPr>
    <w:rPr>
      <w:rFonts w:eastAsia="Times New Roman"/>
      <w:sz w:val="24"/>
    </w:rPr>
  </w:style>
  <w:style w:type="paragraph" w:styleId="TOC7">
    <w:name w:val="toc 7"/>
    <w:basedOn w:val="Normal"/>
    <w:next w:val="Normal"/>
    <w:autoRedefine/>
    <w:uiPriority w:val="39"/>
    <w:semiHidden/>
    <w:rsid w:val="002E31C8"/>
    <w:pPr>
      <w:ind w:left="1440"/>
    </w:pPr>
    <w:rPr>
      <w:rFonts w:eastAsia="Times New Roman"/>
      <w:sz w:val="24"/>
    </w:rPr>
  </w:style>
  <w:style w:type="paragraph" w:styleId="TOC8">
    <w:name w:val="toc 8"/>
    <w:basedOn w:val="Normal"/>
    <w:next w:val="Normal"/>
    <w:autoRedefine/>
    <w:uiPriority w:val="39"/>
    <w:semiHidden/>
    <w:rsid w:val="002E31C8"/>
    <w:pPr>
      <w:ind w:left="1680"/>
    </w:pPr>
    <w:rPr>
      <w:rFonts w:eastAsia="Times New Roman"/>
      <w:sz w:val="24"/>
    </w:rPr>
  </w:style>
  <w:style w:type="paragraph" w:styleId="TOC9">
    <w:name w:val="toc 9"/>
    <w:basedOn w:val="Normal"/>
    <w:next w:val="Normal"/>
    <w:autoRedefine/>
    <w:uiPriority w:val="39"/>
    <w:semiHidden/>
    <w:rsid w:val="002E31C8"/>
    <w:pPr>
      <w:ind w:left="1920"/>
    </w:pPr>
    <w:rPr>
      <w:rFonts w:eastAsia="Times New Roman"/>
      <w:sz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2E31C8"/>
    <w:pPr>
      <w:keepLines w:val="0"/>
      <w:numPr>
        <w:numId w:val="0"/>
      </w:numPr>
      <w:spacing w:after="60"/>
      <w:ind w:left="360" w:hanging="360"/>
      <w:outlineLvl w:val="9"/>
    </w:pPr>
    <w:rPr>
      <w:rFonts w:ascii="Cambria" w:eastAsia="Times New Roman" w:hAnsi="Cambria" w:cs="Times New Roman"/>
      <w:b/>
      <w:bCs/>
      <w:color w:val="auto"/>
      <w:kern w:val="32"/>
    </w:rPr>
  </w:style>
  <w:style w:type="numbering" w:customStyle="1" w:styleId="NoList11">
    <w:name w:val="No List11"/>
    <w:next w:val="NoList"/>
    <w:uiPriority w:val="99"/>
    <w:semiHidden/>
    <w:unhideWhenUsed/>
    <w:rsid w:val="002E31C8"/>
  </w:style>
  <w:style w:type="character" w:styleId="BookTitle">
    <w:name w:val="Book Title"/>
    <w:basedOn w:val="DefaultParagraphFont"/>
    <w:hidden/>
    <w:uiPriority w:val="69"/>
    <w:qFormat/>
    <w:rsid w:val="002E31C8"/>
    <w:rPr>
      <w:b/>
      <w:bCs/>
      <w:i/>
      <w:iCs/>
      <w:spacing w:val="5"/>
    </w:rPr>
  </w:style>
  <w:style w:type="numbering" w:styleId="ArticleSection">
    <w:name w:val="Outline List 3"/>
    <w:basedOn w:val="NoList"/>
    <w:hidden/>
    <w:uiPriority w:val="99"/>
    <w:semiHidden/>
    <w:unhideWhenUsed/>
    <w:rsid w:val="002E31C8"/>
    <w:pPr>
      <w:numPr>
        <w:numId w:val="22"/>
      </w:numPr>
    </w:pPr>
  </w:style>
  <w:style w:type="numbering" w:styleId="1ai">
    <w:name w:val="Outline List 1"/>
    <w:basedOn w:val="NoList"/>
    <w:uiPriority w:val="99"/>
    <w:semiHidden/>
    <w:unhideWhenUsed/>
    <w:rsid w:val="002E31C8"/>
    <w:pPr>
      <w:numPr>
        <w:numId w:val="26"/>
      </w:numPr>
    </w:pPr>
  </w:style>
  <w:style w:type="table" w:styleId="ColorfulGrid-Accent1">
    <w:name w:val="Colorful Grid Accent 1"/>
    <w:basedOn w:val="TableNormal"/>
    <w:hidden/>
    <w:uiPriority w:val="29"/>
    <w:semiHidden/>
    <w:unhideWhenUsed/>
    <w:qFormat/>
    <w:rsid w:val="002E31C8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character" w:styleId="SubtleEmphasis">
    <w:name w:val="Subtle Emphasis"/>
    <w:basedOn w:val="DefaultParagraphFont"/>
    <w:hidden/>
    <w:uiPriority w:val="65"/>
    <w:qFormat/>
    <w:rsid w:val="002E31C8"/>
    <w:rPr>
      <w:i/>
      <w:iCs/>
      <w:color w:val="404040" w:themeColor="text1" w:themeTint="BF"/>
    </w:rPr>
  </w:style>
  <w:style w:type="table" w:styleId="ColorfulGrid">
    <w:name w:val="Colorful Grid"/>
    <w:basedOn w:val="TableNormal"/>
    <w:uiPriority w:val="64"/>
    <w:semiHidden/>
    <w:unhideWhenUsed/>
    <w:rsid w:val="002E31C8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character" w:styleId="SubtleReference">
    <w:name w:val="Subtle Reference"/>
    <w:basedOn w:val="DefaultParagraphFont"/>
    <w:hidden/>
    <w:uiPriority w:val="67"/>
    <w:qFormat/>
    <w:rsid w:val="002E31C8"/>
    <w:rPr>
      <w:smallCaps/>
      <w:color w:val="5A5A5A" w:themeColor="text1" w:themeTint="A5"/>
    </w:rPr>
  </w:style>
  <w:style w:type="table" w:styleId="ColorfulGrid-Accent3">
    <w:name w:val="Colorful Grid Accent 3"/>
    <w:basedOn w:val="TableNormal"/>
    <w:hidden/>
    <w:uiPriority w:val="64"/>
    <w:semiHidden/>
    <w:unhideWhenUsed/>
    <w:rsid w:val="002E31C8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</w:rPr>
      <w:tblPr/>
      <w:tcPr>
        <w:shd w:val="clear" w:color="auto" w:fill="D6E3BC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6E3BC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Grid-Accent2">
    <w:name w:val="Colorful Grid Accent 2"/>
    <w:basedOn w:val="TableNormal"/>
    <w:uiPriority w:val="64"/>
    <w:semiHidden/>
    <w:unhideWhenUsed/>
    <w:rsid w:val="002E31C8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ColorfulGrid-Accent5">
    <w:name w:val="Colorful Grid Accent 5"/>
    <w:basedOn w:val="TableNormal"/>
    <w:hidden/>
    <w:uiPriority w:val="64"/>
    <w:semiHidden/>
    <w:unhideWhenUsed/>
    <w:rsid w:val="002E31C8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ColorfulGrid-Accent4">
    <w:name w:val="Colorful Grid Accent 4"/>
    <w:basedOn w:val="TableNormal"/>
    <w:uiPriority w:val="64"/>
    <w:semiHidden/>
    <w:unhideWhenUsed/>
    <w:rsid w:val="002E31C8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ColorfulList">
    <w:name w:val="Colorful List"/>
    <w:basedOn w:val="TableNormal"/>
    <w:hidden/>
    <w:uiPriority w:val="63"/>
    <w:semiHidden/>
    <w:unhideWhenUsed/>
    <w:rsid w:val="002E31C8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Grid-Accent6">
    <w:name w:val="Colorful Grid Accent 6"/>
    <w:basedOn w:val="TableNormal"/>
    <w:uiPriority w:val="64"/>
    <w:semiHidden/>
    <w:unhideWhenUsed/>
    <w:rsid w:val="002E31C8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DE9D9" w:themeFill="accent6" w:themeFillTint="33"/>
    </w:tcPr>
    <w:tblStylePr w:type="firstRow">
      <w:rPr>
        <w:b/>
        <w:bCs/>
      </w:rPr>
      <w:tblPr/>
      <w:tcPr>
        <w:shd w:val="clear" w:color="auto" w:fill="FBD4B4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BD4B4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ColorfulList-Accent2">
    <w:name w:val="Colorful List Accent 2"/>
    <w:basedOn w:val="TableNormal"/>
    <w:hidden/>
    <w:uiPriority w:val="63"/>
    <w:semiHidden/>
    <w:unhideWhenUsed/>
    <w:rsid w:val="002E31C8"/>
    <w:rPr>
      <w:color w:val="000000" w:themeColor="text1"/>
    </w:rPr>
    <w:tblPr>
      <w:tblStyleRowBandSize w:val="1"/>
      <w:tblStyleColBandSize w:val="1"/>
    </w:tblPr>
    <w:tcPr>
      <w:shd w:val="clear" w:color="auto" w:fill="F8EDED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ColorfulList-Accent1">
    <w:name w:val="Colorful List Accent 1"/>
    <w:basedOn w:val="TableNormal"/>
    <w:uiPriority w:val="34"/>
    <w:semiHidden/>
    <w:unhideWhenUsed/>
    <w:qFormat/>
    <w:rsid w:val="002E31C8"/>
    <w:rPr>
      <w:color w:val="000000" w:themeColor="text1"/>
    </w:rPr>
    <w:tblPr>
      <w:tblStyleRowBandSize w:val="1"/>
      <w:tblStyleColBandSize w:val="1"/>
    </w:tblPr>
    <w:tcPr>
      <w:shd w:val="clear" w:color="auto" w:fill="EDF2F8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ColorfulList-Accent4">
    <w:name w:val="Colorful List Accent 4"/>
    <w:basedOn w:val="TableNormal"/>
    <w:hidden/>
    <w:uiPriority w:val="63"/>
    <w:semiHidden/>
    <w:unhideWhenUsed/>
    <w:rsid w:val="002E31C8"/>
    <w:rPr>
      <w:color w:val="000000" w:themeColor="text1"/>
    </w:rPr>
    <w:tblPr>
      <w:tblStyleRowBandSize w:val="1"/>
      <w:tblStyleColBandSize w:val="1"/>
    </w:tblPr>
    <w:tcPr>
      <w:shd w:val="clear" w:color="auto" w:fill="F2EFF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7E9C40" w:themeFill="accent3" w:themeFillShade="CC"/>
      </w:tcPr>
    </w:tblStylePr>
    <w:tblStylePr w:type="lastRow">
      <w:rPr>
        <w:b/>
        <w:bCs/>
        <w:color w:val="7E9C40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ColorfulList-Accent3">
    <w:name w:val="Colorful List Accent 3"/>
    <w:basedOn w:val="TableNormal"/>
    <w:uiPriority w:val="63"/>
    <w:semiHidden/>
    <w:unhideWhenUsed/>
    <w:rsid w:val="002E31C8"/>
    <w:rPr>
      <w:color w:val="000000" w:themeColor="text1"/>
    </w:rPr>
    <w:tblPr>
      <w:tblStyleRowBandSize w:val="1"/>
      <w:tblStyleColBandSize w:val="1"/>
    </w:tblPr>
    <w:tcPr>
      <w:shd w:val="clear" w:color="auto" w:fill="F5F8EE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64E82" w:themeFill="accent4" w:themeFillShade="CC"/>
      </w:tcPr>
    </w:tblStylePr>
    <w:tblStylePr w:type="lastRow">
      <w:rPr>
        <w:b/>
        <w:bCs/>
        <w:color w:val="664E82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ColorfulList-Accent6">
    <w:name w:val="Colorful List Accent 6"/>
    <w:basedOn w:val="TableNormal"/>
    <w:hidden/>
    <w:uiPriority w:val="63"/>
    <w:semiHidden/>
    <w:unhideWhenUsed/>
    <w:rsid w:val="002E31C8"/>
    <w:rPr>
      <w:color w:val="000000" w:themeColor="text1"/>
    </w:rPr>
    <w:tblPr>
      <w:tblStyleRowBandSize w:val="1"/>
      <w:tblStyleColBandSize w:val="1"/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customStyle="1" w:styleId="GridTable1Light1">
    <w:name w:val="Grid Table 1 Light1"/>
    <w:basedOn w:val="TableNormal"/>
    <w:hidden/>
    <w:uiPriority w:val="46"/>
    <w:rsid w:val="002E31C8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ColorfulList-Accent5">
    <w:name w:val="Colorful List Accent 5"/>
    <w:basedOn w:val="TableNormal"/>
    <w:uiPriority w:val="63"/>
    <w:semiHidden/>
    <w:unhideWhenUsed/>
    <w:rsid w:val="002E31C8"/>
    <w:rPr>
      <w:color w:val="000000" w:themeColor="text1"/>
    </w:rPr>
    <w:tblPr>
      <w:tblStyleRowBandSize w:val="1"/>
      <w:tblStyleColBandSize w:val="1"/>
    </w:tblPr>
    <w:tcPr>
      <w:shd w:val="clear" w:color="auto" w:fill="EDF6F9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F2730A" w:themeFill="accent6" w:themeFillShade="CC"/>
      </w:tcPr>
    </w:tblStylePr>
    <w:tblStylePr w:type="lastRow">
      <w:rPr>
        <w:b/>
        <w:bCs/>
        <w:color w:val="F2730A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paragraph" w:customStyle="1" w:styleId="ContribAuthors">
    <w:name w:val="Contrib. Authors"/>
    <w:basedOn w:val="Normal"/>
    <w:rsid w:val="002E31C8"/>
    <w:pPr>
      <w:spacing w:before="120" w:after="360"/>
      <w:jc w:val="center"/>
    </w:pPr>
    <w:rPr>
      <w:rFonts w:eastAsia="Times New Roman"/>
      <w:sz w:val="24"/>
      <w:szCs w:val="24"/>
    </w:rPr>
  </w:style>
  <w:style w:type="table" w:styleId="ColorfulShading-Accent1">
    <w:name w:val="Colorful Shading Accent 1"/>
    <w:basedOn w:val="TableNormal"/>
    <w:hidden/>
    <w:uiPriority w:val="99"/>
    <w:semiHidden/>
    <w:unhideWhenUsed/>
    <w:rsid w:val="002E31C8"/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">
    <w:name w:val="Colorful Shading"/>
    <w:basedOn w:val="TableNormal"/>
    <w:uiPriority w:val="62"/>
    <w:semiHidden/>
    <w:unhideWhenUsed/>
    <w:rsid w:val="002E31C8"/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3">
    <w:name w:val="Colorful Shading Accent 3"/>
    <w:basedOn w:val="TableNormal"/>
    <w:hidden/>
    <w:uiPriority w:val="62"/>
    <w:semiHidden/>
    <w:unhideWhenUsed/>
    <w:rsid w:val="002E31C8"/>
    <w:rPr>
      <w:color w:val="000000" w:themeColor="text1"/>
    </w:rPr>
    <w:tblPr>
      <w:tblStyleRowBandSize w:val="1"/>
      <w:tblStyleColBandSize w:val="1"/>
      <w:tblBorders>
        <w:top w:val="single" w:sz="24" w:space="0" w:color="8064A2" w:themeColor="accent4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5F8EE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5E7530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5E7530" w:themeColor="accent3" w:themeShade="99"/>
          <w:insideV w:val="nil"/>
        </w:tcBorders>
        <w:shd w:val="clear" w:color="auto" w:fill="5E7530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 w:themeFill="accent3" w:themeFillShade="99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Shading-Accent2">
    <w:name w:val="Colorful Shading Accent 2"/>
    <w:basedOn w:val="TableNormal"/>
    <w:uiPriority w:val="62"/>
    <w:semiHidden/>
    <w:unhideWhenUsed/>
    <w:rsid w:val="002E31C8"/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8EDED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772C2A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772C2A" w:themeColor="accent2" w:themeShade="99"/>
          <w:insideV w:val="nil"/>
        </w:tcBorders>
        <w:shd w:val="clear" w:color="auto" w:fill="772C2A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 w:themeFill="accent2" w:themeFillShade="99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DFA7A6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5">
    <w:name w:val="Colorful Shading Accent 5"/>
    <w:basedOn w:val="TableNormal"/>
    <w:hidden/>
    <w:uiPriority w:val="62"/>
    <w:semiHidden/>
    <w:unhideWhenUsed/>
    <w:rsid w:val="002E31C8"/>
    <w:rPr>
      <w:color w:val="000000" w:themeColor="text1"/>
    </w:rPr>
    <w:tblPr>
      <w:tblStyleRowBandSize w:val="1"/>
      <w:tblStyleColBandSize w:val="1"/>
      <w:tblBorders>
        <w:top w:val="single" w:sz="24" w:space="0" w:color="F79646" w:themeColor="accent6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6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76A7C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76A7C" w:themeColor="accent5" w:themeShade="99"/>
          <w:insideV w:val="nil"/>
        </w:tcBorders>
        <w:shd w:val="clear" w:color="auto" w:fill="276A7C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 w:themeFill="accent5" w:themeFillShade="99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A5D5E2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4">
    <w:name w:val="Colorful Shading Accent 4"/>
    <w:basedOn w:val="TableNormal"/>
    <w:uiPriority w:val="62"/>
    <w:semiHidden/>
    <w:unhideWhenUsed/>
    <w:rsid w:val="002E31C8"/>
    <w:rPr>
      <w:color w:val="000000" w:themeColor="text1"/>
    </w:rPr>
    <w:tblPr>
      <w:tblStyleRowBandSize w:val="1"/>
      <w:tblStyleColBandSize w:val="1"/>
      <w:tblBorders>
        <w:top w:val="single" w:sz="24" w:space="0" w:color="9BBB59" w:themeColor="accent3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2EFF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C3B62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C3B62" w:themeColor="accent4" w:themeShade="99"/>
          <w:insideV w:val="nil"/>
        </w:tcBorders>
        <w:shd w:val="clear" w:color="auto" w:fill="4C3B62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3B62" w:themeFill="accent4" w:themeFillShade="99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BFB1D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hidden/>
    <w:uiPriority w:val="61"/>
    <w:semiHidden/>
    <w:unhideWhenUsed/>
    <w:rsid w:val="002E31C8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ColorfulShading-Accent6">
    <w:name w:val="Colorful Shading Accent 6"/>
    <w:basedOn w:val="TableNormal"/>
    <w:uiPriority w:val="62"/>
    <w:semiHidden/>
    <w:unhideWhenUsed/>
    <w:rsid w:val="002E31C8"/>
    <w:rPr>
      <w:color w:val="000000" w:themeColor="text1"/>
    </w:rPr>
    <w:tblPr>
      <w:tblStyleRowBandSize w:val="1"/>
      <w:tblStyleColBandSize w:val="1"/>
      <w:tblBorders>
        <w:top w:val="single" w:sz="24" w:space="0" w:color="4BACC6" w:themeColor="accent5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EF4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B65608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B65608" w:themeColor="accent6" w:themeShade="99"/>
          <w:insideV w:val="nil"/>
        </w:tcBorders>
        <w:shd w:val="clear" w:color="auto" w:fill="B65608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 w:themeFill="accent6" w:themeFillShade="99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CAA2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-Accent2">
    <w:name w:val="Dark List Accent 2"/>
    <w:basedOn w:val="TableNormal"/>
    <w:hidden/>
    <w:uiPriority w:val="61"/>
    <w:semiHidden/>
    <w:unhideWhenUsed/>
    <w:rsid w:val="002E31C8"/>
    <w:rPr>
      <w:color w:val="FFFFFF" w:themeColor="background1"/>
    </w:rPr>
    <w:tblPr>
      <w:tblStyleRowBandSize w:val="1"/>
      <w:tblStyleColBandSize w:val="1"/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622423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943634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</w:style>
  <w:style w:type="table" w:styleId="DarkList-Accent1">
    <w:name w:val="Dark List Accent 1"/>
    <w:basedOn w:val="TableNormal"/>
    <w:uiPriority w:val="65"/>
    <w:semiHidden/>
    <w:unhideWhenUsed/>
    <w:rsid w:val="002E31C8"/>
    <w:rPr>
      <w:color w:val="FFFFFF" w:themeColor="background1"/>
    </w:rPr>
    <w:tblPr>
      <w:tblStyleRowBandSize w:val="1"/>
      <w:tblStyleColBandSize w:val="1"/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table" w:styleId="DarkList-Accent4">
    <w:name w:val="Dark List Accent 4"/>
    <w:basedOn w:val="TableNormal"/>
    <w:hidden/>
    <w:uiPriority w:val="61"/>
    <w:semiHidden/>
    <w:unhideWhenUsed/>
    <w:rsid w:val="002E31C8"/>
    <w:rPr>
      <w:color w:val="FFFFFF" w:themeColor="background1"/>
    </w:rPr>
    <w:tblPr>
      <w:tblStyleRowBandSize w:val="1"/>
      <w:tblStyleColBandSize w:val="1"/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F3151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F497A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</w:style>
  <w:style w:type="table" w:styleId="DarkList-Accent3">
    <w:name w:val="Dark List Accent 3"/>
    <w:basedOn w:val="TableNormal"/>
    <w:uiPriority w:val="61"/>
    <w:semiHidden/>
    <w:unhideWhenUsed/>
    <w:rsid w:val="002E31C8"/>
    <w:rPr>
      <w:color w:val="FFFFFF" w:themeColor="background1"/>
    </w:rPr>
    <w:tblPr>
      <w:tblStyleRowBandSize w:val="1"/>
      <w:tblStyleColBandSize w:val="1"/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4E6128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6923C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</w:style>
  <w:style w:type="table" w:styleId="DarkList-Accent6">
    <w:name w:val="Dark List Accent 6"/>
    <w:basedOn w:val="TableNormal"/>
    <w:hidden/>
    <w:uiPriority w:val="61"/>
    <w:semiHidden/>
    <w:unhideWhenUsed/>
    <w:rsid w:val="002E31C8"/>
    <w:rPr>
      <w:color w:val="FFFFFF" w:themeColor="background1"/>
    </w:rPr>
    <w:tblPr>
      <w:tblStyleRowBandSize w:val="1"/>
      <w:tblStyleColBandSize w:val="1"/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table" w:customStyle="1" w:styleId="GridTable1Light-Accent11">
    <w:name w:val="Grid Table 1 Light - Accent 11"/>
    <w:basedOn w:val="TableNormal"/>
    <w:hidden/>
    <w:uiPriority w:val="46"/>
    <w:rsid w:val="002E31C8"/>
    <w:tblPr>
      <w:tblStyleRowBandSize w:val="1"/>
      <w:tblStyleColBandSize w:val="1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1Light-Accent21">
    <w:name w:val="Grid Table 1 Light - Accent 21"/>
    <w:basedOn w:val="TableNormal"/>
    <w:hidden/>
    <w:uiPriority w:val="46"/>
    <w:rsid w:val="002E31C8"/>
    <w:tblPr>
      <w:tblStyleRowBandSize w:val="1"/>
      <w:tblStyleColBandSize w:val="1"/>
      <w:tblBorders>
        <w:top w:val="single" w:sz="4" w:space="0" w:color="E5B8B7" w:themeColor="accent2" w:themeTint="66"/>
        <w:left w:val="single" w:sz="4" w:space="0" w:color="E5B8B7" w:themeColor="accent2" w:themeTint="66"/>
        <w:bottom w:val="single" w:sz="4" w:space="0" w:color="E5B8B7" w:themeColor="accent2" w:themeTint="66"/>
        <w:right w:val="single" w:sz="4" w:space="0" w:color="E5B8B7" w:themeColor="accent2" w:themeTint="66"/>
        <w:insideH w:val="single" w:sz="4" w:space="0" w:color="E5B8B7" w:themeColor="accent2" w:themeTint="66"/>
        <w:insideV w:val="single" w:sz="4" w:space="0" w:color="E5B8B7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D99594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D99594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1Light-Accent31">
    <w:name w:val="Grid Table 1 Light - Accent 31"/>
    <w:basedOn w:val="TableNormal"/>
    <w:hidden/>
    <w:uiPriority w:val="46"/>
    <w:rsid w:val="002E31C8"/>
    <w:tblPr>
      <w:tblStyleRowBandSize w:val="1"/>
      <w:tblStyleColBandSize w:val="1"/>
      <w:tblBorders>
        <w:top w:val="single" w:sz="4" w:space="0" w:color="D6E3BC" w:themeColor="accent3" w:themeTint="66"/>
        <w:left w:val="single" w:sz="4" w:space="0" w:color="D6E3BC" w:themeColor="accent3" w:themeTint="66"/>
        <w:bottom w:val="single" w:sz="4" w:space="0" w:color="D6E3BC" w:themeColor="accent3" w:themeTint="66"/>
        <w:right w:val="single" w:sz="4" w:space="0" w:color="D6E3BC" w:themeColor="accent3" w:themeTint="66"/>
        <w:insideH w:val="single" w:sz="4" w:space="0" w:color="D6E3BC" w:themeColor="accent3" w:themeTint="66"/>
        <w:insideV w:val="single" w:sz="4" w:space="0" w:color="D6E3BC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2D69B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2D69B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1Light-Accent41">
    <w:name w:val="Grid Table 1 Light - Accent 41"/>
    <w:basedOn w:val="TableNormal"/>
    <w:hidden/>
    <w:uiPriority w:val="46"/>
    <w:rsid w:val="002E31C8"/>
    <w:tblPr>
      <w:tblStyleRowBandSize w:val="1"/>
      <w:tblStyleColBandSize w:val="1"/>
      <w:tblBorders>
        <w:top w:val="single" w:sz="4" w:space="0" w:color="CCC0D9" w:themeColor="accent4" w:themeTint="66"/>
        <w:left w:val="single" w:sz="4" w:space="0" w:color="CCC0D9" w:themeColor="accent4" w:themeTint="66"/>
        <w:bottom w:val="single" w:sz="4" w:space="0" w:color="CCC0D9" w:themeColor="accent4" w:themeTint="66"/>
        <w:right w:val="single" w:sz="4" w:space="0" w:color="CCC0D9" w:themeColor="accent4" w:themeTint="66"/>
        <w:insideH w:val="single" w:sz="4" w:space="0" w:color="CCC0D9" w:themeColor="accent4" w:themeTint="66"/>
        <w:insideV w:val="single" w:sz="4" w:space="0" w:color="CCC0D9" w:themeColor="accent4" w:themeTint="66"/>
      </w:tblBorders>
    </w:tblPr>
    <w:tblStylePr w:type="firstRow">
      <w:rPr>
        <w:b/>
        <w:bCs/>
      </w:rPr>
      <w:tblPr/>
      <w:tcPr>
        <w:tcBorders>
          <w:bottom w:val="single" w:sz="12" w:space="0" w:color="B2A1C7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B2A1C7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1Light-Accent51">
    <w:name w:val="Grid Table 1 Light - Accent 51"/>
    <w:basedOn w:val="TableNormal"/>
    <w:hidden/>
    <w:uiPriority w:val="46"/>
    <w:rsid w:val="002E31C8"/>
    <w:tblPr>
      <w:tblStyleRowBandSize w:val="1"/>
      <w:tblStyleColBandSize w:val="1"/>
      <w:tblBorders>
        <w:top w:val="single" w:sz="4" w:space="0" w:color="B6DDE8" w:themeColor="accent5" w:themeTint="66"/>
        <w:left w:val="single" w:sz="4" w:space="0" w:color="B6DDE8" w:themeColor="accent5" w:themeTint="66"/>
        <w:bottom w:val="single" w:sz="4" w:space="0" w:color="B6DDE8" w:themeColor="accent5" w:themeTint="66"/>
        <w:right w:val="single" w:sz="4" w:space="0" w:color="B6DDE8" w:themeColor="accent5" w:themeTint="66"/>
        <w:insideH w:val="single" w:sz="4" w:space="0" w:color="B6DDE8" w:themeColor="accent5" w:themeTint="66"/>
        <w:insideV w:val="single" w:sz="4" w:space="0" w:color="B6DDE8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92CDDC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2CDDC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1Light-Accent61">
    <w:name w:val="Grid Table 1 Light - Accent 61"/>
    <w:basedOn w:val="TableNormal"/>
    <w:hidden/>
    <w:uiPriority w:val="46"/>
    <w:rsid w:val="002E31C8"/>
    <w:tblPr>
      <w:tblStyleRowBandSize w:val="1"/>
      <w:tblStyleColBandSize w:val="1"/>
      <w:tblBorders>
        <w:top w:val="single" w:sz="4" w:space="0" w:color="FBD4B4" w:themeColor="accent6" w:themeTint="66"/>
        <w:left w:val="single" w:sz="4" w:space="0" w:color="FBD4B4" w:themeColor="accent6" w:themeTint="66"/>
        <w:bottom w:val="single" w:sz="4" w:space="0" w:color="FBD4B4" w:themeColor="accent6" w:themeTint="66"/>
        <w:right w:val="single" w:sz="4" w:space="0" w:color="FBD4B4" w:themeColor="accent6" w:themeTint="66"/>
        <w:insideH w:val="single" w:sz="4" w:space="0" w:color="FBD4B4" w:themeColor="accent6" w:themeTint="66"/>
        <w:insideV w:val="single" w:sz="4" w:space="0" w:color="FBD4B4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FABF8F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ABF8F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21">
    <w:name w:val="Grid Table 21"/>
    <w:basedOn w:val="TableNormal"/>
    <w:hidden/>
    <w:uiPriority w:val="47"/>
    <w:rsid w:val="002E31C8"/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GridTable2-Accent11">
    <w:name w:val="Grid Table 2 - Accent 11"/>
    <w:basedOn w:val="TableNormal"/>
    <w:hidden/>
    <w:uiPriority w:val="47"/>
    <w:rsid w:val="002E31C8"/>
    <w:tblPr>
      <w:tblStyleRowBandSize w:val="1"/>
      <w:tblStyleColBandSize w:val="1"/>
      <w:tblBorders>
        <w:top w:val="single" w:sz="2" w:space="0" w:color="95B3D7" w:themeColor="accent1" w:themeTint="99"/>
        <w:bottom w:val="single" w:sz="2" w:space="0" w:color="95B3D7" w:themeColor="accent1" w:themeTint="99"/>
        <w:insideH w:val="single" w:sz="2" w:space="0" w:color="95B3D7" w:themeColor="accent1" w:themeTint="99"/>
        <w:insideV w:val="single" w:sz="2" w:space="0" w:color="95B3D7" w:themeColor="accen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5B3D7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DarkList-Accent5">
    <w:name w:val="Dark List Accent 5"/>
    <w:basedOn w:val="TableNormal"/>
    <w:uiPriority w:val="61"/>
    <w:semiHidden/>
    <w:unhideWhenUsed/>
    <w:rsid w:val="002E31C8"/>
    <w:rPr>
      <w:color w:val="FFFFFF" w:themeColor="background1"/>
    </w:rPr>
    <w:tblPr>
      <w:tblStyleRowBandSize w:val="1"/>
      <w:tblStyleColBandSize w:val="1"/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05867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1849B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</w:style>
  <w:style w:type="table" w:customStyle="1" w:styleId="GridTable2-Accent21">
    <w:name w:val="Grid Table 2 - Accent 21"/>
    <w:basedOn w:val="TableNormal"/>
    <w:hidden/>
    <w:uiPriority w:val="47"/>
    <w:rsid w:val="002E31C8"/>
    <w:tblPr>
      <w:tblStyleRowBandSize w:val="1"/>
      <w:tblStyleColBandSize w:val="1"/>
      <w:tblBorders>
        <w:top w:val="single" w:sz="2" w:space="0" w:color="D99594" w:themeColor="accent2" w:themeTint="99"/>
        <w:bottom w:val="single" w:sz="2" w:space="0" w:color="D99594" w:themeColor="accent2" w:themeTint="99"/>
        <w:insideH w:val="single" w:sz="2" w:space="0" w:color="D99594" w:themeColor="accent2" w:themeTint="99"/>
        <w:insideV w:val="single" w:sz="2" w:space="0" w:color="D99594" w:themeColor="accent2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D99594" w:themeColor="accent2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D99594" w:themeColor="accent2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LightGrid">
    <w:name w:val="Light Grid"/>
    <w:basedOn w:val="TableNormal"/>
    <w:hidden/>
    <w:uiPriority w:val="99"/>
    <w:semiHidden/>
    <w:unhideWhenUsed/>
    <w:rsid w:val="002E31C8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customStyle="1" w:styleId="GridTable2-Accent31">
    <w:name w:val="Grid Table 2 - Accent 31"/>
    <w:basedOn w:val="TableNormal"/>
    <w:hidden/>
    <w:uiPriority w:val="47"/>
    <w:rsid w:val="002E31C8"/>
    <w:tblPr>
      <w:tblStyleRowBandSize w:val="1"/>
      <w:tblStyleColBandSize w:val="1"/>
      <w:tblBorders>
        <w:top w:val="single" w:sz="2" w:space="0" w:color="C2D69B" w:themeColor="accent3" w:themeTint="99"/>
        <w:bottom w:val="single" w:sz="2" w:space="0" w:color="C2D69B" w:themeColor="accent3" w:themeTint="99"/>
        <w:insideH w:val="single" w:sz="2" w:space="0" w:color="C2D69B" w:themeColor="accent3" w:themeTint="99"/>
        <w:insideV w:val="single" w:sz="2" w:space="0" w:color="C2D69B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2D69B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2D69B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customStyle="1" w:styleId="GridTable2-Accent41">
    <w:name w:val="Grid Table 2 - Accent 41"/>
    <w:basedOn w:val="TableNormal"/>
    <w:hidden/>
    <w:uiPriority w:val="47"/>
    <w:rsid w:val="002E31C8"/>
    <w:tblPr>
      <w:tblStyleRowBandSize w:val="1"/>
      <w:tblStyleColBandSize w:val="1"/>
      <w:tblBorders>
        <w:top w:val="single" w:sz="2" w:space="0" w:color="B2A1C7" w:themeColor="accent4" w:themeTint="99"/>
        <w:bottom w:val="single" w:sz="2" w:space="0" w:color="B2A1C7" w:themeColor="accent4" w:themeTint="99"/>
        <w:insideH w:val="single" w:sz="2" w:space="0" w:color="B2A1C7" w:themeColor="accent4" w:themeTint="99"/>
        <w:insideV w:val="single" w:sz="2" w:space="0" w:color="B2A1C7" w:themeColor="accent4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B2A1C7" w:themeColor="accent4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B2A1C7" w:themeColor="accent4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customStyle="1" w:styleId="GridTable2-Accent51">
    <w:name w:val="Grid Table 2 - Accent 51"/>
    <w:basedOn w:val="TableNormal"/>
    <w:hidden/>
    <w:uiPriority w:val="47"/>
    <w:rsid w:val="002E31C8"/>
    <w:tblPr>
      <w:tblStyleRowBandSize w:val="1"/>
      <w:tblStyleColBandSize w:val="1"/>
      <w:tblBorders>
        <w:top w:val="single" w:sz="2" w:space="0" w:color="92CDDC" w:themeColor="accent5" w:themeTint="99"/>
        <w:bottom w:val="single" w:sz="2" w:space="0" w:color="92CDDC" w:themeColor="accent5" w:themeTint="99"/>
        <w:insideH w:val="single" w:sz="2" w:space="0" w:color="92CDDC" w:themeColor="accent5" w:themeTint="99"/>
        <w:insideV w:val="single" w:sz="2" w:space="0" w:color="92CDDC" w:themeColor="accent5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2CDDC" w:themeColor="accent5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2CDDC" w:themeColor="accent5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customStyle="1" w:styleId="GridTable2-Accent61">
    <w:name w:val="Grid Table 2 - Accent 61"/>
    <w:basedOn w:val="TableNormal"/>
    <w:hidden/>
    <w:uiPriority w:val="47"/>
    <w:rsid w:val="002E31C8"/>
    <w:tblPr>
      <w:tblStyleRowBandSize w:val="1"/>
      <w:tblStyleColBandSize w:val="1"/>
      <w:tblBorders>
        <w:top w:val="single" w:sz="2" w:space="0" w:color="FABF8F" w:themeColor="accent6" w:themeTint="99"/>
        <w:bottom w:val="single" w:sz="2" w:space="0" w:color="FABF8F" w:themeColor="accent6" w:themeTint="99"/>
        <w:insideH w:val="single" w:sz="2" w:space="0" w:color="FABF8F" w:themeColor="accent6" w:themeTint="99"/>
        <w:insideV w:val="single" w:sz="2" w:space="0" w:color="FABF8F" w:themeColor="accent6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ABF8F" w:themeColor="accent6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ABF8F" w:themeColor="accent6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customStyle="1" w:styleId="GridTable31">
    <w:name w:val="Grid Table 31"/>
    <w:basedOn w:val="TableNormal"/>
    <w:hidden/>
    <w:uiPriority w:val="48"/>
    <w:rsid w:val="002E31C8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customStyle="1" w:styleId="GridTable3-Accent11">
    <w:name w:val="Grid Table 3 - Accent 11"/>
    <w:basedOn w:val="TableNormal"/>
    <w:hidden/>
    <w:uiPriority w:val="48"/>
    <w:rsid w:val="002E31C8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  <w:tblStylePr w:type="neCell">
      <w:tblPr/>
      <w:tcPr>
        <w:tcBorders>
          <w:bottom w:val="single" w:sz="4" w:space="0" w:color="95B3D7" w:themeColor="accent1" w:themeTint="99"/>
        </w:tcBorders>
      </w:tcPr>
    </w:tblStylePr>
    <w:tblStylePr w:type="nwCell">
      <w:tblPr/>
      <w:tcPr>
        <w:tcBorders>
          <w:bottom w:val="single" w:sz="4" w:space="0" w:color="95B3D7" w:themeColor="accent1" w:themeTint="99"/>
        </w:tcBorders>
      </w:tcPr>
    </w:tblStylePr>
    <w:tblStylePr w:type="seCell">
      <w:tblPr/>
      <w:tcPr>
        <w:tcBorders>
          <w:top w:val="single" w:sz="4" w:space="0" w:color="95B3D7" w:themeColor="accent1" w:themeTint="99"/>
        </w:tcBorders>
      </w:tcPr>
    </w:tblStylePr>
    <w:tblStylePr w:type="swCell">
      <w:tblPr/>
      <w:tcPr>
        <w:tcBorders>
          <w:top w:val="single" w:sz="4" w:space="0" w:color="95B3D7" w:themeColor="accent1" w:themeTint="99"/>
        </w:tcBorders>
      </w:tcPr>
    </w:tblStylePr>
  </w:style>
  <w:style w:type="table" w:customStyle="1" w:styleId="GridTable3-Accent21">
    <w:name w:val="Grid Table 3 - Accent 21"/>
    <w:basedOn w:val="TableNormal"/>
    <w:hidden/>
    <w:uiPriority w:val="48"/>
    <w:rsid w:val="002E31C8"/>
    <w:tblPr>
      <w:tblStyleRowBandSize w:val="1"/>
      <w:tblStyleColBandSize w:val="1"/>
      <w:tblBorders>
        <w:top w:val="single" w:sz="4" w:space="0" w:color="D99594" w:themeColor="accent2" w:themeTint="99"/>
        <w:left w:val="single" w:sz="4" w:space="0" w:color="D99594" w:themeColor="accent2" w:themeTint="99"/>
        <w:bottom w:val="single" w:sz="4" w:space="0" w:color="D99594" w:themeColor="accent2" w:themeTint="99"/>
        <w:right w:val="single" w:sz="4" w:space="0" w:color="D99594" w:themeColor="accent2" w:themeTint="99"/>
        <w:insideH w:val="single" w:sz="4" w:space="0" w:color="D99594" w:themeColor="accent2" w:themeTint="99"/>
        <w:insideV w:val="single" w:sz="4" w:space="0" w:color="D99594" w:themeColor="accent2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  <w:tblStylePr w:type="neCell">
      <w:tblPr/>
      <w:tcPr>
        <w:tcBorders>
          <w:bottom w:val="single" w:sz="4" w:space="0" w:color="D99594" w:themeColor="accent2" w:themeTint="99"/>
        </w:tcBorders>
      </w:tcPr>
    </w:tblStylePr>
    <w:tblStylePr w:type="nwCell">
      <w:tblPr/>
      <w:tcPr>
        <w:tcBorders>
          <w:bottom w:val="single" w:sz="4" w:space="0" w:color="D99594" w:themeColor="accent2" w:themeTint="99"/>
        </w:tcBorders>
      </w:tcPr>
    </w:tblStylePr>
    <w:tblStylePr w:type="seCell">
      <w:tblPr/>
      <w:tcPr>
        <w:tcBorders>
          <w:top w:val="single" w:sz="4" w:space="0" w:color="D99594" w:themeColor="accent2" w:themeTint="99"/>
        </w:tcBorders>
      </w:tcPr>
    </w:tblStylePr>
    <w:tblStylePr w:type="swCell">
      <w:tblPr/>
      <w:tcPr>
        <w:tcBorders>
          <w:top w:val="single" w:sz="4" w:space="0" w:color="D99594" w:themeColor="accent2" w:themeTint="99"/>
        </w:tcBorders>
      </w:tcPr>
    </w:tblStylePr>
  </w:style>
  <w:style w:type="table" w:customStyle="1" w:styleId="GridTable3-Accent31">
    <w:name w:val="Grid Table 3 - Accent 31"/>
    <w:basedOn w:val="TableNormal"/>
    <w:hidden/>
    <w:uiPriority w:val="48"/>
    <w:rsid w:val="002E31C8"/>
    <w:tblPr>
      <w:tblStyleRowBandSize w:val="1"/>
      <w:tblStyleColBandSize w:val="1"/>
      <w:tblBorders>
        <w:top w:val="single" w:sz="4" w:space="0" w:color="C2D69B" w:themeColor="accent3" w:themeTint="99"/>
        <w:left w:val="single" w:sz="4" w:space="0" w:color="C2D69B" w:themeColor="accent3" w:themeTint="99"/>
        <w:bottom w:val="single" w:sz="4" w:space="0" w:color="C2D69B" w:themeColor="accent3" w:themeTint="99"/>
        <w:right w:val="single" w:sz="4" w:space="0" w:color="C2D69B" w:themeColor="accent3" w:themeTint="99"/>
        <w:insideH w:val="single" w:sz="4" w:space="0" w:color="C2D69B" w:themeColor="accent3" w:themeTint="99"/>
        <w:insideV w:val="single" w:sz="4" w:space="0" w:color="C2D69B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  <w:tblStylePr w:type="neCell">
      <w:tblPr/>
      <w:tcPr>
        <w:tcBorders>
          <w:bottom w:val="single" w:sz="4" w:space="0" w:color="C2D69B" w:themeColor="accent3" w:themeTint="99"/>
        </w:tcBorders>
      </w:tcPr>
    </w:tblStylePr>
    <w:tblStylePr w:type="nwCell">
      <w:tblPr/>
      <w:tcPr>
        <w:tcBorders>
          <w:bottom w:val="single" w:sz="4" w:space="0" w:color="C2D69B" w:themeColor="accent3" w:themeTint="99"/>
        </w:tcBorders>
      </w:tcPr>
    </w:tblStylePr>
    <w:tblStylePr w:type="seCell">
      <w:tblPr/>
      <w:tcPr>
        <w:tcBorders>
          <w:top w:val="single" w:sz="4" w:space="0" w:color="C2D69B" w:themeColor="accent3" w:themeTint="99"/>
        </w:tcBorders>
      </w:tcPr>
    </w:tblStylePr>
    <w:tblStylePr w:type="swCell">
      <w:tblPr/>
      <w:tcPr>
        <w:tcBorders>
          <w:top w:val="single" w:sz="4" w:space="0" w:color="C2D69B" w:themeColor="accent3" w:themeTint="99"/>
        </w:tcBorders>
      </w:tcPr>
    </w:tblStylePr>
  </w:style>
  <w:style w:type="table" w:customStyle="1" w:styleId="GridTable3-Accent41">
    <w:name w:val="Grid Table 3 - Accent 41"/>
    <w:basedOn w:val="TableNormal"/>
    <w:hidden/>
    <w:uiPriority w:val="48"/>
    <w:rsid w:val="002E31C8"/>
    <w:tblPr>
      <w:tblStyleRowBandSize w:val="1"/>
      <w:tblStyleColBandSize w:val="1"/>
      <w:tblBorders>
        <w:top w:val="single" w:sz="4" w:space="0" w:color="B2A1C7" w:themeColor="accent4" w:themeTint="99"/>
        <w:left w:val="single" w:sz="4" w:space="0" w:color="B2A1C7" w:themeColor="accent4" w:themeTint="99"/>
        <w:bottom w:val="single" w:sz="4" w:space="0" w:color="B2A1C7" w:themeColor="accent4" w:themeTint="99"/>
        <w:right w:val="single" w:sz="4" w:space="0" w:color="B2A1C7" w:themeColor="accent4" w:themeTint="99"/>
        <w:insideH w:val="single" w:sz="4" w:space="0" w:color="B2A1C7" w:themeColor="accent4" w:themeTint="99"/>
        <w:insideV w:val="single" w:sz="4" w:space="0" w:color="B2A1C7" w:themeColor="accent4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  <w:tblStylePr w:type="neCell">
      <w:tblPr/>
      <w:tcPr>
        <w:tcBorders>
          <w:bottom w:val="single" w:sz="4" w:space="0" w:color="B2A1C7" w:themeColor="accent4" w:themeTint="99"/>
        </w:tcBorders>
      </w:tcPr>
    </w:tblStylePr>
    <w:tblStylePr w:type="nwCell">
      <w:tblPr/>
      <w:tcPr>
        <w:tcBorders>
          <w:bottom w:val="single" w:sz="4" w:space="0" w:color="B2A1C7" w:themeColor="accent4" w:themeTint="99"/>
        </w:tcBorders>
      </w:tcPr>
    </w:tblStylePr>
    <w:tblStylePr w:type="seCell">
      <w:tblPr/>
      <w:tcPr>
        <w:tcBorders>
          <w:top w:val="single" w:sz="4" w:space="0" w:color="B2A1C7" w:themeColor="accent4" w:themeTint="99"/>
        </w:tcBorders>
      </w:tcPr>
    </w:tblStylePr>
    <w:tblStylePr w:type="swCell">
      <w:tblPr/>
      <w:tcPr>
        <w:tcBorders>
          <w:top w:val="single" w:sz="4" w:space="0" w:color="B2A1C7" w:themeColor="accent4" w:themeTint="99"/>
        </w:tcBorders>
      </w:tcPr>
    </w:tblStylePr>
  </w:style>
  <w:style w:type="table" w:customStyle="1" w:styleId="GridTable3-Accent51">
    <w:name w:val="Grid Table 3 - Accent 51"/>
    <w:basedOn w:val="TableNormal"/>
    <w:hidden/>
    <w:uiPriority w:val="48"/>
    <w:rsid w:val="002E31C8"/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  <w:insideV w:val="single" w:sz="4" w:space="0" w:color="92CDDC" w:themeColor="accent5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  <w:tblStylePr w:type="neCell">
      <w:tblPr/>
      <w:tcPr>
        <w:tcBorders>
          <w:bottom w:val="single" w:sz="4" w:space="0" w:color="92CDDC" w:themeColor="accent5" w:themeTint="99"/>
        </w:tcBorders>
      </w:tcPr>
    </w:tblStylePr>
    <w:tblStylePr w:type="nwCell">
      <w:tblPr/>
      <w:tcPr>
        <w:tcBorders>
          <w:bottom w:val="single" w:sz="4" w:space="0" w:color="92CDDC" w:themeColor="accent5" w:themeTint="99"/>
        </w:tcBorders>
      </w:tcPr>
    </w:tblStylePr>
    <w:tblStylePr w:type="seCell">
      <w:tblPr/>
      <w:tcPr>
        <w:tcBorders>
          <w:top w:val="single" w:sz="4" w:space="0" w:color="92CDDC" w:themeColor="accent5" w:themeTint="99"/>
        </w:tcBorders>
      </w:tcPr>
    </w:tblStylePr>
    <w:tblStylePr w:type="swCell">
      <w:tblPr/>
      <w:tcPr>
        <w:tcBorders>
          <w:top w:val="single" w:sz="4" w:space="0" w:color="92CDDC" w:themeColor="accent5" w:themeTint="99"/>
        </w:tcBorders>
      </w:tcPr>
    </w:tblStylePr>
  </w:style>
  <w:style w:type="table" w:customStyle="1" w:styleId="GridTable3-Accent61">
    <w:name w:val="Grid Table 3 - Accent 61"/>
    <w:basedOn w:val="TableNormal"/>
    <w:hidden/>
    <w:uiPriority w:val="48"/>
    <w:rsid w:val="002E31C8"/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  <w:tblStylePr w:type="neCell">
      <w:tblPr/>
      <w:tcPr>
        <w:tcBorders>
          <w:bottom w:val="single" w:sz="4" w:space="0" w:color="FABF8F" w:themeColor="accent6" w:themeTint="99"/>
        </w:tcBorders>
      </w:tcPr>
    </w:tblStylePr>
    <w:tblStylePr w:type="nwCell">
      <w:tblPr/>
      <w:tcPr>
        <w:tcBorders>
          <w:bottom w:val="single" w:sz="4" w:space="0" w:color="FABF8F" w:themeColor="accent6" w:themeTint="99"/>
        </w:tcBorders>
      </w:tcPr>
    </w:tblStylePr>
    <w:tblStylePr w:type="seCell">
      <w:tblPr/>
      <w:tcPr>
        <w:tcBorders>
          <w:top w:val="single" w:sz="4" w:space="0" w:color="FABF8F" w:themeColor="accent6" w:themeTint="99"/>
        </w:tcBorders>
      </w:tcPr>
    </w:tblStylePr>
    <w:tblStylePr w:type="swCell">
      <w:tblPr/>
      <w:tcPr>
        <w:tcBorders>
          <w:top w:val="single" w:sz="4" w:space="0" w:color="FABF8F" w:themeColor="accent6" w:themeTint="99"/>
        </w:tcBorders>
      </w:tcPr>
    </w:tblStylePr>
  </w:style>
  <w:style w:type="table" w:customStyle="1" w:styleId="GridTable41">
    <w:name w:val="Grid Table 41"/>
    <w:basedOn w:val="TableNormal"/>
    <w:hidden/>
    <w:uiPriority w:val="49"/>
    <w:rsid w:val="002E31C8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GridTable4-Accent11">
    <w:name w:val="Grid Table 4 - Accent 11"/>
    <w:basedOn w:val="TableNormal"/>
    <w:hidden/>
    <w:uiPriority w:val="49"/>
    <w:rsid w:val="002E31C8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customStyle="1" w:styleId="GridTable4-Accent21">
    <w:name w:val="Grid Table 4 - Accent 21"/>
    <w:basedOn w:val="TableNormal"/>
    <w:hidden/>
    <w:uiPriority w:val="49"/>
    <w:rsid w:val="002E31C8"/>
    <w:tblPr>
      <w:tblStyleRowBandSize w:val="1"/>
      <w:tblStyleColBandSize w:val="1"/>
      <w:tblBorders>
        <w:top w:val="single" w:sz="4" w:space="0" w:color="D99594" w:themeColor="accent2" w:themeTint="99"/>
        <w:left w:val="single" w:sz="4" w:space="0" w:color="D99594" w:themeColor="accent2" w:themeTint="99"/>
        <w:bottom w:val="single" w:sz="4" w:space="0" w:color="D99594" w:themeColor="accent2" w:themeTint="99"/>
        <w:right w:val="single" w:sz="4" w:space="0" w:color="D99594" w:themeColor="accent2" w:themeTint="99"/>
        <w:insideH w:val="single" w:sz="4" w:space="0" w:color="D99594" w:themeColor="accent2" w:themeTint="99"/>
        <w:insideV w:val="single" w:sz="4" w:space="0" w:color="D99594" w:themeColor="accent2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C0504D" w:themeColor="accent2"/>
          <w:left w:val="single" w:sz="4" w:space="0" w:color="C0504D" w:themeColor="accent2"/>
          <w:bottom w:val="single" w:sz="4" w:space="0" w:color="C0504D" w:themeColor="accent2"/>
          <w:right w:val="single" w:sz="4" w:space="0" w:color="C0504D" w:themeColor="accent2"/>
          <w:insideH w:val="nil"/>
          <w:insideV w:val="nil"/>
        </w:tcBorders>
        <w:shd w:val="clear" w:color="auto" w:fill="C0504D" w:themeFill="accent2"/>
      </w:tcPr>
    </w:tblStylePr>
    <w:tblStylePr w:type="lastRow">
      <w:rPr>
        <w:b/>
        <w:bCs/>
      </w:rPr>
      <w:tblPr/>
      <w:tcPr>
        <w:tcBorders>
          <w:top w:val="double" w:sz="4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customStyle="1" w:styleId="GridTable4-Accent31">
    <w:name w:val="Grid Table 4 - Accent 31"/>
    <w:basedOn w:val="TableNormal"/>
    <w:hidden/>
    <w:uiPriority w:val="49"/>
    <w:rsid w:val="002E31C8"/>
    <w:tblPr>
      <w:tblStyleRowBandSize w:val="1"/>
      <w:tblStyleColBandSize w:val="1"/>
      <w:tblBorders>
        <w:top w:val="single" w:sz="4" w:space="0" w:color="C2D69B" w:themeColor="accent3" w:themeTint="99"/>
        <w:left w:val="single" w:sz="4" w:space="0" w:color="C2D69B" w:themeColor="accent3" w:themeTint="99"/>
        <w:bottom w:val="single" w:sz="4" w:space="0" w:color="C2D69B" w:themeColor="accent3" w:themeTint="99"/>
        <w:right w:val="single" w:sz="4" w:space="0" w:color="C2D69B" w:themeColor="accent3" w:themeTint="99"/>
        <w:insideH w:val="single" w:sz="4" w:space="0" w:color="C2D69B" w:themeColor="accent3" w:themeTint="99"/>
        <w:insideV w:val="single" w:sz="4" w:space="0" w:color="C2D69B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9BBB59" w:themeColor="accent3"/>
          <w:left w:val="single" w:sz="4" w:space="0" w:color="9BBB59" w:themeColor="accent3"/>
          <w:bottom w:val="single" w:sz="4" w:space="0" w:color="9BBB59" w:themeColor="accent3"/>
          <w:right w:val="single" w:sz="4" w:space="0" w:color="9BBB59" w:themeColor="accent3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</w:rPr>
      <w:tblPr/>
      <w:tcPr>
        <w:tcBorders>
          <w:top w:val="double" w:sz="4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customStyle="1" w:styleId="GridTable4-Accent41">
    <w:name w:val="Grid Table 4 - Accent 41"/>
    <w:basedOn w:val="TableNormal"/>
    <w:hidden/>
    <w:uiPriority w:val="49"/>
    <w:rsid w:val="002E31C8"/>
    <w:tblPr>
      <w:tblStyleRowBandSize w:val="1"/>
      <w:tblStyleColBandSize w:val="1"/>
      <w:tblBorders>
        <w:top w:val="single" w:sz="4" w:space="0" w:color="B2A1C7" w:themeColor="accent4" w:themeTint="99"/>
        <w:left w:val="single" w:sz="4" w:space="0" w:color="B2A1C7" w:themeColor="accent4" w:themeTint="99"/>
        <w:bottom w:val="single" w:sz="4" w:space="0" w:color="B2A1C7" w:themeColor="accent4" w:themeTint="99"/>
        <w:right w:val="single" w:sz="4" w:space="0" w:color="B2A1C7" w:themeColor="accent4" w:themeTint="99"/>
        <w:insideH w:val="single" w:sz="4" w:space="0" w:color="B2A1C7" w:themeColor="accent4" w:themeTint="99"/>
        <w:insideV w:val="single" w:sz="4" w:space="0" w:color="B2A1C7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8064A2" w:themeColor="accent4"/>
          <w:left w:val="single" w:sz="4" w:space="0" w:color="8064A2" w:themeColor="accent4"/>
          <w:bottom w:val="single" w:sz="4" w:space="0" w:color="8064A2" w:themeColor="accent4"/>
          <w:right w:val="single" w:sz="4" w:space="0" w:color="8064A2" w:themeColor="accent4"/>
          <w:insideH w:val="nil"/>
          <w:insideV w:val="nil"/>
        </w:tcBorders>
        <w:shd w:val="clear" w:color="auto" w:fill="8064A2" w:themeFill="accent4"/>
      </w:tcPr>
    </w:tblStylePr>
    <w:tblStylePr w:type="lastRow">
      <w:rPr>
        <w:b/>
        <w:bCs/>
      </w:rPr>
      <w:tblPr/>
      <w:tcPr>
        <w:tcBorders>
          <w:top w:val="double" w:sz="4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customStyle="1" w:styleId="GridTable4-Accent51">
    <w:name w:val="Grid Table 4 - Accent 51"/>
    <w:basedOn w:val="TableNormal"/>
    <w:hidden/>
    <w:uiPriority w:val="49"/>
    <w:rsid w:val="002E31C8"/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  <w:insideV w:val="single" w:sz="4" w:space="0" w:color="92CDDC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BACC6" w:themeColor="accent5"/>
          <w:left w:val="single" w:sz="4" w:space="0" w:color="4BACC6" w:themeColor="accent5"/>
          <w:bottom w:val="single" w:sz="4" w:space="0" w:color="4BACC6" w:themeColor="accent5"/>
          <w:right w:val="single" w:sz="4" w:space="0" w:color="4BACC6" w:themeColor="accent5"/>
          <w:insideH w:val="nil"/>
          <w:insideV w:val="nil"/>
        </w:tcBorders>
        <w:shd w:val="clear" w:color="auto" w:fill="4BACC6" w:themeFill="accent5"/>
      </w:tcPr>
    </w:tblStylePr>
    <w:tblStylePr w:type="lastRow">
      <w:rPr>
        <w:b/>
        <w:bCs/>
      </w:rPr>
      <w:tblPr/>
      <w:tcPr>
        <w:tcBorders>
          <w:top w:val="double" w:sz="4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customStyle="1" w:styleId="GridTable4-Accent61">
    <w:name w:val="Grid Table 4 - Accent 61"/>
    <w:basedOn w:val="TableNormal"/>
    <w:hidden/>
    <w:uiPriority w:val="49"/>
    <w:rsid w:val="002E31C8"/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79646" w:themeColor="accent6"/>
          <w:left w:val="single" w:sz="4" w:space="0" w:color="F79646" w:themeColor="accent6"/>
          <w:bottom w:val="single" w:sz="4" w:space="0" w:color="F79646" w:themeColor="accent6"/>
          <w:right w:val="single" w:sz="4" w:space="0" w:color="F79646" w:themeColor="accent6"/>
          <w:insideH w:val="nil"/>
          <w:insideV w:val="nil"/>
        </w:tcBorders>
        <w:shd w:val="clear" w:color="auto" w:fill="F79646" w:themeFill="accent6"/>
      </w:tcPr>
    </w:tblStylePr>
    <w:tblStylePr w:type="lastRow">
      <w:rPr>
        <w:b/>
        <w:bCs/>
      </w:rPr>
      <w:tblPr/>
      <w:tcPr>
        <w:tcBorders>
          <w:top w:val="double" w:sz="4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customStyle="1" w:styleId="GridTable5Dark1">
    <w:name w:val="Grid Table 5 Dark1"/>
    <w:basedOn w:val="TableNormal"/>
    <w:hidden/>
    <w:uiPriority w:val="50"/>
    <w:rsid w:val="002E31C8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999999" w:themeFill="text1" w:themeFillTint="66"/>
      </w:tcPr>
    </w:tblStylePr>
  </w:style>
  <w:style w:type="table" w:customStyle="1" w:styleId="GridTable5Dark-Accent11">
    <w:name w:val="Grid Table 5 Dark - Accent 11"/>
    <w:basedOn w:val="TableNormal"/>
    <w:hidden/>
    <w:uiPriority w:val="50"/>
    <w:rsid w:val="002E31C8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customStyle="1" w:styleId="GridTable5Dark-Accent21">
    <w:name w:val="Grid Table 5 Dark - Accent 21"/>
    <w:basedOn w:val="TableNormal"/>
    <w:hidden/>
    <w:uiPriority w:val="50"/>
    <w:rsid w:val="002E31C8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2DBDB" w:themeFill="accent2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C0504D" w:themeFill="accent2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E5B8B7" w:themeFill="accent2" w:themeFillTint="66"/>
      </w:tcPr>
    </w:tblStylePr>
  </w:style>
  <w:style w:type="table" w:customStyle="1" w:styleId="GridTable5Dark-Accent31">
    <w:name w:val="Grid Table 5 Dark - Accent 31"/>
    <w:basedOn w:val="TableNormal"/>
    <w:hidden/>
    <w:uiPriority w:val="50"/>
    <w:rsid w:val="002E31C8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table" w:customStyle="1" w:styleId="GridTable5Dark-Accent41">
    <w:name w:val="Grid Table 5 Dark - Accent 41"/>
    <w:basedOn w:val="TableNormal"/>
    <w:hidden/>
    <w:uiPriority w:val="50"/>
    <w:rsid w:val="002E31C8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5DFEC" w:themeFill="accent4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8064A2" w:themeFill="accent4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CCC0D9" w:themeFill="accent4" w:themeFillTint="66"/>
      </w:tcPr>
    </w:tblStylePr>
  </w:style>
  <w:style w:type="table" w:customStyle="1" w:styleId="GridTable5Dark-Accent51">
    <w:name w:val="Grid Table 5 Dark - Accent 51"/>
    <w:basedOn w:val="TableNormal"/>
    <w:hidden/>
    <w:uiPriority w:val="50"/>
    <w:rsid w:val="002E31C8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AEEF3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BACC6" w:themeFill="accent5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B6DDE8" w:themeFill="accent5" w:themeFillTint="66"/>
      </w:tcPr>
    </w:tblStylePr>
  </w:style>
  <w:style w:type="table" w:customStyle="1" w:styleId="GridTable5Dark-Accent61">
    <w:name w:val="Grid Table 5 Dark - Accent 61"/>
    <w:basedOn w:val="TableNormal"/>
    <w:hidden/>
    <w:uiPriority w:val="50"/>
    <w:rsid w:val="002E31C8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DE9D9" w:themeFill="accent6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F79646" w:themeFill="accent6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D4B4" w:themeFill="accent6" w:themeFillTint="66"/>
      </w:tcPr>
    </w:tblStylePr>
  </w:style>
  <w:style w:type="table" w:customStyle="1" w:styleId="GridTable6Colorful1">
    <w:name w:val="Grid Table 6 Colorful1"/>
    <w:basedOn w:val="TableNormal"/>
    <w:hidden/>
    <w:uiPriority w:val="51"/>
    <w:rsid w:val="002E31C8"/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GridTable6Colorful-Accent11">
    <w:name w:val="Grid Table 6 Colorful - Accent 11"/>
    <w:basedOn w:val="TableNormal"/>
    <w:hidden/>
    <w:uiPriority w:val="51"/>
    <w:rsid w:val="002E31C8"/>
    <w:rPr>
      <w:color w:val="365F91" w:themeColor="accent1" w:themeShade="BF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customStyle="1" w:styleId="GridTable6Colorful-Accent21">
    <w:name w:val="Grid Table 6 Colorful - Accent 21"/>
    <w:basedOn w:val="TableNormal"/>
    <w:hidden/>
    <w:uiPriority w:val="51"/>
    <w:rsid w:val="002E31C8"/>
    <w:rPr>
      <w:color w:val="943634" w:themeColor="accent2" w:themeShade="BF"/>
    </w:rPr>
    <w:tblPr>
      <w:tblStyleRowBandSize w:val="1"/>
      <w:tblStyleColBandSize w:val="1"/>
      <w:tblBorders>
        <w:top w:val="single" w:sz="4" w:space="0" w:color="D99594" w:themeColor="accent2" w:themeTint="99"/>
        <w:left w:val="single" w:sz="4" w:space="0" w:color="D99594" w:themeColor="accent2" w:themeTint="99"/>
        <w:bottom w:val="single" w:sz="4" w:space="0" w:color="D99594" w:themeColor="accent2" w:themeTint="99"/>
        <w:right w:val="single" w:sz="4" w:space="0" w:color="D99594" w:themeColor="accent2" w:themeTint="99"/>
        <w:insideH w:val="single" w:sz="4" w:space="0" w:color="D99594" w:themeColor="accent2" w:themeTint="99"/>
        <w:insideV w:val="single" w:sz="4" w:space="0" w:color="D99594" w:themeColor="accent2" w:themeTint="99"/>
      </w:tblBorders>
    </w:tblPr>
    <w:tblStylePr w:type="firstRow">
      <w:rPr>
        <w:b/>
        <w:bCs/>
      </w:rPr>
      <w:tblPr/>
      <w:tcPr>
        <w:tcBorders>
          <w:bottom w:val="single" w:sz="12" w:space="0" w:color="D99594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D99594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customStyle="1" w:styleId="GridTable6Colorful-Accent31">
    <w:name w:val="Grid Table 6 Colorful - Accent 31"/>
    <w:basedOn w:val="TableNormal"/>
    <w:hidden/>
    <w:uiPriority w:val="51"/>
    <w:rsid w:val="002E31C8"/>
    <w:rPr>
      <w:color w:val="76923C" w:themeColor="accent3" w:themeShade="BF"/>
    </w:rPr>
    <w:tblPr>
      <w:tblStyleRowBandSize w:val="1"/>
      <w:tblStyleColBandSize w:val="1"/>
      <w:tblBorders>
        <w:top w:val="single" w:sz="4" w:space="0" w:color="C2D69B" w:themeColor="accent3" w:themeTint="99"/>
        <w:left w:val="single" w:sz="4" w:space="0" w:color="C2D69B" w:themeColor="accent3" w:themeTint="99"/>
        <w:bottom w:val="single" w:sz="4" w:space="0" w:color="C2D69B" w:themeColor="accent3" w:themeTint="99"/>
        <w:right w:val="single" w:sz="4" w:space="0" w:color="C2D69B" w:themeColor="accent3" w:themeTint="99"/>
        <w:insideH w:val="single" w:sz="4" w:space="0" w:color="C2D69B" w:themeColor="accent3" w:themeTint="99"/>
        <w:insideV w:val="single" w:sz="4" w:space="0" w:color="C2D69B" w:themeColor="accent3" w:themeTint="99"/>
      </w:tblBorders>
    </w:tblPr>
    <w:tblStylePr w:type="firstRow">
      <w:rPr>
        <w:b/>
        <w:bCs/>
      </w:rPr>
      <w:tblPr/>
      <w:tcPr>
        <w:tcBorders>
          <w:bottom w:val="single" w:sz="12" w:space="0" w:color="C2D69B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C2D69B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customStyle="1" w:styleId="GridTable6Colorful-Accent41">
    <w:name w:val="Grid Table 6 Colorful - Accent 41"/>
    <w:basedOn w:val="TableNormal"/>
    <w:hidden/>
    <w:uiPriority w:val="51"/>
    <w:rsid w:val="002E31C8"/>
    <w:rPr>
      <w:color w:val="5F497A" w:themeColor="accent4" w:themeShade="BF"/>
    </w:rPr>
    <w:tblPr>
      <w:tblStyleRowBandSize w:val="1"/>
      <w:tblStyleColBandSize w:val="1"/>
      <w:tblBorders>
        <w:top w:val="single" w:sz="4" w:space="0" w:color="B2A1C7" w:themeColor="accent4" w:themeTint="99"/>
        <w:left w:val="single" w:sz="4" w:space="0" w:color="B2A1C7" w:themeColor="accent4" w:themeTint="99"/>
        <w:bottom w:val="single" w:sz="4" w:space="0" w:color="B2A1C7" w:themeColor="accent4" w:themeTint="99"/>
        <w:right w:val="single" w:sz="4" w:space="0" w:color="B2A1C7" w:themeColor="accent4" w:themeTint="99"/>
        <w:insideH w:val="single" w:sz="4" w:space="0" w:color="B2A1C7" w:themeColor="accent4" w:themeTint="99"/>
        <w:insideV w:val="single" w:sz="4" w:space="0" w:color="B2A1C7" w:themeColor="accent4" w:themeTint="99"/>
      </w:tblBorders>
    </w:tblPr>
    <w:tblStylePr w:type="firstRow">
      <w:rPr>
        <w:b/>
        <w:bCs/>
      </w:rPr>
      <w:tblPr/>
      <w:tcPr>
        <w:tcBorders>
          <w:bottom w:val="single" w:sz="12" w:space="0" w:color="B2A1C7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B2A1C7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customStyle="1" w:styleId="GridTable6Colorful-Accent51">
    <w:name w:val="Grid Table 6 Colorful - Accent 51"/>
    <w:basedOn w:val="TableNormal"/>
    <w:hidden/>
    <w:uiPriority w:val="51"/>
    <w:rsid w:val="002E31C8"/>
    <w:rPr>
      <w:color w:val="31849B" w:themeColor="accent5" w:themeShade="BF"/>
    </w:rPr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  <w:insideV w:val="single" w:sz="4" w:space="0" w:color="92CDDC" w:themeColor="accent5" w:themeTint="99"/>
      </w:tblBorders>
    </w:tblPr>
    <w:tblStylePr w:type="firstRow">
      <w:rPr>
        <w:b/>
        <w:bCs/>
      </w:rPr>
      <w:tblPr/>
      <w:tcPr>
        <w:tcBorders>
          <w:bottom w:val="single" w:sz="12" w:space="0" w:color="92CDDC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2CDDC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customStyle="1" w:styleId="GridTable6Colorful-Accent61">
    <w:name w:val="Grid Table 6 Colorful - Accent 61"/>
    <w:basedOn w:val="TableNormal"/>
    <w:hidden/>
    <w:uiPriority w:val="51"/>
    <w:rsid w:val="002E31C8"/>
    <w:rPr>
      <w:color w:val="E36C0A" w:themeColor="accent6" w:themeShade="BF"/>
    </w:rPr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</w:rPr>
      <w:tblPr/>
      <w:tcPr>
        <w:tcBorders>
          <w:bottom w:val="single" w:sz="12" w:space="0" w:color="FABF8F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FABF8F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customStyle="1" w:styleId="GridTable7Colorful1">
    <w:name w:val="Grid Table 7 Colorful1"/>
    <w:basedOn w:val="TableNormal"/>
    <w:hidden/>
    <w:uiPriority w:val="52"/>
    <w:rsid w:val="002E31C8"/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customStyle="1" w:styleId="GridTable7Colorful-Accent11">
    <w:name w:val="Grid Table 7 Colorful - Accent 11"/>
    <w:basedOn w:val="TableNormal"/>
    <w:hidden/>
    <w:uiPriority w:val="52"/>
    <w:rsid w:val="002E31C8"/>
    <w:rPr>
      <w:color w:val="365F91" w:themeColor="accent1" w:themeShade="BF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  <w:tblStylePr w:type="neCell">
      <w:tblPr/>
      <w:tcPr>
        <w:tcBorders>
          <w:bottom w:val="single" w:sz="4" w:space="0" w:color="95B3D7" w:themeColor="accent1" w:themeTint="99"/>
        </w:tcBorders>
      </w:tcPr>
    </w:tblStylePr>
    <w:tblStylePr w:type="nwCell">
      <w:tblPr/>
      <w:tcPr>
        <w:tcBorders>
          <w:bottom w:val="single" w:sz="4" w:space="0" w:color="95B3D7" w:themeColor="accent1" w:themeTint="99"/>
        </w:tcBorders>
      </w:tcPr>
    </w:tblStylePr>
    <w:tblStylePr w:type="seCell">
      <w:tblPr/>
      <w:tcPr>
        <w:tcBorders>
          <w:top w:val="single" w:sz="4" w:space="0" w:color="95B3D7" w:themeColor="accent1" w:themeTint="99"/>
        </w:tcBorders>
      </w:tcPr>
    </w:tblStylePr>
    <w:tblStylePr w:type="swCell">
      <w:tblPr/>
      <w:tcPr>
        <w:tcBorders>
          <w:top w:val="single" w:sz="4" w:space="0" w:color="95B3D7" w:themeColor="accent1" w:themeTint="99"/>
        </w:tcBorders>
      </w:tcPr>
    </w:tblStylePr>
  </w:style>
  <w:style w:type="table" w:customStyle="1" w:styleId="GridTable7Colorful-Accent21">
    <w:name w:val="Grid Table 7 Colorful - Accent 21"/>
    <w:basedOn w:val="TableNormal"/>
    <w:hidden/>
    <w:uiPriority w:val="52"/>
    <w:rsid w:val="002E31C8"/>
    <w:rPr>
      <w:color w:val="943634" w:themeColor="accent2" w:themeShade="BF"/>
    </w:rPr>
    <w:tblPr>
      <w:tblStyleRowBandSize w:val="1"/>
      <w:tblStyleColBandSize w:val="1"/>
      <w:tblBorders>
        <w:top w:val="single" w:sz="4" w:space="0" w:color="D99594" w:themeColor="accent2" w:themeTint="99"/>
        <w:left w:val="single" w:sz="4" w:space="0" w:color="D99594" w:themeColor="accent2" w:themeTint="99"/>
        <w:bottom w:val="single" w:sz="4" w:space="0" w:color="D99594" w:themeColor="accent2" w:themeTint="99"/>
        <w:right w:val="single" w:sz="4" w:space="0" w:color="D99594" w:themeColor="accent2" w:themeTint="99"/>
        <w:insideH w:val="single" w:sz="4" w:space="0" w:color="D99594" w:themeColor="accent2" w:themeTint="99"/>
        <w:insideV w:val="single" w:sz="4" w:space="0" w:color="D99594" w:themeColor="accent2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  <w:tblStylePr w:type="neCell">
      <w:tblPr/>
      <w:tcPr>
        <w:tcBorders>
          <w:bottom w:val="single" w:sz="4" w:space="0" w:color="D99594" w:themeColor="accent2" w:themeTint="99"/>
        </w:tcBorders>
      </w:tcPr>
    </w:tblStylePr>
    <w:tblStylePr w:type="nwCell">
      <w:tblPr/>
      <w:tcPr>
        <w:tcBorders>
          <w:bottom w:val="single" w:sz="4" w:space="0" w:color="D99594" w:themeColor="accent2" w:themeTint="99"/>
        </w:tcBorders>
      </w:tcPr>
    </w:tblStylePr>
    <w:tblStylePr w:type="seCell">
      <w:tblPr/>
      <w:tcPr>
        <w:tcBorders>
          <w:top w:val="single" w:sz="4" w:space="0" w:color="D99594" w:themeColor="accent2" w:themeTint="99"/>
        </w:tcBorders>
      </w:tcPr>
    </w:tblStylePr>
    <w:tblStylePr w:type="swCell">
      <w:tblPr/>
      <w:tcPr>
        <w:tcBorders>
          <w:top w:val="single" w:sz="4" w:space="0" w:color="D99594" w:themeColor="accent2" w:themeTint="99"/>
        </w:tcBorders>
      </w:tcPr>
    </w:tblStylePr>
  </w:style>
  <w:style w:type="table" w:customStyle="1" w:styleId="GridTable7Colorful-Accent31">
    <w:name w:val="Grid Table 7 Colorful - Accent 31"/>
    <w:basedOn w:val="TableNormal"/>
    <w:hidden/>
    <w:uiPriority w:val="52"/>
    <w:rsid w:val="002E31C8"/>
    <w:rPr>
      <w:color w:val="76923C" w:themeColor="accent3" w:themeShade="BF"/>
    </w:rPr>
    <w:tblPr>
      <w:tblStyleRowBandSize w:val="1"/>
      <w:tblStyleColBandSize w:val="1"/>
      <w:tblBorders>
        <w:top w:val="single" w:sz="4" w:space="0" w:color="C2D69B" w:themeColor="accent3" w:themeTint="99"/>
        <w:left w:val="single" w:sz="4" w:space="0" w:color="C2D69B" w:themeColor="accent3" w:themeTint="99"/>
        <w:bottom w:val="single" w:sz="4" w:space="0" w:color="C2D69B" w:themeColor="accent3" w:themeTint="99"/>
        <w:right w:val="single" w:sz="4" w:space="0" w:color="C2D69B" w:themeColor="accent3" w:themeTint="99"/>
        <w:insideH w:val="single" w:sz="4" w:space="0" w:color="C2D69B" w:themeColor="accent3" w:themeTint="99"/>
        <w:insideV w:val="single" w:sz="4" w:space="0" w:color="C2D69B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  <w:tblStylePr w:type="neCell">
      <w:tblPr/>
      <w:tcPr>
        <w:tcBorders>
          <w:bottom w:val="single" w:sz="4" w:space="0" w:color="C2D69B" w:themeColor="accent3" w:themeTint="99"/>
        </w:tcBorders>
      </w:tcPr>
    </w:tblStylePr>
    <w:tblStylePr w:type="nwCell">
      <w:tblPr/>
      <w:tcPr>
        <w:tcBorders>
          <w:bottom w:val="single" w:sz="4" w:space="0" w:color="C2D69B" w:themeColor="accent3" w:themeTint="99"/>
        </w:tcBorders>
      </w:tcPr>
    </w:tblStylePr>
    <w:tblStylePr w:type="seCell">
      <w:tblPr/>
      <w:tcPr>
        <w:tcBorders>
          <w:top w:val="single" w:sz="4" w:space="0" w:color="C2D69B" w:themeColor="accent3" w:themeTint="99"/>
        </w:tcBorders>
      </w:tcPr>
    </w:tblStylePr>
    <w:tblStylePr w:type="swCell">
      <w:tblPr/>
      <w:tcPr>
        <w:tcBorders>
          <w:top w:val="single" w:sz="4" w:space="0" w:color="C2D69B" w:themeColor="accent3" w:themeTint="99"/>
        </w:tcBorders>
      </w:tcPr>
    </w:tblStylePr>
  </w:style>
  <w:style w:type="table" w:customStyle="1" w:styleId="GridTable7Colorful-Accent41">
    <w:name w:val="Grid Table 7 Colorful - Accent 41"/>
    <w:basedOn w:val="TableNormal"/>
    <w:hidden/>
    <w:uiPriority w:val="52"/>
    <w:rsid w:val="002E31C8"/>
    <w:rPr>
      <w:color w:val="5F497A" w:themeColor="accent4" w:themeShade="BF"/>
    </w:rPr>
    <w:tblPr>
      <w:tblStyleRowBandSize w:val="1"/>
      <w:tblStyleColBandSize w:val="1"/>
      <w:tblBorders>
        <w:top w:val="single" w:sz="4" w:space="0" w:color="B2A1C7" w:themeColor="accent4" w:themeTint="99"/>
        <w:left w:val="single" w:sz="4" w:space="0" w:color="B2A1C7" w:themeColor="accent4" w:themeTint="99"/>
        <w:bottom w:val="single" w:sz="4" w:space="0" w:color="B2A1C7" w:themeColor="accent4" w:themeTint="99"/>
        <w:right w:val="single" w:sz="4" w:space="0" w:color="B2A1C7" w:themeColor="accent4" w:themeTint="99"/>
        <w:insideH w:val="single" w:sz="4" w:space="0" w:color="B2A1C7" w:themeColor="accent4" w:themeTint="99"/>
        <w:insideV w:val="single" w:sz="4" w:space="0" w:color="B2A1C7" w:themeColor="accent4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  <w:tblStylePr w:type="neCell">
      <w:tblPr/>
      <w:tcPr>
        <w:tcBorders>
          <w:bottom w:val="single" w:sz="4" w:space="0" w:color="B2A1C7" w:themeColor="accent4" w:themeTint="99"/>
        </w:tcBorders>
      </w:tcPr>
    </w:tblStylePr>
    <w:tblStylePr w:type="nwCell">
      <w:tblPr/>
      <w:tcPr>
        <w:tcBorders>
          <w:bottom w:val="single" w:sz="4" w:space="0" w:color="B2A1C7" w:themeColor="accent4" w:themeTint="99"/>
        </w:tcBorders>
      </w:tcPr>
    </w:tblStylePr>
    <w:tblStylePr w:type="seCell">
      <w:tblPr/>
      <w:tcPr>
        <w:tcBorders>
          <w:top w:val="single" w:sz="4" w:space="0" w:color="B2A1C7" w:themeColor="accent4" w:themeTint="99"/>
        </w:tcBorders>
      </w:tcPr>
    </w:tblStylePr>
    <w:tblStylePr w:type="swCell">
      <w:tblPr/>
      <w:tcPr>
        <w:tcBorders>
          <w:top w:val="single" w:sz="4" w:space="0" w:color="B2A1C7" w:themeColor="accent4" w:themeTint="99"/>
        </w:tcBorders>
      </w:tcPr>
    </w:tblStylePr>
  </w:style>
  <w:style w:type="table" w:styleId="LightGrid-Accent1">
    <w:name w:val="Light Grid Accent 1"/>
    <w:basedOn w:val="TableNormal"/>
    <w:uiPriority w:val="67"/>
    <w:semiHidden/>
    <w:unhideWhenUsed/>
    <w:rsid w:val="002E31C8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LightGrid-Accent2">
    <w:name w:val="Light Grid Accent 2"/>
    <w:basedOn w:val="TableNormal"/>
    <w:hidden/>
    <w:uiPriority w:val="67"/>
    <w:semiHidden/>
    <w:unhideWhenUsed/>
    <w:rsid w:val="002E31C8"/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table" w:customStyle="1" w:styleId="PlainTable11">
    <w:name w:val="Plain Table 11"/>
    <w:basedOn w:val="TableNormal"/>
    <w:hidden/>
    <w:uiPriority w:val="41"/>
    <w:rsid w:val="002E31C8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LightGrid-Accent3">
    <w:name w:val="Light Grid Accent 3"/>
    <w:basedOn w:val="TableNormal"/>
    <w:uiPriority w:val="67"/>
    <w:semiHidden/>
    <w:unhideWhenUsed/>
    <w:rsid w:val="002E31C8"/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table" w:styleId="LightGrid-Accent4">
    <w:name w:val="Light Grid Accent 4"/>
    <w:basedOn w:val="TableNormal"/>
    <w:hidden/>
    <w:uiPriority w:val="67"/>
    <w:semiHidden/>
    <w:unhideWhenUsed/>
    <w:rsid w:val="002E31C8"/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table" w:styleId="LightGrid-Accent5">
    <w:name w:val="Light Grid Accent 5"/>
    <w:basedOn w:val="TableNormal"/>
    <w:uiPriority w:val="67"/>
    <w:semiHidden/>
    <w:unhideWhenUsed/>
    <w:rsid w:val="002E31C8"/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1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  <w:shd w:val="clear" w:color="auto" w:fill="D2EAF1" w:themeFill="accent5" w:themeFillTint="3F"/>
      </w:tcPr>
    </w:tblStylePr>
    <w:tblStylePr w:type="band2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</w:tcPr>
    </w:tblStylePr>
  </w:style>
  <w:style w:type="table" w:styleId="LightGrid-Accent6">
    <w:name w:val="Light Grid Accent 6"/>
    <w:basedOn w:val="TableNormal"/>
    <w:hidden/>
    <w:uiPriority w:val="67"/>
    <w:semiHidden/>
    <w:unhideWhenUsed/>
    <w:rsid w:val="002E31C8"/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MediumGrid1">
    <w:name w:val="Medium Grid 1"/>
    <w:basedOn w:val="TableNormal"/>
    <w:hidden/>
    <w:uiPriority w:val="99"/>
    <w:semiHidden/>
    <w:unhideWhenUsed/>
    <w:rsid w:val="002E31C8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2E31C8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customStyle="1" w:styleId="PlainTable21">
    <w:name w:val="Plain Table 21"/>
    <w:basedOn w:val="TableNormal"/>
    <w:hidden/>
    <w:uiPriority w:val="42"/>
    <w:rsid w:val="002E31C8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31">
    <w:name w:val="Plain Table 31"/>
    <w:basedOn w:val="TableNormal"/>
    <w:hidden/>
    <w:uiPriority w:val="43"/>
    <w:rsid w:val="002E31C8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PlainTable41">
    <w:name w:val="Plain Table 41"/>
    <w:basedOn w:val="TableNormal"/>
    <w:hidden/>
    <w:uiPriority w:val="44"/>
    <w:rsid w:val="002E31C8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PlainTable51">
    <w:name w:val="Plain Table 51"/>
    <w:basedOn w:val="TableNormal"/>
    <w:hidden/>
    <w:uiPriority w:val="45"/>
    <w:rsid w:val="002E31C8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Table3Deffects1">
    <w:name w:val="Table 3D effects 1"/>
    <w:basedOn w:val="TableNormal"/>
    <w:hidden/>
    <w:uiPriority w:val="99"/>
    <w:semiHidden/>
    <w:unhideWhenUsed/>
    <w:rsid w:val="002E31C8"/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hidden/>
    <w:uiPriority w:val="99"/>
    <w:semiHidden/>
    <w:unhideWhenUsed/>
    <w:rsid w:val="002E31C8"/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hidden/>
    <w:uiPriority w:val="99"/>
    <w:semiHidden/>
    <w:unhideWhenUsed/>
    <w:rsid w:val="002E31C8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hidden/>
    <w:uiPriority w:val="99"/>
    <w:semiHidden/>
    <w:unhideWhenUsed/>
    <w:rsid w:val="002E31C8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hidden/>
    <w:uiPriority w:val="99"/>
    <w:semiHidden/>
    <w:unhideWhenUsed/>
    <w:rsid w:val="002E31C8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hidden/>
    <w:uiPriority w:val="99"/>
    <w:semiHidden/>
    <w:unhideWhenUsed/>
    <w:rsid w:val="002E31C8"/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hidden/>
    <w:uiPriority w:val="99"/>
    <w:semiHidden/>
    <w:unhideWhenUsed/>
    <w:rsid w:val="002E31C8"/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hidden/>
    <w:uiPriority w:val="99"/>
    <w:semiHidden/>
    <w:unhideWhenUsed/>
    <w:rsid w:val="002E31C8"/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hidden/>
    <w:uiPriority w:val="99"/>
    <w:semiHidden/>
    <w:unhideWhenUsed/>
    <w:rsid w:val="002E31C8"/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hidden/>
    <w:uiPriority w:val="99"/>
    <w:semiHidden/>
    <w:unhideWhenUsed/>
    <w:rsid w:val="002E31C8"/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hidden/>
    <w:uiPriority w:val="99"/>
    <w:semiHidden/>
    <w:unhideWhenUsed/>
    <w:rsid w:val="002E31C8"/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hidden/>
    <w:uiPriority w:val="99"/>
    <w:semiHidden/>
    <w:unhideWhenUsed/>
    <w:rsid w:val="002E31C8"/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hidden/>
    <w:uiPriority w:val="99"/>
    <w:semiHidden/>
    <w:unhideWhenUsed/>
    <w:rsid w:val="002E31C8"/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hidden/>
    <w:uiPriority w:val="99"/>
    <w:semiHidden/>
    <w:unhideWhenUsed/>
    <w:rsid w:val="002E31C8"/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hidden/>
    <w:uiPriority w:val="99"/>
    <w:semiHidden/>
    <w:unhideWhenUsed/>
    <w:rsid w:val="002E31C8"/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hidden/>
    <w:uiPriority w:val="99"/>
    <w:semiHidden/>
    <w:unhideWhenUsed/>
    <w:rsid w:val="002E31C8"/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hidden/>
    <w:uiPriority w:val="99"/>
    <w:semiHidden/>
    <w:unhideWhenUsed/>
    <w:rsid w:val="002E31C8"/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1">
    <w:name w:val="Table Grid 1"/>
    <w:basedOn w:val="TableNormal"/>
    <w:hidden/>
    <w:uiPriority w:val="99"/>
    <w:semiHidden/>
    <w:unhideWhenUsed/>
    <w:rsid w:val="002E31C8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hidden/>
    <w:uiPriority w:val="99"/>
    <w:semiHidden/>
    <w:unhideWhenUsed/>
    <w:rsid w:val="002E31C8"/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hidden/>
    <w:uiPriority w:val="99"/>
    <w:semiHidden/>
    <w:unhideWhenUsed/>
    <w:rsid w:val="002E31C8"/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hidden/>
    <w:uiPriority w:val="99"/>
    <w:semiHidden/>
    <w:unhideWhenUsed/>
    <w:rsid w:val="002E31C8"/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hidden/>
    <w:uiPriority w:val="99"/>
    <w:semiHidden/>
    <w:unhideWhenUsed/>
    <w:rsid w:val="002E31C8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hidden/>
    <w:uiPriority w:val="99"/>
    <w:semiHidden/>
    <w:unhideWhenUsed/>
    <w:rsid w:val="002E31C8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hidden/>
    <w:uiPriority w:val="99"/>
    <w:semiHidden/>
    <w:unhideWhenUsed/>
    <w:rsid w:val="002E31C8"/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hidden/>
    <w:uiPriority w:val="99"/>
    <w:semiHidden/>
    <w:unhideWhenUsed/>
    <w:rsid w:val="002E31C8"/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TableGridLight1">
    <w:name w:val="Table Grid Light1"/>
    <w:basedOn w:val="TableNormal"/>
    <w:hidden/>
    <w:uiPriority w:val="40"/>
    <w:rsid w:val="002E31C8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TableList1">
    <w:name w:val="Table List 1"/>
    <w:basedOn w:val="TableNormal"/>
    <w:hidden/>
    <w:uiPriority w:val="99"/>
    <w:semiHidden/>
    <w:unhideWhenUsed/>
    <w:rsid w:val="002E31C8"/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hidden/>
    <w:uiPriority w:val="99"/>
    <w:semiHidden/>
    <w:unhideWhenUsed/>
    <w:rsid w:val="002E31C8"/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hidden/>
    <w:uiPriority w:val="99"/>
    <w:semiHidden/>
    <w:unhideWhenUsed/>
    <w:rsid w:val="002E31C8"/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hidden/>
    <w:uiPriority w:val="99"/>
    <w:semiHidden/>
    <w:unhideWhenUsed/>
    <w:rsid w:val="002E31C8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hidden/>
    <w:uiPriority w:val="99"/>
    <w:semiHidden/>
    <w:unhideWhenUsed/>
    <w:rsid w:val="002E31C8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hidden/>
    <w:uiPriority w:val="99"/>
    <w:semiHidden/>
    <w:unhideWhenUsed/>
    <w:rsid w:val="002E31C8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hidden/>
    <w:uiPriority w:val="99"/>
    <w:semiHidden/>
    <w:unhideWhenUsed/>
    <w:rsid w:val="002E31C8"/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hidden/>
    <w:uiPriority w:val="99"/>
    <w:semiHidden/>
    <w:unhideWhenUsed/>
    <w:rsid w:val="002E31C8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leProfessional">
    <w:name w:val="Table Professional"/>
    <w:basedOn w:val="TableNormal"/>
    <w:hidden/>
    <w:uiPriority w:val="99"/>
    <w:semiHidden/>
    <w:unhideWhenUsed/>
    <w:rsid w:val="002E31C8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hidden/>
    <w:uiPriority w:val="99"/>
    <w:semiHidden/>
    <w:unhideWhenUsed/>
    <w:rsid w:val="002E31C8"/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hidden/>
    <w:uiPriority w:val="99"/>
    <w:semiHidden/>
    <w:unhideWhenUsed/>
    <w:rsid w:val="002E31C8"/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hidden/>
    <w:uiPriority w:val="99"/>
    <w:semiHidden/>
    <w:unhideWhenUsed/>
    <w:rsid w:val="002E31C8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hidden/>
    <w:uiPriority w:val="99"/>
    <w:semiHidden/>
    <w:unhideWhenUsed/>
    <w:rsid w:val="002E31C8"/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hidden/>
    <w:uiPriority w:val="99"/>
    <w:semiHidden/>
    <w:unhideWhenUsed/>
    <w:rsid w:val="002E31C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tyleRightAlign">
    <w:name w:val="Style Right Align"/>
    <w:basedOn w:val="Normal"/>
    <w:rsid w:val="002E31C8"/>
    <w:pPr>
      <w:jc w:val="right"/>
    </w:pPr>
    <w:rPr>
      <w:rFonts w:eastAsia="Times New Roman"/>
    </w:rPr>
  </w:style>
  <w:style w:type="paragraph" w:customStyle="1" w:styleId="StyleParagraphFirstline0cm">
    <w:name w:val="Style Paragraph + First line:  0 cm"/>
    <w:basedOn w:val="Paragraph"/>
    <w:rsid w:val="002E31C8"/>
    <w:pPr>
      <w:spacing w:before="240" w:line="320" w:lineRule="exact"/>
      <w:ind w:firstLine="0"/>
    </w:pPr>
    <w:rPr>
      <w:szCs w:val="20"/>
    </w:rPr>
  </w:style>
  <w:style w:type="paragraph" w:customStyle="1" w:styleId="StyleParagraph10ptFirstline0cm">
    <w:name w:val="Style Paragraph + 10 pt First line:  0 cm"/>
    <w:basedOn w:val="Paragraph"/>
    <w:rsid w:val="002E31C8"/>
    <w:pPr>
      <w:spacing w:line="320" w:lineRule="exact"/>
      <w:ind w:firstLine="0"/>
    </w:pPr>
    <w:rPr>
      <w:sz w:val="20"/>
      <w:szCs w:val="20"/>
    </w:rPr>
  </w:style>
  <w:style w:type="paragraph" w:customStyle="1" w:styleId="StyleEndNoteBibliographyLeft0cmHanging127cm">
    <w:name w:val="Style EndNote Bibliography + Left:  0 cm Hanging:  1.27 cm"/>
    <w:basedOn w:val="Normal"/>
    <w:rsid w:val="002E31C8"/>
    <w:pPr>
      <w:spacing w:before="120" w:after="120"/>
      <w:ind w:left="454" w:hanging="454"/>
    </w:pPr>
    <w:rPr>
      <w:rFonts w:eastAsia="Times New Roman"/>
      <w:noProof/>
    </w:rPr>
  </w:style>
  <w:style w:type="table" w:styleId="LightList-Accent3">
    <w:name w:val="Light List Accent 3"/>
    <w:basedOn w:val="TableNormal"/>
    <w:uiPriority w:val="66"/>
    <w:semiHidden/>
    <w:unhideWhenUsed/>
    <w:rsid w:val="002E31C8"/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LightList-Accent6">
    <w:name w:val="Light List Accent 6"/>
    <w:basedOn w:val="TableNormal"/>
    <w:uiPriority w:val="66"/>
    <w:semiHidden/>
    <w:unhideWhenUsed/>
    <w:rsid w:val="002E31C8"/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LightShading-Accent2">
    <w:name w:val="Light Shading Accent 2"/>
    <w:basedOn w:val="TableNormal"/>
    <w:uiPriority w:val="30"/>
    <w:semiHidden/>
    <w:unhideWhenUsed/>
    <w:qFormat/>
    <w:rsid w:val="002E31C8"/>
    <w:rPr>
      <w:color w:val="943634" w:themeColor="accent2" w:themeShade="BF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ghtShading-Accent4">
    <w:name w:val="Light Shading Accent 4"/>
    <w:basedOn w:val="TableNormal"/>
    <w:uiPriority w:val="65"/>
    <w:semiHidden/>
    <w:unhideWhenUsed/>
    <w:rsid w:val="002E31C8"/>
    <w:rPr>
      <w:color w:val="5F497A" w:themeColor="accent4" w:themeShade="BF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character" w:customStyle="1" w:styleId="CaptionChar">
    <w:name w:val="Caption Char"/>
    <w:link w:val="Caption"/>
    <w:uiPriority w:val="35"/>
    <w:locked/>
    <w:rsid w:val="002E31C8"/>
    <w:rPr>
      <w:rFonts w:eastAsia="Times New Roman"/>
      <w:b/>
      <w:bCs/>
    </w:rPr>
  </w:style>
  <w:style w:type="table" w:styleId="TableSubtle2">
    <w:name w:val="Table Subtle 2"/>
    <w:basedOn w:val="TableNormal"/>
    <w:hidden/>
    <w:uiPriority w:val="99"/>
    <w:semiHidden/>
    <w:unhideWhenUsed/>
    <w:rsid w:val="002E31C8"/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1">
    <w:name w:val="Table Web 1"/>
    <w:basedOn w:val="TableNormal"/>
    <w:hidden/>
    <w:uiPriority w:val="99"/>
    <w:semiHidden/>
    <w:unhideWhenUsed/>
    <w:rsid w:val="002E31C8"/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numbering" w:styleId="111111">
    <w:name w:val="Outline List 2"/>
    <w:basedOn w:val="NoList"/>
    <w:hidden/>
    <w:uiPriority w:val="99"/>
    <w:semiHidden/>
    <w:unhideWhenUsed/>
    <w:rsid w:val="002E31C8"/>
    <w:pPr>
      <w:numPr>
        <w:numId w:val="20"/>
      </w:numPr>
    </w:pPr>
  </w:style>
  <w:style w:type="table" w:customStyle="1" w:styleId="GridTable7Colorful-Accent51">
    <w:name w:val="Grid Table 7 Colorful - Accent 51"/>
    <w:basedOn w:val="TableNormal"/>
    <w:hidden/>
    <w:uiPriority w:val="52"/>
    <w:rsid w:val="002E31C8"/>
    <w:rPr>
      <w:color w:val="31849B" w:themeColor="accent5" w:themeShade="BF"/>
    </w:rPr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  <w:insideV w:val="single" w:sz="4" w:space="0" w:color="92CDDC" w:themeColor="accent5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  <w:tblStylePr w:type="neCell">
      <w:tblPr/>
      <w:tcPr>
        <w:tcBorders>
          <w:bottom w:val="single" w:sz="4" w:space="0" w:color="92CDDC" w:themeColor="accent5" w:themeTint="99"/>
        </w:tcBorders>
      </w:tcPr>
    </w:tblStylePr>
    <w:tblStylePr w:type="nwCell">
      <w:tblPr/>
      <w:tcPr>
        <w:tcBorders>
          <w:bottom w:val="single" w:sz="4" w:space="0" w:color="92CDDC" w:themeColor="accent5" w:themeTint="99"/>
        </w:tcBorders>
      </w:tcPr>
    </w:tblStylePr>
    <w:tblStylePr w:type="seCell">
      <w:tblPr/>
      <w:tcPr>
        <w:tcBorders>
          <w:top w:val="single" w:sz="4" w:space="0" w:color="92CDDC" w:themeColor="accent5" w:themeTint="99"/>
        </w:tcBorders>
      </w:tcPr>
    </w:tblStylePr>
    <w:tblStylePr w:type="swCell">
      <w:tblPr/>
      <w:tcPr>
        <w:tcBorders>
          <w:top w:val="single" w:sz="4" w:space="0" w:color="92CDDC" w:themeColor="accent5" w:themeTint="99"/>
        </w:tcBorders>
      </w:tcPr>
    </w:tblStylePr>
  </w:style>
  <w:style w:type="table" w:customStyle="1" w:styleId="GridTable7Colorful-Accent61">
    <w:name w:val="Grid Table 7 Colorful - Accent 61"/>
    <w:basedOn w:val="TableNormal"/>
    <w:hidden/>
    <w:uiPriority w:val="52"/>
    <w:rsid w:val="002E31C8"/>
    <w:rPr>
      <w:color w:val="E36C0A" w:themeColor="accent6" w:themeShade="BF"/>
    </w:rPr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  <w:tblStylePr w:type="neCell">
      <w:tblPr/>
      <w:tcPr>
        <w:tcBorders>
          <w:bottom w:val="single" w:sz="4" w:space="0" w:color="FABF8F" w:themeColor="accent6" w:themeTint="99"/>
        </w:tcBorders>
      </w:tcPr>
    </w:tblStylePr>
    <w:tblStylePr w:type="nwCell">
      <w:tblPr/>
      <w:tcPr>
        <w:tcBorders>
          <w:bottom w:val="single" w:sz="4" w:space="0" w:color="FABF8F" w:themeColor="accent6" w:themeTint="99"/>
        </w:tcBorders>
      </w:tcPr>
    </w:tblStylePr>
    <w:tblStylePr w:type="seCell">
      <w:tblPr/>
      <w:tcPr>
        <w:tcBorders>
          <w:top w:val="single" w:sz="4" w:space="0" w:color="FABF8F" w:themeColor="accent6" w:themeTint="99"/>
        </w:tcBorders>
      </w:tcPr>
    </w:tblStylePr>
    <w:tblStylePr w:type="swCell">
      <w:tblPr/>
      <w:tcPr>
        <w:tcBorders>
          <w:top w:val="single" w:sz="4" w:space="0" w:color="FABF8F" w:themeColor="accent6" w:themeTint="99"/>
        </w:tcBorders>
      </w:tcPr>
    </w:tblStylePr>
  </w:style>
  <w:style w:type="character" w:customStyle="1" w:styleId="ParagraphChar">
    <w:name w:val="Paragraph Char"/>
    <w:basedOn w:val="DefaultParagraphFont"/>
    <w:link w:val="Paragraph"/>
    <w:rsid w:val="002E31C8"/>
    <w:rPr>
      <w:rFonts w:eastAsia="Times New Roman"/>
      <w:sz w:val="24"/>
      <w:szCs w:val="24"/>
    </w:rPr>
  </w:style>
  <w:style w:type="table" w:styleId="LightList-Accent2">
    <w:name w:val="Light List Accent 2"/>
    <w:basedOn w:val="TableNormal"/>
    <w:hidden/>
    <w:uiPriority w:val="66"/>
    <w:semiHidden/>
    <w:unhideWhenUsed/>
    <w:rsid w:val="002E31C8"/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LightShading-Accent6">
    <w:name w:val="Light Shading Accent 6"/>
    <w:basedOn w:val="TableNormal"/>
    <w:uiPriority w:val="65"/>
    <w:semiHidden/>
    <w:unhideWhenUsed/>
    <w:rsid w:val="002E31C8"/>
    <w:rPr>
      <w:color w:val="E36C0A" w:themeColor="accent6" w:themeShade="BF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paragraph" w:customStyle="1" w:styleId="Methods11Heading">
    <w:name w:val="Methods 11 Heading"/>
    <w:link w:val="Methods11HeadingChar"/>
    <w:qFormat/>
    <w:rsid w:val="002E31C8"/>
    <w:pPr>
      <w:numPr>
        <w:ilvl w:val="1"/>
        <w:numId w:val="31"/>
      </w:numPr>
      <w:spacing w:after="60"/>
      <w:outlineLvl w:val="1"/>
    </w:pPr>
    <w:rPr>
      <w:rFonts w:eastAsia="Times New Roman"/>
      <w:b/>
      <w:bCs/>
      <w:kern w:val="32"/>
      <w:sz w:val="24"/>
      <w:szCs w:val="24"/>
    </w:rPr>
  </w:style>
  <w:style w:type="paragraph" w:customStyle="1" w:styleId="Methods111Subheading">
    <w:name w:val="Methods 111 Subheading"/>
    <w:basedOn w:val="Normal"/>
    <w:qFormat/>
    <w:rsid w:val="002E31C8"/>
    <w:pPr>
      <w:keepNext/>
      <w:keepLines/>
      <w:numPr>
        <w:ilvl w:val="2"/>
        <w:numId w:val="31"/>
      </w:numPr>
      <w:spacing w:before="360" w:after="120"/>
    </w:pPr>
    <w:rPr>
      <w:rFonts w:eastAsia="Times New Roman"/>
      <w:sz w:val="24"/>
      <w:u w:val="words"/>
    </w:rPr>
  </w:style>
  <w:style w:type="table" w:styleId="LightList-Accent4">
    <w:name w:val="Light List Accent 4"/>
    <w:basedOn w:val="TableNormal"/>
    <w:hidden/>
    <w:uiPriority w:val="66"/>
    <w:semiHidden/>
    <w:unhideWhenUsed/>
    <w:rsid w:val="002E31C8"/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</w:style>
  <w:style w:type="table" w:styleId="TableWeb2">
    <w:name w:val="Table Web 2"/>
    <w:basedOn w:val="TableNormal"/>
    <w:hidden/>
    <w:uiPriority w:val="99"/>
    <w:semiHidden/>
    <w:unhideWhenUsed/>
    <w:rsid w:val="002E31C8"/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customStyle="1" w:styleId="NormalWebChar">
    <w:name w:val="Normal (Web) Char"/>
    <w:basedOn w:val="DefaultParagraphFont"/>
    <w:link w:val="NormalWeb"/>
    <w:uiPriority w:val="99"/>
    <w:locked/>
    <w:rsid w:val="002E31C8"/>
    <w:rPr>
      <w:rFonts w:eastAsia="Times New Roman"/>
      <w:sz w:val="24"/>
      <w:szCs w:val="24"/>
    </w:rPr>
  </w:style>
  <w:style w:type="table" w:styleId="MediumGrid1-Accent1">
    <w:name w:val="Medium Grid 1 Accent 1"/>
    <w:basedOn w:val="TableNormal"/>
    <w:uiPriority w:val="62"/>
    <w:semiHidden/>
    <w:unhideWhenUsed/>
    <w:rsid w:val="002E31C8"/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MediumGrid1-Accent3">
    <w:name w:val="Medium Grid 1 Accent 3"/>
    <w:basedOn w:val="TableNormal"/>
    <w:uiPriority w:val="72"/>
    <w:semiHidden/>
    <w:unhideWhenUsed/>
    <w:rsid w:val="002E31C8"/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  <w:insideV w:val="single" w:sz="8" w:space="0" w:color="B3CC82" w:themeColor="accent3" w:themeTint="BF"/>
      </w:tblBorders>
    </w:tblPr>
    <w:tcPr>
      <w:shd w:val="clear" w:color="auto" w:fill="E6EED5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MediumGrid1-Accent5">
    <w:name w:val="Medium Grid 1 Accent 5"/>
    <w:basedOn w:val="TableNormal"/>
    <w:uiPriority w:val="72"/>
    <w:semiHidden/>
    <w:unhideWhenUsed/>
    <w:rsid w:val="002E31C8"/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  <w:insideV w:val="single" w:sz="8" w:space="0" w:color="78C0D4" w:themeColor="accent5" w:themeTint="BF"/>
      </w:tblBorders>
    </w:tblPr>
    <w:tcPr>
      <w:shd w:val="clear" w:color="auto" w:fill="D2EAF1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8C0D4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MediumGrid2">
    <w:name w:val="Medium Grid 2"/>
    <w:basedOn w:val="TableNormal"/>
    <w:uiPriority w:val="1"/>
    <w:semiHidden/>
    <w:unhideWhenUsed/>
    <w:qFormat/>
    <w:rsid w:val="002E31C8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2">
    <w:name w:val="Medium Grid 2 Accent 2"/>
    <w:basedOn w:val="TableNormal"/>
    <w:uiPriority w:val="73"/>
    <w:semiHidden/>
    <w:unhideWhenUsed/>
    <w:rsid w:val="002E31C8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cPr>
      <w:shd w:val="clear" w:color="auto" w:fill="EFD3D2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8EDED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 w:themeFill="accent2" w:themeFillTint="33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tcBorders>
          <w:insideH w:val="single" w:sz="6" w:space="0" w:color="C0504D" w:themeColor="accent2"/>
          <w:insideV w:val="single" w:sz="6" w:space="0" w:color="C0504D" w:themeColor="accent2"/>
        </w:tcBorders>
        <w:shd w:val="clear" w:color="auto" w:fill="DFA7A6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4">
    <w:name w:val="Medium Grid 2 Accent 4"/>
    <w:basedOn w:val="TableNormal"/>
    <w:uiPriority w:val="73"/>
    <w:semiHidden/>
    <w:unhideWhenUsed/>
    <w:rsid w:val="002E31C8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cPr>
      <w:shd w:val="clear" w:color="auto" w:fill="DFD8E8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2EFF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 w:themeFill="accent4" w:themeFillTint="33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tcBorders>
          <w:insideH w:val="single" w:sz="6" w:space="0" w:color="8064A2" w:themeColor="accent4"/>
          <w:insideV w:val="single" w:sz="6" w:space="0" w:color="8064A2" w:themeColor="accent4"/>
        </w:tcBorders>
        <w:shd w:val="clear" w:color="auto" w:fill="BFB1D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LightShading-Accent3">
    <w:name w:val="Light Shading Accent 3"/>
    <w:basedOn w:val="TableNormal"/>
    <w:hidden/>
    <w:uiPriority w:val="65"/>
    <w:semiHidden/>
    <w:unhideWhenUsed/>
    <w:rsid w:val="002E31C8"/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MediumGrid2-Accent6">
    <w:name w:val="Medium Grid 2 Accent 6"/>
    <w:basedOn w:val="TableNormal"/>
    <w:uiPriority w:val="73"/>
    <w:semiHidden/>
    <w:unhideWhenUsed/>
    <w:rsid w:val="002E31C8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cPr>
      <w:shd w:val="clear" w:color="auto" w:fill="FDE4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EF4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9D9" w:themeFill="accent6" w:themeFillTint="33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tcBorders>
          <w:insideH w:val="single" w:sz="6" w:space="0" w:color="F79646" w:themeColor="accent6"/>
          <w:insideV w:val="single" w:sz="6" w:space="0" w:color="F79646" w:themeColor="accent6"/>
        </w:tcBorders>
        <w:shd w:val="clear" w:color="auto" w:fill="FBCAA2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customStyle="1" w:styleId="ListTable1Light1">
    <w:name w:val="List Table 1 Light1"/>
    <w:basedOn w:val="TableNormal"/>
    <w:hidden/>
    <w:uiPriority w:val="46"/>
    <w:rsid w:val="002E31C8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ListTable1Light-Accent11">
    <w:name w:val="List Table 1 Light - Accent 11"/>
    <w:basedOn w:val="TableNormal"/>
    <w:hidden/>
    <w:uiPriority w:val="46"/>
    <w:rsid w:val="002E31C8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MediumGrid3-Accent1">
    <w:name w:val="Medium Grid 3 Accent 1"/>
    <w:basedOn w:val="TableNormal"/>
    <w:uiPriority w:val="64"/>
    <w:semiHidden/>
    <w:unhideWhenUsed/>
    <w:rsid w:val="002E31C8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customStyle="1" w:styleId="ListTable1Light-Accent21">
    <w:name w:val="List Table 1 Light - Accent 21"/>
    <w:basedOn w:val="TableNormal"/>
    <w:hidden/>
    <w:uiPriority w:val="46"/>
    <w:rsid w:val="002E31C8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D99594" w:themeColor="accent2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D99594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customStyle="1" w:styleId="ListTable1Light-Accent31">
    <w:name w:val="List Table 1 Light - Accent 31"/>
    <w:basedOn w:val="TableNormal"/>
    <w:hidden/>
    <w:uiPriority w:val="46"/>
    <w:rsid w:val="002E31C8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2D69B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2D69B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character" w:styleId="PlaceholderText">
    <w:name w:val="Placeholder Text"/>
    <w:basedOn w:val="DefaultParagraphFont"/>
    <w:hidden/>
    <w:uiPriority w:val="99"/>
    <w:semiHidden/>
    <w:rsid w:val="002E31C8"/>
    <w:rPr>
      <w:color w:val="808080"/>
    </w:rPr>
  </w:style>
  <w:style w:type="table" w:styleId="LightShading">
    <w:name w:val="Light Shading"/>
    <w:basedOn w:val="TableNormal"/>
    <w:hidden/>
    <w:uiPriority w:val="60"/>
    <w:semiHidden/>
    <w:unhideWhenUsed/>
    <w:rsid w:val="002E31C8"/>
    <w:rPr>
      <w:rFonts w:asciiTheme="minorHAnsi" w:eastAsiaTheme="minorHAnsi" w:hAnsiTheme="minorHAnsi" w:cstheme="minorBidi"/>
      <w:color w:val="000000" w:themeColor="text1" w:themeShade="BF"/>
      <w:sz w:val="22"/>
      <w:szCs w:val="22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List">
    <w:name w:val="Light List"/>
    <w:basedOn w:val="TableNormal"/>
    <w:hidden/>
    <w:uiPriority w:val="61"/>
    <w:semiHidden/>
    <w:unhideWhenUsed/>
    <w:rsid w:val="002E31C8"/>
    <w:rPr>
      <w:rFonts w:asciiTheme="minorHAnsi" w:eastAsiaTheme="minorHAnsi" w:hAnsiTheme="minorHAnsi" w:cstheme="minorBidi"/>
      <w:sz w:val="22"/>
      <w:szCs w:val="22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MediumShading2">
    <w:name w:val="Medium Shading 2"/>
    <w:basedOn w:val="TableNormal"/>
    <w:hidden/>
    <w:uiPriority w:val="64"/>
    <w:semiHidden/>
    <w:unhideWhenUsed/>
    <w:rsid w:val="002E31C8"/>
    <w:rPr>
      <w:rFonts w:asciiTheme="minorHAnsi" w:eastAsiaTheme="minorHAnsi" w:hAnsiTheme="minorHAnsi" w:cstheme="minorBidi"/>
      <w:sz w:val="22"/>
      <w:szCs w:val="22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LightShading-Accent1">
    <w:name w:val="Light Shading Accent 1"/>
    <w:basedOn w:val="TableNormal"/>
    <w:hidden/>
    <w:uiPriority w:val="60"/>
    <w:semiHidden/>
    <w:unhideWhenUsed/>
    <w:rsid w:val="002E31C8"/>
    <w:rPr>
      <w:rFonts w:asciiTheme="minorHAnsi" w:eastAsiaTheme="minorHAnsi" w:hAnsiTheme="minorHAnsi" w:cstheme="minorBidi"/>
      <w:color w:val="365F91" w:themeColor="accent1" w:themeShade="BF"/>
      <w:sz w:val="22"/>
      <w:szCs w:val="22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MediumGrid3-Accent3">
    <w:name w:val="Medium Grid 3 Accent 3"/>
    <w:basedOn w:val="TableNormal"/>
    <w:uiPriority w:val="60"/>
    <w:semiHidden/>
    <w:unhideWhenUsed/>
    <w:rsid w:val="002E31C8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6EED5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CDDDAC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CDDDAC" w:themeFill="accent3" w:themeFillTint="7F"/>
      </w:tcPr>
    </w:tblStylePr>
  </w:style>
  <w:style w:type="table" w:styleId="LightShading-Accent5">
    <w:name w:val="Light Shading Accent 5"/>
    <w:basedOn w:val="TableNormal"/>
    <w:hidden/>
    <w:uiPriority w:val="60"/>
    <w:semiHidden/>
    <w:unhideWhenUsed/>
    <w:rsid w:val="002E31C8"/>
    <w:rPr>
      <w:rFonts w:asciiTheme="minorHAnsi" w:eastAsiaTheme="minorHAnsi" w:hAnsiTheme="minorHAnsi" w:cstheme="minorBidi"/>
      <w:color w:val="31849B" w:themeColor="accent5" w:themeShade="BF"/>
      <w:sz w:val="22"/>
      <w:szCs w:val="22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LightList-Accent5">
    <w:name w:val="Light List Accent 5"/>
    <w:basedOn w:val="TableNormal"/>
    <w:hidden/>
    <w:uiPriority w:val="61"/>
    <w:semiHidden/>
    <w:unhideWhenUsed/>
    <w:rsid w:val="002E31C8"/>
    <w:rPr>
      <w:rFonts w:asciiTheme="minorHAnsi" w:eastAsiaTheme="minorHAnsi" w:hAnsiTheme="minorHAnsi" w:cstheme="minorBidi"/>
      <w:sz w:val="22"/>
      <w:szCs w:val="22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character" w:styleId="IntenseEmphasis">
    <w:name w:val="Intense Emphasis"/>
    <w:basedOn w:val="DefaultParagraphFont"/>
    <w:hidden/>
    <w:uiPriority w:val="21"/>
    <w:qFormat/>
    <w:rsid w:val="002E31C8"/>
    <w:rPr>
      <w:i/>
      <w:iCs/>
      <w:color w:val="4F81BD" w:themeColor="accent1"/>
    </w:rPr>
  </w:style>
  <w:style w:type="character" w:styleId="IntenseReference">
    <w:name w:val="Intense Reference"/>
    <w:basedOn w:val="DefaultParagraphFont"/>
    <w:hidden/>
    <w:uiPriority w:val="32"/>
    <w:qFormat/>
    <w:rsid w:val="002E31C8"/>
    <w:rPr>
      <w:b/>
      <w:bCs/>
      <w:smallCaps/>
      <w:color w:val="4F81BD" w:themeColor="accent1"/>
      <w:spacing w:val="5"/>
    </w:rPr>
  </w:style>
  <w:style w:type="table" w:customStyle="1" w:styleId="ListTable1Light-Accent41">
    <w:name w:val="List Table 1 Light - Accent 41"/>
    <w:basedOn w:val="TableNormal"/>
    <w:hidden/>
    <w:uiPriority w:val="46"/>
    <w:rsid w:val="002E31C8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B2A1C7" w:themeColor="accent4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B2A1C7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customStyle="1" w:styleId="ListTable1Light-Accent51">
    <w:name w:val="List Table 1 Light - Accent 51"/>
    <w:basedOn w:val="TableNormal"/>
    <w:hidden/>
    <w:uiPriority w:val="46"/>
    <w:rsid w:val="002E31C8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2CDDC" w:themeColor="accent5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92CDDC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customStyle="1" w:styleId="ListTable1Light-Accent61">
    <w:name w:val="List Table 1 Light - Accent 61"/>
    <w:basedOn w:val="TableNormal"/>
    <w:hidden/>
    <w:uiPriority w:val="46"/>
    <w:rsid w:val="002E31C8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FABF8F" w:themeColor="accent6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FABF8F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customStyle="1" w:styleId="ListTable21">
    <w:name w:val="List Table 21"/>
    <w:basedOn w:val="TableNormal"/>
    <w:hidden/>
    <w:uiPriority w:val="47"/>
    <w:rsid w:val="002E31C8"/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ListTable2-Accent11">
    <w:name w:val="List Table 2 - Accent 11"/>
    <w:basedOn w:val="TableNormal"/>
    <w:hidden/>
    <w:uiPriority w:val="47"/>
    <w:rsid w:val="002E31C8"/>
    <w:tblPr>
      <w:tblStyleRowBandSize w:val="1"/>
      <w:tblStyleColBandSize w:val="1"/>
      <w:tblBorders>
        <w:top w:val="single" w:sz="4" w:space="0" w:color="95B3D7" w:themeColor="accent1" w:themeTint="99"/>
        <w:bottom w:val="single" w:sz="4" w:space="0" w:color="95B3D7" w:themeColor="accent1" w:themeTint="99"/>
        <w:insideH w:val="single" w:sz="4" w:space="0" w:color="95B3D7" w:themeColor="accen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TableWeb3">
    <w:name w:val="Table Web 3"/>
    <w:basedOn w:val="TableNormal"/>
    <w:hidden/>
    <w:uiPriority w:val="99"/>
    <w:semiHidden/>
    <w:unhideWhenUsed/>
    <w:rsid w:val="002E31C8"/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ListTable2-Accent21">
    <w:name w:val="List Table 2 - Accent 21"/>
    <w:basedOn w:val="TableNormal"/>
    <w:hidden/>
    <w:uiPriority w:val="47"/>
    <w:rsid w:val="002E31C8"/>
    <w:tblPr>
      <w:tblStyleRowBandSize w:val="1"/>
      <w:tblStyleColBandSize w:val="1"/>
      <w:tblBorders>
        <w:top w:val="single" w:sz="4" w:space="0" w:color="D99594" w:themeColor="accent2" w:themeTint="99"/>
        <w:bottom w:val="single" w:sz="4" w:space="0" w:color="D99594" w:themeColor="accent2" w:themeTint="99"/>
        <w:insideH w:val="single" w:sz="4" w:space="0" w:color="D99594" w:themeColor="accent2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paragraph" w:customStyle="1" w:styleId="Methods1Sectionheading">
    <w:name w:val="Methods 1 Section heading"/>
    <w:basedOn w:val="Methods11Heading"/>
    <w:qFormat/>
    <w:rsid w:val="002E31C8"/>
    <w:pPr>
      <w:numPr>
        <w:ilvl w:val="0"/>
      </w:numPr>
      <w:tabs>
        <w:tab w:val="num" w:pos="360"/>
      </w:tabs>
      <w:ind w:left="720" w:hanging="360"/>
      <w:outlineLvl w:val="0"/>
    </w:pPr>
    <w:rPr>
      <w:sz w:val="28"/>
    </w:rPr>
  </w:style>
  <w:style w:type="table" w:customStyle="1" w:styleId="ListTable2-Accent31">
    <w:name w:val="List Table 2 - Accent 31"/>
    <w:basedOn w:val="TableNormal"/>
    <w:hidden/>
    <w:uiPriority w:val="47"/>
    <w:rsid w:val="002E31C8"/>
    <w:tblPr>
      <w:tblStyleRowBandSize w:val="1"/>
      <w:tblStyleColBandSize w:val="1"/>
      <w:tblBorders>
        <w:top w:val="single" w:sz="4" w:space="0" w:color="C2D69B" w:themeColor="accent3" w:themeTint="99"/>
        <w:bottom w:val="single" w:sz="4" w:space="0" w:color="C2D69B" w:themeColor="accent3" w:themeTint="99"/>
        <w:insideH w:val="single" w:sz="4" w:space="0" w:color="C2D69B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customStyle="1" w:styleId="ListTable2-Accent41">
    <w:name w:val="List Table 2 - Accent 41"/>
    <w:basedOn w:val="TableNormal"/>
    <w:hidden/>
    <w:uiPriority w:val="47"/>
    <w:rsid w:val="002E31C8"/>
    <w:tblPr>
      <w:tblStyleRowBandSize w:val="1"/>
      <w:tblStyleColBandSize w:val="1"/>
      <w:tblBorders>
        <w:top w:val="single" w:sz="4" w:space="0" w:color="B2A1C7" w:themeColor="accent4" w:themeTint="99"/>
        <w:bottom w:val="single" w:sz="4" w:space="0" w:color="B2A1C7" w:themeColor="accent4" w:themeTint="99"/>
        <w:insideH w:val="single" w:sz="4" w:space="0" w:color="B2A1C7" w:themeColor="accent4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customStyle="1" w:styleId="ListTable2-Accent51">
    <w:name w:val="List Table 2 - Accent 51"/>
    <w:basedOn w:val="TableNormal"/>
    <w:hidden/>
    <w:uiPriority w:val="47"/>
    <w:rsid w:val="002E31C8"/>
    <w:tblPr>
      <w:tblStyleRowBandSize w:val="1"/>
      <w:tblStyleColBandSize w:val="1"/>
      <w:tblBorders>
        <w:top w:val="single" w:sz="4" w:space="0" w:color="92CDDC" w:themeColor="accent5" w:themeTint="99"/>
        <w:bottom w:val="single" w:sz="4" w:space="0" w:color="92CDDC" w:themeColor="accent5" w:themeTint="99"/>
        <w:insideH w:val="single" w:sz="4" w:space="0" w:color="92CDDC" w:themeColor="accent5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customStyle="1" w:styleId="ListTable2-Accent61">
    <w:name w:val="List Table 2 - Accent 61"/>
    <w:basedOn w:val="TableNormal"/>
    <w:hidden/>
    <w:uiPriority w:val="47"/>
    <w:rsid w:val="002E31C8"/>
    <w:tblPr>
      <w:tblStyleRowBandSize w:val="1"/>
      <w:tblStyleColBandSize w:val="1"/>
      <w:tblBorders>
        <w:top w:val="single" w:sz="4" w:space="0" w:color="FABF8F" w:themeColor="accent6" w:themeTint="99"/>
        <w:bottom w:val="single" w:sz="4" w:space="0" w:color="FABF8F" w:themeColor="accent6" w:themeTint="99"/>
        <w:insideH w:val="single" w:sz="4" w:space="0" w:color="FABF8F" w:themeColor="accent6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customStyle="1" w:styleId="ListTable31">
    <w:name w:val="List Table 31"/>
    <w:basedOn w:val="TableNormal"/>
    <w:hidden/>
    <w:uiPriority w:val="48"/>
    <w:rsid w:val="002E31C8"/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table" w:customStyle="1" w:styleId="ListTable3-Accent11">
    <w:name w:val="List Table 3 - Accent 11"/>
    <w:basedOn w:val="TableNormal"/>
    <w:hidden/>
    <w:uiPriority w:val="48"/>
    <w:rsid w:val="002E31C8"/>
    <w:tblPr>
      <w:tblStyleRowBandSize w:val="1"/>
      <w:tblStyleColBandSize w:val="1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customStyle="1" w:styleId="ListTable3-Accent21">
    <w:name w:val="List Table 3 - Accent 21"/>
    <w:basedOn w:val="TableNormal"/>
    <w:hidden/>
    <w:uiPriority w:val="48"/>
    <w:rsid w:val="002E31C8"/>
    <w:tblPr>
      <w:tblStyleRowBandSize w:val="1"/>
      <w:tblStyleColBandSize w:val="1"/>
      <w:tblBorders>
        <w:top w:val="single" w:sz="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rPr>
        <w:b/>
        <w:bCs/>
      </w:rPr>
      <w:tblPr/>
      <w:tcPr>
        <w:tcBorders>
          <w:top w:val="double" w:sz="4" w:space="0" w:color="C0504D" w:themeColor="accent2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C0504D" w:themeColor="accent2"/>
          <w:right w:val="single" w:sz="4" w:space="0" w:color="C0504D" w:themeColor="accent2"/>
        </w:tcBorders>
      </w:tcPr>
    </w:tblStylePr>
    <w:tblStylePr w:type="band1Horz">
      <w:tblPr/>
      <w:tcPr>
        <w:tcBorders>
          <w:top w:val="single" w:sz="4" w:space="0" w:color="C0504D" w:themeColor="accent2"/>
          <w:bottom w:val="single" w:sz="4" w:space="0" w:color="C0504D" w:themeColor="accent2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C0504D" w:themeColor="accent2"/>
          <w:left w:val="nil"/>
        </w:tcBorders>
      </w:tcPr>
    </w:tblStylePr>
    <w:tblStylePr w:type="swCell">
      <w:tblPr/>
      <w:tcPr>
        <w:tcBorders>
          <w:top w:val="double" w:sz="4" w:space="0" w:color="C0504D" w:themeColor="accent2"/>
          <w:right w:val="nil"/>
        </w:tcBorders>
      </w:tcPr>
    </w:tblStylePr>
  </w:style>
  <w:style w:type="table" w:customStyle="1" w:styleId="ListTable3-Accent31">
    <w:name w:val="List Table 3 - Accent 31"/>
    <w:basedOn w:val="TableNormal"/>
    <w:hidden/>
    <w:uiPriority w:val="48"/>
    <w:rsid w:val="002E31C8"/>
    <w:tblPr>
      <w:tblStyleRowBandSize w:val="1"/>
      <w:tblStyleColBandSize w:val="1"/>
      <w:tblBorders>
        <w:top w:val="single" w:sz="4" w:space="0" w:color="9BBB59" w:themeColor="accent3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rPr>
        <w:b/>
        <w:bCs/>
      </w:rPr>
      <w:tblPr/>
      <w:tcPr>
        <w:tcBorders>
          <w:top w:val="double" w:sz="4" w:space="0" w:color="9BBB59" w:themeColor="accent3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9BBB59" w:themeColor="accent3"/>
          <w:right w:val="single" w:sz="4" w:space="0" w:color="9BBB59" w:themeColor="accent3"/>
        </w:tcBorders>
      </w:tcPr>
    </w:tblStylePr>
    <w:tblStylePr w:type="band1Horz">
      <w:tblPr/>
      <w:tcPr>
        <w:tcBorders>
          <w:top w:val="single" w:sz="4" w:space="0" w:color="9BBB59" w:themeColor="accent3"/>
          <w:bottom w:val="single" w:sz="4" w:space="0" w:color="9BBB59" w:themeColor="accent3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9BBB59" w:themeColor="accent3"/>
          <w:left w:val="nil"/>
        </w:tcBorders>
      </w:tcPr>
    </w:tblStylePr>
    <w:tblStylePr w:type="swCell">
      <w:tblPr/>
      <w:tcPr>
        <w:tcBorders>
          <w:top w:val="double" w:sz="4" w:space="0" w:color="9BBB59" w:themeColor="accent3"/>
          <w:right w:val="nil"/>
        </w:tcBorders>
      </w:tcPr>
    </w:tblStylePr>
  </w:style>
  <w:style w:type="table" w:customStyle="1" w:styleId="ListTable3-Accent41">
    <w:name w:val="List Table 3 - Accent 41"/>
    <w:basedOn w:val="TableNormal"/>
    <w:hidden/>
    <w:uiPriority w:val="48"/>
    <w:rsid w:val="002E31C8"/>
    <w:tblPr>
      <w:tblStyleRowBandSize w:val="1"/>
      <w:tblStyleColBandSize w:val="1"/>
      <w:tblBorders>
        <w:top w:val="single" w:sz="4" w:space="0" w:color="8064A2" w:themeColor="accent4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rPr>
        <w:b/>
        <w:bCs/>
      </w:rPr>
      <w:tblPr/>
      <w:tcPr>
        <w:tcBorders>
          <w:top w:val="double" w:sz="4" w:space="0" w:color="8064A2" w:themeColor="accent4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8064A2" w:themeColor="accent4"/>
          <w:right w:val="single" w:sz="4" w:space="0" w:color="8064A2" w:themeColor="accent4"/>
        </w:tcBorders>
      </w:tcPr>
    </w:tblStylePr>
    <w:tblStylePr w:type="band1Horz">
      <w:tblPr/>
      <w:tcPr>
        <w:tcBorders>
          <w:top w:val="single" w:sz="4" w:space="0" w:color="8064A2" w:themeColor="accent4"/>
          <w:bottom w:val="single" w:sz="4" w:space="0" w:color="8064A2" w:themeColor="accent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8064A2" w:themeColor="accent4"/>
          <w:left w:val="nil"/>
        </w:tcBorders>
      </w:tcPr>
    </w:tblStylePr>
    <w:tblStylePr w:type="swCell">
      <w:tblPr/>
      <w:tcPr>
        <w:tcBorders>
          <w:top w:val="double" w:sz="4" w:space="0" w:color="8064A2" w:themeColor="accent4"/>
          <w:right w:val="nil"/>
        </w:tcBorders>
      </w:tcPr>
    </w:tblStylePr>
  </w:style>
  <w:style w:type="table" w:customStyle="1" w:styleId="ListTable3-Accent51">
    <w:name w:val="List Table 3 - Accent 51"/>
    <w:basedOn w:val="TableNormal"/>
    <w:hidden/>
    <w:uiPriority w:val="48"/>
    <w:rsid w:val="002E31C8"/>
    <w:tblPr>
      <w:tblStyleRowBandSize w:val="1"/>
      <w:tblStyleColBandSize w:val="1"/>
      <w:tblBorders>
        <w:top w:val="single" w:sz="4" w:space="0" w:color="4BACC6" w:themeColor="accent5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rPr>
        <w:b/>
        <w:bCs/>
      </w:rPr>
      <w:tblPr/>
      <w:tcPr>
        <w:tcBorders>
          <w:top w:val="double" w:sz="4" w:space="0" w:color="4BACC6" w:themeColor="accent5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BACC6" w:themeColor="accent5"/>
          <w:right w:val="single" w:sz="4" w:space="0" w:color="4BACC6" w:themeColor="accent5"/>
        </w:tcBorders>
      </w:tcPr>
    </w:tblStylePr>
    <w:tblStylePr w:type="band1Horz">
      <w:tblPr/>
      <w:tcPr>
        <w:tcBorders>
          <w:top w:val="single" w:sz="4" w:space="0" w:color="4BACC6" w:themeColor="accent5"/>
          <w:bottom w:val="single" w:sz="4" w:space="0" w:color="4BACC6" w:themeColor="accent5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BACC6" w:themeColor="accent5"/>
          <w:left w:val="nil"/>
        </w:tcBorders>
      </w:tcPr>
    </w:tblStylePr>
    <w:tblStylePr w:type="swCell">
      <w:tblPr/>
      <w:tcPr>
        <w:tcBorders>
          <w:top w:val="double" w:sz="4" w:space="0" w:color="4BACC6" w:themeColor="accent5"/>
          <w:right w:val="nil"/>
        </w:tcBorders>
      </w:tcPr>
    </w:tblStylePr>
  </w:style>
  <w:style w:type="table" w:customStyle="1" w:styleId="ListTable3-Accent61">
    <w:name w:val="List Table 3 - Accent 61"/>
    <w:basedOn w:val="TableNormal"/>
    <w:hidden/>
    <w:uiPriority w:val="48"/>
    <w:rsid w:val="002E31C8"/>
    <w:tblPr>
      <w:tblStyleRowBandSize w:val="1"/>
      <w:tblStyleColBandSize w:val="1"/>
      <w:tblBorders>
        <w:top w:val="single" w:sz="4" w:space="0" w:color="F79646" w:themeColor="accent6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rPr>
        <w:b/>
        <w:bCs/>
      </w:rPr>
      <w:tblPr/>
      <w:tcPr>
        <w:tcBorders>
          <w:top w:val="double" w:sz="4" w:space="0" w:color="F79646" w:themeColor="accent6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F79646" w:themeColor="accent6"/>
          <w:right w:val="single" w:sz="4" w:space="0" w:color="F79646" w:themeColor="accent6"/>
        </w:tcBorders>
      </w:tcPr>
    </w:tblStylePr>
    <w:tblStylePr w:type="band1Horz">
      <w:tblPr/>
      <w:tcPr>
        <w:tcBorders>
          <w:top w:val="single" w:sz="4" w:space="0" w:color="F79646" w:themeColor="accent6"/>
          <w:bottom w:val="single" w:sz="4" w:space="0" w:color="F79646" w:themeColor="accent6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F79646" w:themeColor="accent6"/>
          <w:left w:val="nil"/>
        </w:tcBorders>
      </w:tcPr>
    </w:tblStylePr>
    <w:tblStylePr w:type="swCell">
      <w:tblPr/>
      <w:tcPr>
        <w:tcBorders>
          <w:top w:val="double" w:sz="4" w:space="0" w:color="F79646" w:themeColor="accent6"/>
          <w:right w:val="nil"/>
        </w:tcBorders>
      </w:tcPr>
    </w:tblStylePr>
  </w:style>
  <w:style w:type="table" w:customStyle="1" w:styleId="ListTable41">
    <w:name w:val="List Table 41"/>
    <w:basedOn w:val="TableNormal"/>
    <w:hidden/>
    <w:uiPriority w:val="49"/>
    <w:rsid w:val="002E31C8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ListTable4-Accent11">
    <w:name w:val="List Table 4 - Accent 11"/>
    <w:basedOn w:val="TableNormal"/>
    <w:hidden/>
    <w:uiPriority w:val="49"/>
    <w:rsid w:val="002E31C8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customStyle="1" w:styleId="ListTable4-Accent21">
    <w:name w:val="List Table 4 - Accent 21"/>
    <w:basedOn w:val="TableNormal"/>
    <w:hidden/>
    <w:uiPriority w:val="49"/>
    <w:rsid w:val="002E31C8"/>
    <w:tblPr>
      <w:tblStyleRowBandSize w:val="1"/>
      <w:tblStyleColBandSize w:val="1"/>
      <w:tblBorders>
        <w:top w:val="single" w:sz="4" w:space="0" w:color="D99594" w:themeColor="accent2" w:themeTint="99"/>
        <w:left w:val="single" w:sz="4" w:space="0" w:color="D99594" w:themeColor="accent2" w:themeTint="99"/>
        <w:bottom w:val="single" w:sz="4" w:space="0" w:color="D99594" w:themeColor="accent2" w:themeTint="99"/>
        <w:right w:val="single" w:sz="4" w:space="0" w:color="D99594" w:themeColor="accent2" w:themeTint="99"/>
        <w:insideH w:val="single" w:sz="4" w:space="0" w:color="D99594" w:themeColor="accent2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C0504D" w:themeColor="accent2"/>
          <w:left w:val="single" w:sz="4" w:space="0" w:color="C0504D" w:themeColor="accent2"/>
          <w:bottom w:val="single" w:sz="4" w:space="0" w:color="C0504D" w:themeColor="accent2"/>
          <w:right w:val="single" w:sz="4" w:space="0" w:color="C0504D" w:themeColor="accent2"/>
          <w:insideH w:val="nil"/>
        </w:tcBorders>
        <w:shd w:val="clear" w:color="auto" w:fill="C0504D" w:themeFill="accent2"/>
      </w:tcPr>
    </w:tblStylePr>
    <w:tblStylePr w:type="lastRow">
      <w:rPr>
        <w:b/>
        <w:bCs/>
      </w:rPr>
      <w:tblPr/>
      <w:tcPr>
        <w:tcBorders>
          <w:top w:val="double" w:sz="4" w:space="0" w:color="D99594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customStyle="1" w:styleId="ListTable4-Accent31">
    <w:name w:val="List Table 4 - Accent 31"/>
    <w:basedOn w:val="TableNormal"/>
    <w:hidden/>
    <w:uiPriority w:val="49"/>
    <w:rsid w:val="002E31C8"/>
    <w:tblPr>
      <w:tblStyleRowBandSize w:val="1"/>
      <w:tblStyleColBandSize w:val="1"/>
      <w:tblBorders>
        <w:top w:val="single" w:sz="4" w:space="0" w:color="C2D69B" w:themeColor="accent3" w:themeTint="99"/>
        <w:left w:val="single" w:sz="4" w:space="0" w:color="C2D69B" w:themeColor="accent3" w:themeTint="99"/>
        <w:bottom w:val="single" w:sz="4" w:space="0" w:color="C2D69B" w:themeColor="accent3" w:themeTint="99"/>
        <w:right w:val="single" w:sz="4" w:space="0" w:color="C2D69B" w:themeColor="accent3" w:themeTint="99"/>
        <w:insideH w:val="single" w:sz="4" w:space="0" w:color="C2D69B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9BBB59" w:themeColor="accent3"/>
          <w:left w:val="single" w:sz="4" w:space="0" w:color="9BBB59" w:themeColor="accent3"/>
          <w:bottom w:val="single" w:sz="4" w:space="0" w:color="9BBB59" w:themeColor="accent3"/>
          <w:right w:val="single" w:sz="4" w:space="0" w:color="9BBB59" w:themeColor="accent3"/>
          <w:insideH w:val="nil"/>
        </w:tcBorders>
        <w:shd w:val="clear" w:color="auto" w:fill="9BBB59" w:themeFill="accent3"/>
      </w:tcPr>
    </w:tblStylePr>
    <w:tblStylePr w:type="lastRow">
      <w:rPr>
        <w:b/>
        <w:bCs/>
      </w:rPr>
      <w:tblPr/>
      <w:tcPr>
        <w:tcBorders>
          <w:top w:val="double" w:sz="4" w:space="0" w:color="C2D69B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customStyle="1" w:styleId="ListTable4-Accent41">
    <w:name w:val="List Table 4 - Accent 41"/>
    <w:basedOn w:val="TableNormal"/>
    <w:hidden/>
    <w:uiPriority w:val="49"/>
    <w:rsid w:val="002E31C8"/>
    <w:tblPr>
      <w:tblStyleRowBandSize w:val="1"/>
      <w:tblStyleColBandSize w:val="1"/>
      <w:tblBorders>
        <w:top w:val="single" w:sz="4" w:space="0" w:color="B2A1C7" w:themeColor="accent4" w:themeTint="99"/>
        <w:left w:val="single" w:sz="4" w:space="0" w:color="B2A1C7" w:themeColor="accent4" w:themeTint="99"/>
        <w:bottom w:val="single" w:sz="4" w:space="0" w:color="B2A1C7" w:themeColor="accent4" w:themeTint="99"/>
        <w:right w:val="single" w:sz="4" w:space="0" w:color="B2A1C7" w:themeColor="accent4" w:themeTint="99"/>
        <w:insideH w:val="single" w:sz="4" w:space="0" w:color="B2A1C7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8064A2" w:themeColor="accent4"/>
          <w:left w:val="single" w:sz="4" w:space="0" w:color="8064A2" w:themeColor="accent4"/>
          <w:bottom w:val="single" w:sz="4" w:space="0" w:color="8064A2" w:themeColor="accent4"/>
          <w:right w:val="single" w:sz="4" w:space="0" w:color="8064A2" w:themeColor="accent4"/>
          <w:insideH w:val="nil"/>
        </w:tcBorders>
        <w:shd w:val="clear" w:color="auto" w:fill="8064A2" w:themeFill="accent4"/>
      </w:tcPr>
    </w:tblStylePr>
    <w:tblStylePr w:type="lastRow">
      <w:rPr>
        <w:b/>
        <w:bCs/>
      </w:rPr>
      <w:tblPr/>
      <w:tcPr>
        <w:tcBorders>
          <w:top w:val="double" w:sz="4" w:space="0" w:color="B2A1C7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customStyle="1" w:styleId="ListTable4-Accent51">
    <w:name w:val="List Table 4 - Accent 51"/>
    <w:basedOn w:val="TableNormal"/>
    <w:hidden/>
    <w:uiPriority w:val="49"/>
    <w:rsid w:val="002E31C8"/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BACC6" w:themeColor="accent5"/>
          <w:left w:val="single" w:sz="4" w:space="0" w:color="4BACC6" w:themeColor="accent5"/>
          <w:bottom w:val="single" w:sz="4" w:space="0" w:color="4BACC6" w:themeColor="accent5"/>
          <w:right w:val="single" w:sz="4" w:space="0" w:color="4BACC6" w:themeColor="accent5"/>
          <w:insideH w:val="nil"/>
        </w:tcBorders>
        <w:shd w:val="clear" w:color="auto" w:fill="4BACC6" w:themeFill="accent5"/>
      </w:tcPr>
    </w:tblStylePr>
    <w:tblStylePr w:type="lastRow">
      <w:rPr>
        <w:b/>
        <w:bCs/>
      </w:rPr>
      <w:tblPr/>
      <w:tcPr>
        <w:tcBorders>
          <w:top w:val="double" w:sz="4" w:space="0" w:color="92CDDC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customStyle="1" w:styleId="ListTable4-Accent61">
    <w:name w:val="List Table 4 - Accent 61"/>
    <w:basedOn w:val="TableNormal"/>
    <w:hidden/>
    <w:uiPriority w:val="49"/>
    <w:rsid w:val="002E31C8"/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79646" w:themeColor="accent6"/>
          <w:left w:val="single" w:sz="4" w:space="0" w:color="F79646" w:themeColor="accent6"/>
          <w:bottom w:val="single" w:sz="4" w:space="0" w:color="F79646" w:themeColor="accent6"/>
          <w:right w:val="single" w:sz="4" w:space="0" w:color="F79646" w:themeColor="accent6"/>
          <w:insideH w:val="nil"/>
        </w:tcBorders>
        <w:shd w:val="clear" w:color="auto" w:fill="F79646" w:themeFill="accent6"/>
      </w:tcPr>
    </w:tblStylePr>
    <w:tblStylePr w:type="lastRow">
      <w:rPr>
        <w:b/>
        <w:bCs/>
      </w:rPr>
      <w:tblPr/>
      <w:tcPr>
        <w:tcBorders>
          <w:top w:val="double" w:sz="4" w:space="0" w:color="FABF8F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customStyle="1" w:styleId="ListTable5Dark1">
    <w:name w:val="List Table 5 Dark1"/>
    <w:basedOn w:val="TableNormal"/>
    <w:hidden/>
    <w:uiPriority w:val="50"/>
    <w:rsid w:val="002E31C8"/>
    <w:rPr>
      <w:color w:val="FFFFFF" w:themeColor="background1"/>
    </w:rPr>
    <w:tblPr>
      <w:tblStyleRowBandSize w:val="1"/>
      <w:tblStyleColBandSize w:val="1"/>
      <w:tblBorders>
        <w:top w:val="single" w:sz="24" w:space="0" w:color="000000" w:themeColor="text1"/>
        <w:left w:val="single" w:sz="24" w:space="0" w:color="000000" w:themeColor="text1"/>
        <w:bottom w:val="single" w:sz="24" w:space="0" w:color="000000" w:themeColor="text1"/>
        <w:right w:val="single" w:sz="24" w:space="0" w:color="000000" w:themeColor="text1"/>
      </w:tblBorders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customStyle="1" w:styleId="ListTable5Dark-Accent11">
    <w:name w:val="List Table 5 Dark - Accent 11"/>
    <w:basedOn w:val="TableNormal"/>
    <w:hidden/>
    <w:uiPriority w:val="50"/>
    <w:rsid w:val="002E31C8"/>
    <w:rPr>
      <w:color w:val="FFFFFF" w:themeColor="background1"/>
    </w:rPr>
    <w:tblPr>
      <w:tblStyleRowBandSize w:val="1"/>
      <w:tblStyleColBandSize w:val="1"/>
      <w:tblBorders>
        <w:top w:val="single" w:sz="24" w:space="0" w:color="4F81BD" w:themeColor="accent1"/>
        <w:left w:val="single" w:sz="24" w:space="0" w:color="4F81BD" w:themeColor="accent1"/>
        <w:bottom w:val="single" w:sz="24" w:space="0" w:color="4F81BD" w:themeColor="accent1"/>
        <w:right w:val="single" w:sz="24" w:space="0" w:color="4F81BD" w:themeColor="accent1"/>
      </w:tblBorders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customStyle="1" w:styleId="ListTable5Dark-Accent21">
    <w:name w:val="List Table 5 Dark - Accent 21"/>
    <w:basedOn w:val="TableNormal"/>
    <w:hidden/>
    <w:uiPriority w:val="50"/>
    <w:rsid w:val="002E31C8"/>
    <w:rPr>
      <w:color w:val="FFFFFF" w:themeColor="background1"/>
    </w:rPr>
    <w:tblPr>
      <w:tblStyleRowBandSize w:val="1"/>
      <w:tblStyleColBandSize w:val="1"/>
      <w:tblBorders>
        <w:top w:val="single" w:sz="24" w:space="0" w:color="C0504D" w:themeColor="accent2"/>
        <w:left w:val="single" w:sz="24" w:space="0" w:color="C0504D" w:themeColor="accent2"/>
        <w:bottom w:val="single" w:sz="24" w:space="0" w:color="C0504D" w:themeColor="accent2"/>
        <w:right w:val="single" w:sz="24" w:space="0" w:color="C0504D" w:themeColor="accent2"/>
      </w:tblBorders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customStyle="1" w:styleId="ListTable5Dark-Accent31">
    <w:name w:val="List Table 5 Dark - Accent 31"/>
    <w:basedOn w:val="TableNormal"/>
    <w:hidden/>
    <w:uiPriority w:val="50"/>
    <w:rsid w:val="002E31C8"/>
    <w:rPr>
      <w:color w:val="FFFFFF" w:themeColor="background1"/>
    </w:rPr>
    <w:tblPr>
      <w:tblStyleRowBandSize w:val="1"/>
      <w:tblStyleColBandSize w:val="1"/>
      <w:tblBorders>
        <w:top w:val="single" w:sz="24" w:space="0" w:color="9BBB59" w:themeColor="accent3"/>
        <w:left w:val="single" w:sz="24" w:space="0" w:color="9BBB59" w:themeColor="accent3"/>
        <w:bottom w:val="single" w:sz="24" w:space="0" w:color="9BBB59" w:themeColor="accent3"/>
        <w:right w:val="single" w:sz="24" w:space="0" w:color="9BBB59" w:themeColor="accent3"/>
      </w:tblBorders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customStyle="1" w:styleId="ListTable5Dark-Accent41">
    <w:name w:val="List Table 5 Dark - Accent 41"/>
    <w:basedOn w:val="TableNormal"/>
    <w:hidden/>
    <w:uiPriority w:val="50"/>
    <w:rsid w:val="002E31C8"/>
    <w:rPr>
      <w:color w:val="FFFFFF" w:themeColor="background1"/>
    </w:rPr>
    <w:tblPr>
      <w:tblStyleRowBandSize w:val="1"/>
      <w:tblStyleColBandSize w:val="1"/>
      <w:tblBorders>
        <w:top w:val="single" w:sz="24" w:space="0" w:color="8064A2" w:themeColor="accent4"/>
        <w:left w:val="single" w:sz="24" w:space="0" w:color="8064A2" w:themeColor="accent4"/>
        <w:bottom w:val="single" w:sz="24" w:space="0" w:color="8064A2" w:themeColor="accent4"/>
        <w:right w:val="single" w:sz="24" w:space="0" w:color="8064A2" w:themeColor="accent4"/>
      </w:tblBorders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customStyle="1" w:styleId="ListTable5Dark-Accent51">
    <w:name w:val="List Table 5 Dark - Accent 51"/>
    <w:basedOn w:val="TableNormal"/>
    <w:hidden/>
    <w:uiPriority w:val="50"/>
    <w:rsid w:val="002E31C8"/>
    <w:rPr>
      <w:color w:val="FFFFFF" w:themeColor="background1"/>
    </w:rPr>
    <w:tblPr>
      <w:tblStyleRowBandSize w:val="1"/>
      <w:tblStyleColBandSize w:val="1"/>
      <w:tblBorders>
        <w:top w:val="single" w:sz="24" w:space="0" w:color="4BACC6" w:themeColor="accent5"/>
        <w:left w:val="single" w:sz="24" w:space="0" w:color="4BACC6" w:themeColor="accent5"/>
        <w:bottom w:val="single" w:sz="24" w:space="0" w:color="4BACC6" w:themeColor="accent5"/>
        <w:right w:val="single" w:sz="24" w:space="0" w:color="4BACC6" w:themeColor="accent5"/>
      </w:tblBorders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customStyle="1" w:styleId="ListTable5Dark-Accent61">
    <w:name w:val="List Table 5 Dark - Accent 61"/>
    <w:basedOn w:val="TableNormal"/>
    <w:hidden/>
    <w:uiPriority w:val="50"/>
    <w:rsid w:val="002E31C8"/>
    <w:rPr>
      <w:color w:val="FFFFFF" w:themeColor="background1"/>
    </w:rPr>
    <w:tblPr>
      <w:tblStyleRowBandSize w:val="1"/>
      <w:tblStyleColBandSize w:val="1"/>
      <w:tblBorders>
        <w:top w:val="single" w:sz="24" w:space="0" w:color="F79646" w:themeColor="accent6"/>
        <w:left w:val="single" w:sz="24" w:space="0" w:color="F79646" w:themeColor="accent6"/>
        <w:bottom w:val="single" w:sz="24" w:space="0" w:color="F79646" w:themeColor="accent6"/>
        <w:right w:val="single" w:sz="24" w:space="0" w:color="F79646" w:themeColor="accent6"/>
      </w:tblBorders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customStyle="1" w:styleId="ListTable6Colorful1">
    <w:name w:val="List Table 6 Colorful1"/>
    <w:basedOn w:val="TableNormal"/>
    <w:hidden/>
    <w:uiPriority w:val="51"/>
    <w:rsid w:val="002E31C8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ListTable6Colorful-Accent11">
    <w:name w:val="List Table 6 Colorful - Accent 11"/>
    <w:basedOn w:val="TableNormal"/>
    <w:hidden/>
    <w:uiPriority w:val="51"/>
    <w:rsid w:val="002E31C8"/>
    <w:rPr>
      <w:color w:val="365F91" w:themeColor="accent1" w:themeShade="BF"/>
    </w:rPr>
    <w:tblPr>
      <w:tblStyleRowBandSize w:val="1"/>
      <w:tblStyleColBandSize w:val="1"/>
      <w:tblBorders>
        <w:top w:val="single" w:sz="4" w:space="0" w:color="4F81BD" w:themeColor="accent1"/>
        <w:bottom w:val="single" w:sz="4" w:space="0" w:color="4F81BD" w:themeColor="accent1"/>
      </w:tblBorders>
    </w:tblPr>
    <w:tblStylePr w:type="firstRow">
      <w:rPr>
        <w:b/>
        <w:bCs/>
      </w:rPr>
      <w:tblPr/>
      <w:tcPr>
        <w:tcBorders>
          <w:bottom w:val="single" w:sz="4" w:space="0" w:color="4F81BD" w:themeColor="accent1"/>
        </w:tcBorders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customStyle="1" w:styleId="ListTable6Colorful-Accent21">
    <w:name w:val="List Table 6 Colorful - Accent 21"/>
    <w:basedOn w:val="TableNormal"/>
    <w:hidden/>
    <w:uiPriority w:val="51"/>
    <w:rsid w:val="002E31C8"/>
    <w:rPr>
      <w:color w:val="943634" w:themeColor="accent2" w:themeShade="BF"/>
    </w:rPr>
    <w:tblPr>
      <w:tblStyleRowBandSize w:val="1"/>
      <w:tblStyleColBandSize w:val="1"/>
      <w:tblBorders>
        <w:top w:val="single" w:sz="4" w:space="0" w:color="C0504D" w:themeColor="accent2"/>
        <w:bottom w:val="single" w:sz="4" w:space="0" w:color="C0504D" w:themeColor="accent2"/>
      </w:tblBorders>
    </w:tblPr>
    <w:tblStylePr w:type="firstRow">
      <w:rPr>
        <w:b/>
        <w:bCs/>
      </w:rPr>
      <w:tblPr/>
      <w:tcPr>
        <w:tcBorders>
          <w:bottom w:val="single" w:sz="4" w:space="0" w:color="C0504D" w:themeColor="accent2"/>
        </w:tcBorders>
      </w:tcPr>
    </w:tblStylePr>
    <w:tblStylePr w:type="lastRow">
      <w:rPr>
        <w:b/>
        <w:bCs/>
      </w:rPr>
      <w:tblPr/>
      <w:tcPr>
        <w:tcBorders>
          <w:top w:val="double" w:sz="4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customStyle="1" w:styleId="ListTable6Colorful-Accent31">
    <w:name w:val="List Table 6 Colorful - Accent 31"/>
    <w:basedOn w:val="TableNormal"/>
    <w:hidden/>
    <w:uiPriority w:val="51"/>
    <w:rsid w:val="002E31C8"/>
    <w:rPr>
      <w:color w:val="76923C" w:themeColor="accent3" w:themeShade="BF"/>
    </w:rPr>
    <w:tblPr>
      <w:tblStyleRowBandSize w:val="1"/>
      <w:tblStyleColBandSize w:val="1"/>
      <w:tblBorders>
        <w:top w:val="single" w:sz="4" w:space="0" w:color="9BBB59" w:themeColor="accent3"/>
        <w:bottom w:val="single" w:sz="4" w:space="0" w:color="9BBB59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9BBB59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customStyle="1" w:styleId="ListTable6Colorful-Accent41">
    <w:name w:val="List Table 6 Colorful - Accent 41"/>
    <w:basedOn w:val="TableNormal"/>
    <w:hidden/>
    <w:uiPriority w:val="51"/>
    <w:rsid w:val="002E31C8"/>
    <w:rPr>
      <w:color w:val="5F497A" w:themeColor="accent4" w:themeShade="BF"/>
    </w:rPr>
    <w:tblPr>
      <w:tblStyleRowBandSize w:val="1"/>
      <w:tblStyleColBandSize w:val="1"/>
      <w:tblBorders>
        <w:top w:val="single" w:sz="4" w:space="0" w:color="8064A2" w:themeColor="accent4"/>
        <w:bottom w:val="single" w:sz="4" w:space="0" w:color="8064A2" w:themeColor="accent4"/>
      </w:tblBorders>
    </w:tblPr>
    <w:tblStylePr w:type="firstRow">
      <w:rPr>
        <w:b/>
        <w:bCs/>
      </w:rPr>
      <w:tblPr/>
      <w:tcPr>
        <w:tcBorders>
          <w:bottom w:val="single" w:sz="4" w:space="0" w:color="8064A2" w:themeColor="accent4"/>
        </w:tcBorders>
      </w:tcPr>
    </w:tblStylePr>
    <w:tblStylePr w:type="lastRow">
      <w:rPr>
        <w:b/>
        <w:bCs/>
      </w:rPr>
      <w:tblPr/>
      <w:tcPr>
        <w:tcBorders>
          <w:top w:val="double" w:sz="4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customStyle="1" w:styleId="ListTable6Colorful-Accent51">
    <w:name w:val="List Table 6 Colorful - Accent 51"/>
    <w:basedOn w:val="TableNormal"/>
    <w:hidden/>
    <w:uiPriority w:val="51"/>
    <w:rsid w:val="002E31C8"/>
    <w:rPr>
      <w:color w:val="31849B" w:themeColor="accent5" w:themeShade="BF"/>
    </w:rPr>
    <w:tblPr>
      <w:tblStyleRowBandSize w:val="1"/>
      <w:tblStyleColBandSize w:val="1"/>
      <w:tblBorders>
        <w:top w:val="single" w:sz="4" w:space="0" w:color="4BACC6" w:themeColor="accent5"/>
        <w:bottom w:val="single" w:sz="4" w:space="0" w:color="4BACC6" w:themeColor="accent5"/>
      </w:tblBorders>
    </w:tblPr>
    <w:tblStylePr w:type="firstRow">
      <w:rPr>
        <w:b/>
        <w:bCs/>
      </w:rPr>
      <w:tblPr/>
      <w:tcPr>
        <w:tcBorders>
          <w:bottom w:val="single" w:sz="4" w:space="0" w:color="4BACC6" w:themeColor="accent5"/>
        </w:tcBorders>
      </w:tcPr>
    </w:tblStylePr>
    <w:tblStylePr w:type="lastRow">
      <w:rPr>
        <w:b/>
        <w:bCs/>
      </w:rPr>
      <w:tblPr/>
      <w:tcPr>
        <w:tcBorders>
          <w:top w:val="double" w:sz="4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customStyle="1" w:styleId="ListTable6Colorful-Accent61">
    <w:name w:val="List Table 6 Colorful - Accent 61"/>
    <w:basedOn w:val="TableNormal"/>
    <w:hidden/>
    <w:uiPriority w:val="51"/>
    <w:rsid w:val="002E31C8"/>
    <w:rPr>
      <w:color w:val="E36C0A" w:themeColor="accent6" w:themeShade="BF"/>
    </w:rPr>
    <w:tblPr>
      <w:tblStyleRowBandSize w:val="1"/>
      <w:tblStyleColBandSize w:val="1"/>
      <w:tblBorders>
        <w:top w:val="single" w:sz="4" w:space="0" w:color="F79646" w:themeColor="accent6"/>
        <w:bottom w:val="single" w:sz="4" w:space="0" w:color="F79646" w:themeColor="accent6"/>
      </w:tblBorders>
    </w:tblPr>
    <w:tblStylePr w:type="firstRow">
      <w:rPr>
        <w:b/>
        <w:bCs/>
      </w:rPr>
      <w:tblPr/>
      <w:tcPr>
        <w:tcBorders>
          <w:bottom w:val="single" w:sz="4" w:space="0" w:color="F79646" w:themeColor="accent6"/>
        </w:tcBorders>
      </w:tcPr>
    </w:tblStylePr>
    <w:tblStylePr w:type="lastRow">
      <w:rPr>
        <w:b/>
        <w:bCs/>
      </w:rPr>
      <w:tblPr/>
      <w:tcPr>
        <w:tcBorders>
          <w:top w:val="double" w:sz="4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customStyle="1" w:styleId="ListTable7Colorful1">
    <w:name w:val="List Table 7 Colorful1"/>
    <w:basedOn w:val="TableNormal"/>
    <w:hidden/>
    <w:uiPriority w:val="52"/>
    <w:rsid w:val="002E31C8"/>
    <w:rPr>
      <w:color w:val="000000" w:themeColor="text1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000000" w:themeColor="tex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000000" w:themeColor="tex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000000" w:themeColor="tex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000000" w:themeColor="text1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ListTable7Colorful-Accent11">
    <w:name w:val="List Table 7 Colorful - Accent 11"/>
    <w:basedOn w:val="TableNormal"/>
    <w:hidden/>
    <w:uiPriority w:val="52"/>
    <w:rsid w:val="002E31C8"/>
    <w:rPr>
      <w:color w:val="365F91" w:themeColor="accent1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4F81BD" w:themeColor="accen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4F81BD" w:themeColor="accen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4F81BD" w:themeColor="accen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4F81BD" w:themeColor="accent1"/>
        </w:tcBorders>
        <w:shd w:val="clear" w:color="auto" w:fill="FFFFFF" w:themeFill="background1"/>
      </w:tc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ListTable7Colorful-Accent21">
    <w:name w:val="List Table 7 Colorful - Accent 21"/>
    <w:basedOn w:val="TableNormal"/>
    <w:hidden/>
    <w:uiPriority w:val="52"/>
    <w:rsid w:val="002E31C8"/>
    <w:rPr>
      <w:color w:val="943634" w:themeColor="accent2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C0504D" w:themeColor="accent2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C0504D" w:themeColor="accent2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C0504D" w:themeColor="accent2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C0504D" w:themeColor="accent2"/>
        </w:tcBorders>
        <w:shd w:val="clear" w:color="auto" w:fill="FFFFFF" w:themeFill="background1"/>
      </w:tc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ListTable7Colorful-Accent31">
    <w:name w:val="List Table 7 Colorful - Accent 31"/>
    <w:basedOn w:val="TableNormal"/>
    <w:hidden/>
    <w:uiPriority w:val="52"/>
    <w:rsid w:val="002E31C8"/>
    <w:rPr>
      <w:color w:val="76923C" w:themeColor="accent3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9BBB59" w:themeColor="accent3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9BBB59" w:themeColor="accent3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9BBB59" w:themeColor="accent3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9BBB59" w:themeColor="accent3"/>
        </w:tcBorders>
        <w:shd w:val="clear" w:color="auto" w:fill="FFFFFF" w:themeFill="background1"/>
      </w:tc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ListTable7Colorful-Accent41">
    <w:name w:val="List Table 7 Colorful - Accent 41"/>
    <w:basedOn w:val="TableNormal"/>
    <w:hidden/>
    <w:uiPriority w:val="52"/>
    <w:rsid w:val="002E31C8"/>
    <w:rPr>
      <w:color w:val="5F497A" w:themeColor="accent4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8064A2" w:themeColor="accent4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8064A2" w:themeColor="accent4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8064A2" w:themeColor="accent4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8064A2" w:themeColor="accent4"/>
        </w:tcBorders>
        <w:shd w:val="clear" w:color="auto" w:fill="FFFFFF" w:themeFill="background1"/>
      </w:tc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ListTable7Colorful-Accent51">
    <w:name w:val="List Table 7 Colorful - Accent 51"/>
    <w:basedOn w:val="TableNormal"/>
    <w:hidden/>
    <w:uiPriority w:val="52"/>
    <w:rsid w:val="002E31C8"/>
    <w:rPr>
      <w:color w:val="31849B" w:themeColor="accent5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4BACC6" w:themeColor="accent5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4BACC6" w:themeColor="accent5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4BACC6" w:themeColor="accent5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4BACC6" w:themeColor="accent5"/>
        </w:tcBorders>
        <w:shd w:val="clear" w:color="auto" w:fill="FFFFFF" w:themeFill="background1"/>
      </w:tc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ListTable7Colorful-Accent61">
    <w:name w:val="List Table 7 Colorful - Accent 61"/>
    <w:basedOn w:val="TableNormal"/>
    <w:hidden/>
    <w:uiPriority w:val="52"/>
    <w:rsid w:val="002E31C8"/>
    <w:rPr>
      <w:color w:val="E36C0A" w:themeColor="accent6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F79646" w:themeColor="accent6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F79646" w:themeColor="accent6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F79646" w:themeColor="accent6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F79646" w:themeColor="accent6"/>
        </w:tcBorders>
        <w:shd w:val="clear" w:color="auto" w:fill="FFFFFF" w:themeFill="background1"/>
      </w:tc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MediumGrid3-Accent5">
    <w:name w:val="Medium Grid 3 Accent 5"/>
    <w:basedOn w:val="TableNormal"/>
    <w:uiPriority w:val="60"/>
    <w:semiHidden/>
    <w:unhideWhenUsed/>
    <w:rsid w:val="002E31C8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table" w:styleId="MediumGrid1-Accent2">
    <w:name w:val="Medium Grid 1 Accent 2"/>
    <w:basedOn w:val="TableNormal"/>
    <w:hidden/>
    <w:uiPriority w:val="72"/>
    <w:semiHidden/>
    <w:unhideWhenUsed/>
    <w:rsid w:val="002E31C8"/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  <w:insideV w:val="single" w:sz="8" w:space="0" w:color="CF7B79" w:themeColor="accent2" w:themeTint="BF"/>
      </w:tblBorders>
    </w:tblPr>
    <w:tcPr>
      <w:shd w:val="clear" w:color="auto" w:fill="EFD3D2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CF7B79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MediumList1">
    <w:name w:val="Medium List 1"/>
    <w:basedOn w:val="TableNormal"/>
    <w:uiPriority w:val="99"/>
    <w:semiHidden/>
    <w:unhideWhenUsed/>
    <w:rsid w:val="002E31C8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Grid1-Accent4">
    <w:name w:val="Medium Grid 1 Accent 4"/>
    <w:basedOn w:val="TableNormal"/>
    <w:hidden/>
    <w:uiPriority w:val="72"/>
    <w:semiHidden/>
    <w:unhideWhenUsed/>
    <w:rsid w:val="002E31C8"/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  <w:insideV w:val="single" w:sz="8" w:space="0" w:color="9F8AB9" w:themeColor="accent4" w:themeTint="BF"/>
      </w:tblBorders>
    </w:tblPr>
    <w:tcPr>
      <w:shd w:val="clear" w:color="auto" w:fill="DFD8E8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F8AB9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MediumList1-Accent2">
    <w:name w:val="Medium List 1 Accent 2"/>
    <w:basedOn w:val="TableNormal"/>
    <w:uiPriority w:val="70"/>
    <w:semiHidden/>
    <w:unhideWhenUsed/>
    <w:rsid w:val="002E31C8"/>
    <w:rPr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0504D" w:themeColor="accent2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shd w:val="clear" w:color="auto" w:fill="EFD3D2" w:themeFill="accent2" w:themeFillTint="3F"/>
      </w:tcPr>
    </w:tblStylePr>
  </w:style>
  <w:style w:type="table" w:styleId="MediumGrid1-Accent6">
    <w:name w:val="Medium Grid 1 Accent 6"/>
    <w:basedOn w:val="TableNormal"/>
    <w:hidden/>
    <w:uiPriority w:val="72"/>
    <w:semiHidden/>
    <w:unhideWhenUsed/>
    <w:rsid w:val="002E31C8"/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  <w:insideV w:val="single" w:sz="8" w:space="0" w:color="F9B074" w:themeColor="accent6" w:themeTint="BF"/>
      </w:tblBorders>
    </w:tblPr>
    <w:tcPr>
      <w:shd w:val="clear" w:color="auto" w:fill="FDE4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9B074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MediumList1-Accent4">
    <w:name w:val="Medium List 1 Accent 4"/>
    <w:basedOn w:val="TableNormal"/>
    <w:uiPriority w:val="70"/>
    <w:semiHidden/>
    <w:unhideWhenUsed/>
    <w:rsid w:val="002E31C8"/>
    <w:rPr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64A2" w:themeColor="accent4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shd w:val="clear" w:color="auto" w:fill="DFD8E8" w:themeFill="accent4" w:themeFillTint="3F"/>
      </w:tcPr>
    </w:tblStylePr>
  </w:style>
  <w:style w:type="table" w:styleId="MediumGrid2-Accent1">
    <w:name w:val="Medium Grid 2 Accent 1"/>
    <w:basedOn w:val="TableNormal"/>
    <w:hidden/>
    <w:uiPriority w:val="63"/>
    <w:semiHidden/>
    <w:unhideWhenUsed/>
    <w:rsid w:val="002E31C8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List1-Accent6">
    <w:name w:val="Medium List 1 Accent 6"/>
    <w:basedOn w:val="TableNormal"/>
    <w:uiPriority w:val="70"/>
    <w:semiHidden/>
    <w:unhideWhenUsed/>
    <w:rsid w:val="002E31C8"/>
    <w:rPr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79646" w:themeColor="accent6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shd w:val="clear" w:color="auto" w:fill="FDE4D0" w:themeFill="accent6" w:themeFillTint="3F"/>
      </w:tcPr>
    </w:tblStylePr>
  </w:style>
  <w:style w:type="table" w:styleId="MediumGrid2-Accent3">
    <w:name w:val="Medium Grid 2 Accent 3"/>
    <w:basedOn w:val="TableNormal"/>
    <w:hidden/>
    <w:uiPriority w:val="73"/>
    <w:semiHidden/>
    <w:unhideWhenUsed/>
    <w:rsid w:val="002E31C8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cPr>
      <w:shd w:val="clear" w:color="auto" w:fill="E6EED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5F8EE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 w:themeFill="accent3" w:themeFillTint="33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tcBorders>
          <w:insideH w:val="single" w:sz="6" w:space="0" w:color="9BBB59" w:themeColor="accent3"/>
          <w:insideV w:val="single" w:sz="6" w:space="0" w:color="9BBB59" w:themeColor="accent3"/>
        </w:tcBorders>
        <w:shd w:val="clear" w:color="auto" w:fill="CDDDAC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List2-Accent1">
    <w:name w:val="Medium List 2 Accent 1"/>
    <w:basedOn w:val="TableNormal"/>
    <w:uiPriority w:val="61"/>
    <w:semiHidden/>
    <w:unhideWhenUsed/>
    <w:rsid w:val="002E31C8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Grid2-Accent5">
    <w:name w:val="Medium Grid 2 Accent 5"/>
    <w:basedOn w:val="TableNormal"/>
    <w:hidden/>
    <w:uiPriority w:val="73"/>
    <w:semiHidden/>
    <w:unhideWhenUsed/>
    <w:rsid w:val="002E31C8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cPr>
      <w:shd w:val="clear" w:color="auto" w:fill="D2EAF1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DF6F9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 w:themeFill="accent5" w:themeFillTint="33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tcBorders>
          <w:insideH w:val="single" w:sz="6" w:space="0" w:color="4BACC6" w:themeColor="accent5"/>
          <w:insideV w:val="single" w:sz="6" w:space="0" w:color="4BACC6" w:themeColor="accent5"/>
        </w:tcBorders>
        <w:shd w:val="clear" w:color="auto" w:fill="A5D5E2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List2-Accent3">
    <w:name w:val="Medium List 2 Accent 3"/>
    <w:basedOn w:val="TableNormal"/>
    <w:uiPriority w:val="71"/>
    <w:semiHidden/>
    <w:unhideWhenUsed/>
    <w:rsid w:val="002E31C8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9BBB59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6EED5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Grid3">
    <w:name w:val="Medium Grid 3"/>
    <w:basedOn w:val="TableNormal"/>
    <w:hidden/>
    <w:uiPriority w:val="60"/>
    <w:semiHidden/>
    <w:unhideWhenUsed/>
    <w:rsid w:val="002E31C8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List2-Accent5">
    <w:name w:val="Medium List 2 Accent 5"/>
    <w:basedOn w:val="TableNormal"/>
    <w:uiPriority w:val="71"/>
    <w:semiHidden/>
    <w:unhideWhenUsed/>
    <w:rsid w:val="002E31C8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BACC6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BACC6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2EAF1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Grid3-Accent2">
    <w:name w:val="Medium Grid 3 Accent 2"/>
    <w:basedOn w:val="TableNormal"/>
    <w:hidden/>
    <w:uiPriority w:val="60"/>
    <w:semiHidden/>
    <w:unhideWhenUsed/>
    <w:rsid w:val="002E31C8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table" w:styleId="MediumShading1">
    <w:name w:val="Medium Shading 1"/>
    <w:basedOn w:val="TableNormal"/>
    <w:uiPriority w:val="99"/>
    <w:semiHidden/>
    <w:unhideWhenUsed/>
    <w:rsid w:val="002E31C8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Grid3-Accent4">
    <w:name w:val="Medium Grid 3 Accent 4"/>
    <w:basedOn w:val="TableNormal"/>
    <w:hidden/>
    <w:uiPriority w:val="60"/>
    <w:semiHidden/>
    <w:unhideWhenUsed/>
    <w:rsid w:val="002E31C8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MediumShading1-Accent2">
    <w:name w:val="Medium Shading 1 Accent 2"/>
    <w:basedOn w:val="TableNormal"/>
    <w:uiPriority w:val="68"/>
    <w:semiHidden/>
    <w:unhideWhenUsed/>
    <w:rsid w:val="002E31C8"/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Grid3-Accent6">
    <w:name w:val="Medium Grid 3 Accent 6"/>
    <w:basedOn w:val="TableNormal"/>
    <w:hidden/>
    <w:uiPriority w:val="60"/>
    <w:semiHidden/>
    <w:unhideWhenUsed/>
    <w:rsid w:val="002E31C8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DE4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CAA2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CAA2" w:themeFill="accent6" w:themeFillTint="7F"/>
      </w:tcPr>
    </w:tblStylePr>
  </w:style>
  <w:style w:type="table" w:styleId="MediumShading1-Accent4">
    <w:name w:val="Medium Shading 1 Accent 4"/>
    <w:basedOn w:val="TableNormal"/>
    <w:uiPriority w:val="68"/>
    <w:semiHidden/>
    <w:unhideWhenUsed/>
    <w:rsid w:val="002E31C8"/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List1-Accent1">
    <w:name w:val="Medium List 1 Accent 1"/>
    <w:basedOn w:val="TableNormal"/>
    <w:hidden/>
    <w:uiPriority w:val="70"/>
    <w:semiHidden/>
    <w:unhideWhenUsed/>
    <w:rsid w:val="002E31C8"/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ediumShading1-Accent6">
    <w:name w:val="Medium Shading 1 Accent 6"/>
    <w:basedOn w:val="TableNormal"/>
    <w:uiPriority w:val="68"/>
    <w:semiHidden/>
    <w:unhideWhenUsed/>
    <w:rsid w:val="002E31C8"/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List1-Accent3">
    <w:name w:val="Medium List 1 Accent 3"/>
    <w:basedOn w:val="TableNormal"/>
    <w:hidden/>
    <w:uiPriority w:val="70"/>
    <w:semiHidden/>
    <w:unhideWhenUsed/>
    <w:rsid w:val="002E31C8"/>
    <w:rPr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table" w:styleId="MediumShading2-Accent1">
    <w:name w:val="Medium Shading 2 Accent 1"/>
    <w:basedOn w:val="TableNormal"/>
    <w:uiPriority w:val="69"/>
    <w:semiHidden/>
    <w:unhideWhenUsed/>
    <w:rsid w:val="002E31C8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List1-Accent5">
    <w:name w:val="Medium List 1 Accent 5"/>
    <w:basedOn w:val="TableNormal"/>
    <w:hidden/>
    <w:uiPriority w:val="70"/>
    <w:semiHidden/>
    <w:unhideWhenUsed/>
    <w:rsid w:val="002E31C8"/>
    <w:rPr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table" w:styleId="MediumShading2-Accent3">
    <w:name w:val="Medium Shading 2 Accent 3"/>
    <w:basedOn w:val="TableNormal"/>
    <w:uiPriority w:val="69"/>
    <w:semiHidden/>
    <w:unhideWhenUsed/>
    <w:rsid w:val="002E31C8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List2">
    <w:name w:val="Medium List 2"/>
    <w:basedOn w:val="TableNormal"/>
    <w:hidden/>
    <w:uiPriority w:val="99"/>
    <w:semiHidden/>
    <w:unhideWhenUsed/>
    <w:rsid w:val="002E31C8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Shading2-Accent5">
    <w:name w:val="Medium Shading 2 Accent 5"/>
    <w:basedOn w:val="TableNormal"/>
    <w:uiPriority w:val="69"/>
    <w:semiHidden/>
    <w:unhideWhenUsed/>
    <w:rsid w:val="002E31C8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List2-Accent2">
    <w:name w:val="Medium List 2 Accent 2"/>
    <w:basedOn w:val="TableNormal"/>
    <w:hidden/>
    <w:uiPriority w:val="71"/>
    <w:semiHidden/>
    <w:unhideWhenUsed/>
    <w:rsid w:val="002E31C8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C0504D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4">
    <w:name w:val="Medium List 2 Accent 4"/>
    <w:basedOn w:val="TableNormal"/>
    <w:hidden/>
    <w:uiPriority w:val="71"/>
    <w:semiHidden/>
    <w:unhideWhenUsed/>
    <w:rsid w:val="002E31C8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064A2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8E8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6">
    <w:name w:val="Medium List 2 Accent 6"/>
    <w:basedOn w:val="TableNormal"/>
    <w:hidden/>
    <w:uiPriority w:val="71"/>
    <w:semiHidden/>
    <w:unhideWhenUsed/>
    <w:rsid w:val="002E31C8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79646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E4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Shading1-Accent1">
    <w:name w:val="Medium Shading 1 Accent 1"/>
    <w:basedOn w:val="TableNormal"/>
    <w:hidden/>
    <w:uiPriority w:val="68"/>
    <w:semiHidden/>
    <w:unhideWhenUsed/>
    <w:rsid w:val="002E31C8"/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3">
    <w:name w:val="Medium Shading 1 Accent 3"/>
    <w:basedOn w:val="TableNormal"/>
    <w:hidden/>
    <w:uiPriority w:val="68"/>
    <w:semiHidden/>
    <w:unhideWhenUsed/>
    <w:rsid w:val="002E31C8"/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5">
    <w:name w:val="Medium Shading 1 Accent 5"/>
    <w:basedOn w:val="TableNormal"/>
    <w:hidden/>
    <w:uiPriority w:val="68"/>
    <w:semiHidden/>
    <w:unhideWhenUsed/>
    <w:rsid w:val="002E31C8"/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-Accent2">
    <w:name w:val="Medium Shading 2 Accent 2"/>
    <w:basedOn w:val="TableNormal"/>
    <w:hidden/>
    <w:uiPriority w:val="69"/>
    <w:semiHidden/>
    <w:unhideWhenUsed/>
    <w:rsid w:val="002E31C8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2-Accent4">
    <w:name w:val="Medium Shading 2 Accent 4"/>
    <w:basedOn w:val="TableNormal"/>
    <w:hidden/>
    <w:uiPriority w:val="69"/>
    <w:semiHidden/>
    <w:unhideWhenUsed/>
    <w:rsid w:val="002E31C8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2-Accent6">
    <w:name w:val="Medium Shading 2 Accent 6"/>
    <w:basedOn w:val="TableNormal"/>
    <w:hidden/>
    <w:uiPriority w:val="69"/>
    <w:semiHidden/>
    <w:unhideWhenUsed/>
    <w:rsid w:val="002E31C8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2E31C8"/>
    <w:pPr>
      <w:jc w:val="center"/>
    </w:pPr>
    <w:rPr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E31C8"/>
    <w:rPr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2E31C8"/>
    <w:rPr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2E31C8"/>
    <w:rPr>
      <w:noProof/>
      <w:sz w:val="24"/>
    </w:rPr>
  </w:style>
  <w:style w:type="paragraph" w:customStyle="1" w:styleId="0Normal">
    <w:name w:val="[0] Normal"/>
    <w:basedOn w:val="Normal"/>
    <w:link w:val="0NormalCar"/>
    <w:qFormat/>
    <w:rsid w:val="002E31C8"/>
    <w:pPr>
      <w:spacing w:before="120" w:after="120"/>
      <w:jc w:val="both"/>
    </w:pPr>
    <w:rPr>
      <w:rFonts w:eastAsiaTheme="minorEastAsia"/>
      <w:kern w:val="24"/>
      <w:sz w:val="24"/>
      <w:lang w:val="en-CA" w:eastAsia="fr-FR"/>
    </w:rPr>
  </w:style>
  <w:style w:type="character" w:customStyle="1" w:styleId="0NormalCar">
    <w:name w:val="[0] Normal Car"/>
    <w:basedOn w:val="DefaultParagraphFont"/>
    <w:link w:val="0Normal"/>
    <w:rsid w:val="002E31C8"/>
    <w:rPr>
      <w:rFonts w:eastAsiaTheme="minorEastAsia"/>
      <w:kern w:val="24"/>
      <w:sz w:val="24"/>
      <w:lang w:val="en-CA" w:eastAsia="fr-FR"/>
    </w:rPr>
  </w:style>
  <w:style w:type="paragraph" w:customStyle="1" w:styleId="EndNoteCategoryHeading">
    <w:name w:val="EndNote Category Heading"/>
    <w:basedOn w:val="Normal"/>
    <w:link w:val="EndNoteCategoryHeadingChar"/>
    <w:rsid w:val="002E31C8"/>
    <w:pPr>
      <w:spacing w:before="120" w:after="120"/>
    </w:pPr>
    <w:rPr>
      <w:rFonts w:eastAsia="Times New Roman"/>
      <w:b/>
      <w:noProof/>
      <w:sz w:val="24"/>
      <w:szCs w:val="24"/>
    </w:rPr>
  </w:style>
  <w:style w:type="character" w:customStyle="1" w:styleId="EndNoteCategoryHeadingChar">
    <w:name w:val="EndNote Category Heading Char"/>
    <w:basedOn w:val="ParagraphChar"/>
    <w:link w:val="EndNoteCategoryHeading"/>
    <w:rsid w:val="002E31C8"/>
    <w:rPr>
      <w:rFonts w:eastAsia="Times New Roman"/>
      <w:b/>
      <w:noProof/>
      <w:sz w:val="24"/>
      <w:szCs w:val="24"/>
    </w:rPr>
  </w:style>
  <w:style w:type="paragraph" w:customStyle="1" w:styleId="Tablecell">
    <w:name w:val="Table_cell"/>
    <w:basedOn w:val="StyleParagraphFirstline0cm"/>
    <w:qFormat/>
    <w:rsid w:val="002E31C8"/>
    <w:rPr>
      <w:rFonts w:asciiTheme="minorHAnsi" w:hAnsiTheme="minorHAnsi" w:cstheme="minorBidi"/>
      <w:i/>
    </w:rPr>
  </w:style>
  <w:style w:type="paragraph" w:customStyle="1" w:styleId="CaptionNat">
    <w:name w:val="Caption_Nat"/>
    <w:basedOn w:val="StyleParagraphFirstline0cm"/>
    <w:qFormat/>
    <w:rsid w:val="002E31C8"/>
  </w:style>
  <w:style w:type="paragraph" w:customStyle="1" w:styleId="Titlems">
    <w:name w:val="Title_ms"/>
    <w:basedOn w:val="Title"/>
    <w:qFormat/>
    <w:rsid w:val="002E31C8"/>
    <w:pPr>
      <w:keepNext/>
      <w:spacing w:before="0" w:after="360"/>
      <w:outlineLvl w:val="9"/>
    </w:pPr>
    <w:rPr>
      <w:rFonts w:ascii="Times New Roman" w:hAnsi="Times New Roman"/>
      <w:sz w:val="52"/>
      <w:szCs w:val="28"/>
    </w:rPr>
  </w:style>
  <w:style w:type="character" w:customStyle="1" w:styleId="Methods11HeadingChar">
    <w:name w:val="Methods 11 Heading Char"/>
    <w:basedOn w:val="DefaultParagraphFont"/>
    <w:link w:val="Methods11Heading"/>
    <w:rsid w:val="002E31C8"/>
    <w:rPr>
      <w:rFonts w:eastAsia="Times New Roman"/>
      <w:b/>
      <w:bCs/>
      <w:kern w:val="32"/>
      <w:sz w:val="24"/>
      <w:szCs w:val="24"/>
    </w:rPr>
  </w:style>
  <w:style w:type="paragraph" w:customStyle="1" w:styleId="FFRcaption">
    <w:name w:val="FFR caption"/>
    <w:basedOn w:val="Normal"/>
    <w:qFormat/>
    <w:rsid w:val="002E31C8"/>
    <w:rPr>
      <w:rFonts w:eastAsia="Times New Roman"/>
      <w:sz w:val="2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993375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EF0ADF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F169A5"/>
    <w:rPr>
      <w:color w:val="605E5C"/>
      <w:shd w:val="clear" w:color="auto" w:fill="E1DFDD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8F1EE6"/>
    <w:rPr>
      <w:color w:val="605E5C"/>
      <w:shd w:val="clear" w:color="auto" w:fill="E1DFDD"/>
    </w:rPr>
  </w:style>
  <w:style w:type="table" w:styleId="GridTable4">
    <w:name w:val="Grid Table 4"/>
    <w:basedOn w:val="TableNormal"/>
    <w:uiPriority w:val="49"/>
    <w:rsid w:val="0054743E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2">
    <w:name w:val="Grid Table 2"/>
    <w:basedOn w:val="TableNormal"/>
    <w:uiPriority w:val="47"/>
    <w:rsid w:val="0054743E"/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3">
    <w:name w:val="List Table 3"/>
    <w:basedOn w:val="TableNormal"/>
    <w:uiPriority w:val="48"/>
    <w:rsid w:val="0054743E"/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paragraph" w:customStyle="1" w:styleId="c-author-listitem">
    <w:name w:val="c-author-list__item"/>
    <w:basedOn w:val="Normal"/>
    <w:rsid w:val="002D63A3"/>
    <w:pPr>
      <w:spacing w:before="100" w:beforeAutospacing="1" w:after="100" w:afterAutospacing="1"/>
    </w:pPr>
    <w:rPr>
      <w:rFonts w:eastAsia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2D63A3"/>
  </w:style>
  <w:style w:type="paragraph" w:customStyle="1" w:styleId="c-article-info-details">
    <w:name w:val="c-article-info-details"/>
    <w:basedOn w:val="Normal"/>
    <w:rsid w:val="002D63A3"/>
    <w:pPr>
      <w:spacing w:before="100" w:beforeAutospacing="1" w:after="100" w:afterAutospacing="1"/>
    </w:pPr>
    <w:rPr>
      <w:rFonts w:eastAsia="Times New Roman"/>
      <w:sz w:val="24"/>
      <w:szCs w:val="24"/>
    </w:rPr>
  </w:style>
  <w:style w:type="character" w:customStyle="1" w:styleId="u-visually-hidden">
    <w:name w:val="u-visually-hidden"/>
    <w:basedOn w:val="DefaultParagraphFont"/>
    <w:rsid w:val="002D63A3"/>
  </w:style>
  <w:style w:type="character" w:styleId="UnresolvedMention">
    <w:name w:val="Unresolved Mention"/>
    <w:basedOn w:val="DefaultParagraphFont"/>
    <w:uiPriority w:val="99"/>
    <w:semiHidden/>
    <w:unhideWhenUsed/>
    <w:rsid w:val="00F156BC"/>
    <w:rPr>
      <w:color w:val="605E5C"/>
      <w:shd w:val="clear" w:color="auto" w:fill="E1DFDD"/>
    </w:rPr>
  </w:style>
  <w:style w:type="paragraph" w:customStyle="1" w:styleId="xmsonormal">
    <w:name w:val="x_msonormal"/>
    <w:basedOn w:val="Normal"/>
    <w:rsid w:val="000C7F76"/>
    <w:rPr>
      <w:rFonts w:ascii="Calibri" w:eastAsiaTheme="minorHAnsi" w:hAnsi="Calibri" w:cs="Calibri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674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660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46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93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999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1939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5715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148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665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575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86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569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86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3775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8663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7291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703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345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854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804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478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712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00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15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75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012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4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880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pixelsPerInch w:val="72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1.xm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://www.globaldamwatch.org" TargetMode="Externa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michele.thieme@wwfus.org" TargetMode="External"/><Relationship Id="rId5" Type="http://schemas.openxmlformats.org/officeDocument/2006/relationships/numbering" Target="numbering.xml"/><Relationship Id="rId15" Type="http://schemas.openxmlformats.org/officeDocument/2006/relationships/header" Target="header2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3FCF27F4430164E8E153B64E6A4019E" ma:contentTypeVersion="11" ma:contentTypeDescription="Create a new document." ma:contentTypeScope="" ma:versionID="5e67c4a456e2ff6bc7a612d9dd067524">
  <xsd:schema xmlns:xsd="http://www.w3.org/2001/XMLSchema" xmlns:xs="http://www.w3.org/2001/XMLSchema" xmlns:p="http://schemas.microsoft.com/office/2006/metadata/properties" xmlns:ns3="593f73df-f3f7-495d-929f-3afabe45ae30" xmlns:ns4="5bf73176-d51b-44e6-9b2a-a9208113b33d" targetNamespace="http://schemas.microsoft.com/office/2006/metadata/properties" ma:root="true" ma:fieldsID="3d9dee524053886c7d49194610ec6f67" ns3:_="" ns4:_="">
    <xsd:import namespace="593f73df-f3f7-495d-929f-3afabe45ae30"/>
    <xsd:import namespace="5bf73176-d51b-44e6-9b2a-a9208113b33d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93f73df-f3f7-495d-929f-3afabe45ae3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bf73176-d51b-44e6-9b2a-a9208113b33d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6CB109F-FC75-44A0-8610-9622359F5AC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93f73df-f3f7-495d-929f-3afabe45ae30"/>
    <ds:schemaRef ds:uri="5bf73176-d51b-44e6-9b2a-a9208113b33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27F86966-000C-41D1-9B2B-87437BA704C6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0883AA8D-9D50-4FE5-8707-F686DDAA6F6B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EE1C098A-D877-4F14-89E6-5B79575986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2173</Words>
  <Characters>12391</Characters>
  <Application>Microsoft Office Word</Application>
  <DocSecurity>0</DocSecurity>
  <Lines>103</Lines>
  <Paragraphs>2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The Nature Conservancy</Company>
  <LinksUpToDate>false</LinksUpToDate>
  <CharactersWithSpaces>14535</CharactersWithSpaces>
  <SharedDoc>false</SharedDoc>
  <HLinks>
    <vt:vector size="24" baseType="variant">
      <vt:variant>
        <vt:i4>7077934</vt:i4>
      </vt:variant>
      <vt:variant>
        <vt:i4>9</vt:i4>
      </vt:variant>
      <vt:variant>
        <vt:i4>0</vt:i4>
      </vt:variant>
      <vt:variant>
        <vt:i4>5</vt:i4>
      </vt:variant>
      <vt:variant>
        <vt:lpwstr>http://www.sciencemag.org/about/authors/prep/res/refs.xhtml</vt:lpwstr>
      </vt:variant>
      <vt:variant>
        <vt:lpwstr/>
      </vt:variant>
      <vt:variant>
        <vt:i4>5177356</vt:i4>
      </vt:variant>
      <vt:variant>
        <vt:i4>6</vt:i4>
      </vt:variant>
      <vt:variant>
        <vt:i4>0</vt:i4>
      </vt:variant>
      <vt:variant>
        <vt:i4>5</vt:i4>
      </vt:variant>
      <vt:variant>
        <vt:lpwstr>http://www.tug.org/utilities/texconv/textopc.html</vt:lpwstr>
      </vt:variant>
      <vt:variant>
        <vt:lpwstr/>
      </vt:variant>
      <vt:variant>
        <vt:i4>3801121</vt:i4>
      </vt:variant>
      <vt:variant>
        <vt:i4>3</vt:i4>
      </vt:variant>
      <vt:variant>
        <vt:i4>0</vt:i4>
      </vt:variant>
      <vt:variant>
        <vt:i4>5</vt:i4>
      </vt:variant>
      <vt:variant>
        <vt:lpwstr>http://www.sciencemag.org/site/feature/contribinfo/index.xhtml</vt:lpwstr>
      </vt:variant>
      <vt:variant>
        <vt:lpwstr/>
      </vt:variant>
      <vt:variant>
        <vt:i4>7798821</vt:i4>
      </vt:variant>
      <vt:variant>
        <vt:i4>0</vt:i4>
      </vt:variant>
      <vt:variant>
        <vt:i4>0</vt:i4>
      </vt:variant>
      <vt:variant>
        <vt:i4>5</vt:i4>
      </vt:variant>
      <vt:variant>
        <vt:lpwstr>http://www.submit2science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bhanson</dc:creator>
  <cp:lastModifiedBy>Thieme, Michele</cp:lastModifiedBy>
  <cp:revision>2</cp:revision>
  <cp:lastPrinted>2020-10-12T21:12:00Z</cp:lastPrinted>
  <dcterms:created xsi:type="dcterms:W3CDTF">2021-06-03T18:45:00Z</dcterms:created>
  <dcterms:modified xsi:type="dcterms:W3CDTF">2021-06-03T18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3FCF27F4430164E8E153B64E6A4019E</vt:lpwstr>
  </property>
</Properties>
</file>